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6C60EC" w14:textId="5AD4D2E5" w:rsidR="00B75211" w:rsidRPr="00543510" w:rsidRDefault="00B75211" w:rsidP="00C90CB6">
      <w:pPr>
        <w:contextualSpacing/>
        <w:jc w:val="left"/>
        <w:rPr>
          <w:rFonts w:eastAsia="SimSun" w:cstheme="minorHAnsi"/>
          <w:b/>
          <w:bCs/>
          <w:sz w:val="24"/>
          <w:szCs w:val="24"/>
        </w:rPr>
      </w:pPr>
      <w:bookmarkStart w:id="0" w:name="_Hlk45630334"/>
      <w:bookmarkStart w:id="1" w:name="OLE_LINK27"/>
      <w:bookmarkStart w:id="2" w:name="OLE_LINK28"/>
      <w:bookmarkStart w:id="3" w:name="OLE_LINK51"/>
      <w:bookmarkStart w:id="4" w:name="OLE_LINK52"/>
      <w:r w:rsidRPr="00543510">
        <w:rPr>
          <w:rFonts w:eastAsia="SimSun" w:cstheme="minorHAnsi"/>
          <w:b/>
          <w:bCs/>
          <w:sz w:val="24"/>
          <w:szCs w:val="24"/>
        </w:rPr>
        <w:t>TITLE:</w:t>
      </w:r>
    </w:p>
    <w:p w14:paraId="01C24E9E" w14:textId="47C164E6" w:rsidR="00F81463" w:rsidRPr="00543510" w:rsidRDefault="00263DEE" w:rsidP="00C90CB6">
      <w:pPr>
        <w:contextualSpacing/>
        <w:jc w:val="left"/>
        <w:rPr>
          <w:rFonts w:eastAsia="SimSun" w:cstheme="minorHAnsi"/>
          <w:sz w:val="24"/>
          <w:szCs w:val="24"/>
        </w:rPr>
      </w:pPr>
      <w:bookmarkStart w:id="5" w:name="_Hlk47796545"/>
      <w:r w:rsidRPr="00543510">
        <w:rPr>
          <w:rFonts w:eastAsia="SimSun" w:cstheme="minorHAnsi"/>
          <w:sz w:val="24"/>
          <w:szCs w:val="24"/>
        </w:rPr>
        <w:t>A</w:t>
      </w:r>
      <w:r w:rsidR="00F81463" w:rsidRPr="00543510">
        <w:rPr>
          <w:rFonts w:eastAsia="SimSun" w:cstheme="minorHAnsi"/>
          <w:sz w:val="24"/>
          <w:szCs w:val="24"/>
        </w:rPr>
        <w:t>void</w:t>
      </w:r>
      <w:r w:rsidRPr="00543510">
        <w:rPr>
          <w:rFonts w:eastAsia="SimSun" w:cstheme="minorHAnsi"/>
          <w:sz w:val="24"/>
          <w:szCs w:val="24"/>
        </w:rPr>
        <w:t>ing</w:t>
      </w:r>
      <w:r w:rsidR="00F81463" w:rsidRPr="00543510">
        <w:rPr>
          <w:rFonts w:eastAsia="SimSun" w:cstheme="minorHAnsi"/>
          <w:sz w:val="24"/>
          <w:szCs w:val="24"/>
        </w:rPr>
        <w:t xml:space="preserve"> </w:t>
      </w:r>
      <w:r w:rsidR="0031114C">
        <w:rPr>
          <w:rFonts w:eastAsia="SimSun" w:cstheme="minorHAnsi"/>
          <w:sz w:val="24"/>
          <w:szCs w:val="24"/>
        </w:rPr>
        <w:t>I</w:t>
      </w:r>
      <w:r w:rsidR="00F81463" w:rsidRPr="00543510">
        <w:rPr>
          <w:rFonts w:eastAsia="SimSun" w:cstheme="minorHAnsi"/>
          <w:sz w:val="24"/>
          <w:szCs w:val="24"/>
        </w:rPr>
        <w:t xml:space="preserve">schemia </w:t>
      </w:r>
      <w:r w:rsidR="0031114C">
        <w:rPr>
          <w:rFonts w:eastAsia="SimSun" w:cstheme="minorHAnsi"/>
          <w:sz w:val="24"/>
          <w:szCs w:val="24"/>
        </w:rPr>
        <w:t>R</w:t>
      </w:r>
      <w:r w:rsidR="00F81463" w:rsidRPr="00543510">
        <w:rPr>
          <w:rFonts w:eastAsia="SimSun" w:cstheme="minorHAnsi"/>
          <w:sz w:val="24"/>
          <w:szCs w:val="24"/>
        </w:rPr>
        <w:t xml:space="preserve">eperfusion </w:t>
      </w:r>
      <w:r w:rsidR="0031114C">
        <w:rPr>
          <w:rFonts w:eastAsia="SimSun" w:cstheme="minorHAnsi"/>
          <w:sz w:val="24"/>
          <w:szCs w:val="24"/>
        </w:rPr>
        <w:t>I</w:t>
      </w:r>
      <w:r w:rsidR="00F81463" w:rsidRPr="00543510">
        <w:rPr>
          <w:rFonts w:eastAsia="SimSun" w:cstheme="minorHAnsi"/>
          <w:sz w:val="24"/>
          <w:szCs w:val="24"/>
        </w:rPr>
        <w:t>njury</w:t>
      </w:r>
      <w:r w:rsidR="00FF3705" w:rsidRPr="00543510">
        <w:rPr>
          <w:rFonts w:eastAsia="SimSun" w:cstheme="minorHAnsi"/>
          <w:sz w:val="24"/>
          <w:szCs w:val="24"/>
        </w:rPr>
        <w:t xml:space="preserve"> in </w:t>
      </w:r>
      <w:r w:rsidR="0031114C">
        <w:rPr>
          <w:rFonts w:eastAsia="SimSun" w:cstheme="minorHAnsi"/>
          <w:sz w:val="24"/>
          <w:szCs w:val="24"/>
        </w:rPr>
        <w:t>L</w:t>
      </w:r>
      <w:r w:rsidR="00FF3705" w:rsidRPr="00543510">
        <w:rPr>
          <w:rFonts w:eastAsia="SimSun" w:cstheme="minorHAnsi"/>
          <w:sz w:val="24"/>
          <w:szCs w:val="24"/>
        </w:rPr>
        <w:t xml:space="preserve">iver </w:t>
      </w:r>
      <w:r w:rsidR="0031114C">
        <w:rPr>
          <w:rFonts w:eastAsia="SimSun" w:cstheme="minorHAnsi"/>
          <w:sz w:val="24"/>
          <w:szCs w:val="24"/>
        </w:rPr>
        <w:t>T</w:t>
      </w:r>
      <w:r w:rsidR="00FF3705" w:rsidRPr="00543510">
        <w:rPr>
          <w:rFonts w:eastAsia="SimSun" w:cstheme="minorHAnsi"/>
          <w:sz w:val="24"/>
          <w:szCs w:val="24"/>
        </w:rPr>
        <w:t>ransplantation</w:t>
      </w:r>
    </w:p>
    <w:bookmarkEnd w:id="0"/>
    <w:bookmarkEnd w:id="5"/>
    <w:p w14:paraId="2FD2F73C" w14:textId="38618B61" w:rsidR="006859ED" w:rsidRPr="00543510" w:rsidRDefault="006859ED" w:rsidP="00CF4D4F">
      <w:pPr>
        <w:contextualSpacing/>
        <w:jc w:val="left"/>
        <w:rPr>
          <w:rFonts w:cstheme="minorHAnsi"/>
          <w:b/>
          <w:sz w:val="24"/>
          <w:szCs w:val="24"/>
        </w:rPr>
      </w:pPr>
    </w:p>
    <w:p w14:paraId="46688A2F" w14:textId="7E8FDCF0" w:rsidR="00B75211" w:rsidRPr="00543510" w:rsidRDefault="00B75211" w:rsidP="00C90CB6">
      <w:pPr>
        <w:rPr>
          <w:rFonts w:cstheme="minorHAnsi"/>
          <w:b/>
          <w:bCs/>
          <w:kern w:val="0"/>
          <w:sz w:val="24"/>
          <w:szCs w:val="24"/>
        </w:rPr>
      </w:pPr>
      <w:bookmarkStart w:id="6" w:name="_Hlk41233097"/>
      <w:bookmarkEnd w:id="1"/>
      <w:bookmarkEnd w:id="2"/>
      <w:r w:rsidRPr="00543510">
        <w:rPr>
          <w:rFonts w:cstheme="minorHAnsi"/>
          <w:b/>
          <w:bCs/>
          <w:kern w:val="0"/>
          <w:sz w:val="24"/>
          <w:szCs w:val="24"/>
        </w:rPr>
        <w:t>AUTHORS AND AFFILIATIONS:</w:t>
      </w:r>
    </w:p>
    <w:p w14:paraId="4B637484" w14:textId="542D3289" w:rsidR="00A809C3" w:rsidRPr="00543510" w:rsidRDefault="00B26707" w:rsidP="00C90CB6">
      <w:pPr>
        <w:rPr>
          <w:rFonts w:cstheme="minorHAnsi"/>
          <w:kern w:val="0"/>
          <w:sz w:val="24"/>
          <w:szCs w:val="24"/>
        </w:rPr>
      </w:pPr>
      <w:r w:rsidRPr="00543510">
        <w:rPr>
          <w:rFonts w:cstheme="minorHAnsi"/>
          <w:kern w:val="0"/>
          <w:sz w:val="24"/>
          <w:szCs w:val="24"/>
        </w:rPr>
        <w:t>Yixi Zhang</w:t>
      </w:r>
      <w:r w:rsidR="00AA3985" w:rsidRPr="00543510">
        <w:rPr>
          <w:rFonts w:cstheme="minorHAnsi"/>
          <w:sz w:val="24"/>
          <w:szCs w:val="24"/>
          <w:vertAlign w:val="superscript"/>
        </w:rPr>
        <w:t>1,2,3</w:t>
      </w:r>
      <w:r w:rsidR="00263DEE" w:rsidRPr="00543510">
        <w:rPr>
          <w:rFonts w:cstheme="minorHAnsi"/>
          <w:sz w:val="24"/>
          <w:szCs w:val="24"/>
          <w:vertAlign w:val="superscript"/>
        </w:rPr>
        <w:t>*</w:t>
      </w:r>
      <w:r w:rsidR="00AA3985" w:rsidRPr="00543510">
        <w:rPr>
          <w:rFonts w:cstheme="minorHAnsi"/>
          <w:kern w:val="0"/>
          <w:sz w:val="24"/>
          <w:szCs w:val="24"/>
        </w:rPr>
        <w:t xml:space="preserve">, </w:t>
      </w:r>
      <w:r w:rsidRPr="00543510">
        <w:rPr>
          <w:rFonts w:cstheme="minorHAnsi"/>
          <w:kern w:val="0"/>
          <w:sz w:val="24"/>
          <w:szCs w:val="24"/>
        </w:rPr>
        <w:t>Changjun Huang</w:t>
      </w:r>
      <w:r w:rsidR="00AA3985" w:rsidRPr="00543510">
        <w:rPr>
          <w:rFonts w:cstheme="minorHAnsi"/>
          <w:sz w:val="24"/>
          <w:szCs w:val="24"/>
          <w:vertAlign w:val="superscript"/>
        </w:rPr>
        <w:t>1,2,3</w:t>
      </w:r>
      <w:r w:rsidR="00263DEE" w:rsidRPr="00543510">
        <w:rPr>
          <w:rFonts w:cstheme="minorHAnsi"/>
          <w:sz w:val="24"/>
          <w:szCs w:val="24"/>
          <w:vertAlign w:val="superscript"/>
        </w:rPr>
        <w:t>*</w:t>
      </w:r>
      <w:r w:rsidR="00AA3985" w:rsidRPr="00543510">
        <w:rPr>
          <w:rFonts w:cstheme="minorHAnsi"/>
          <w:kern w:val="0"/>
          <w:sz w:val="24"/>
          <w:szCs w:val="24"/>
        </w:rPr>
        <w:t xml:space="preserve">, </w:t>
      </w:r>
      <w:r w:rsidRPr="00543510">
        <w:rPr>
          <w:rFonts w:cstheme="minorHAnsi"/>
          <w:kern w:val="0"/>
          <w:sz w:val="24"/>
          <w:szCs w:val="24"/>
        </w:rPr>
        <w:t>Weiqiang Ju</w:t>
      </w:r>
      <w:r w:rsidR="00AA3985" w:rsidRPr="00543510">
        <w:rPr>
          <w:rFonts w:cstheme="minorHAnsi"/>
          <w:sz w:val="24"/>
          <w:szCs w:val="24"/>
          <w:vertAlign w:val="superscript"/>
        </w:rPr>
        <w:t>1,2,3</w:t>
      </w:r>
      <w:r w:rsidR="00263DEE" w:rsidRPr="00543510">
        <w:rPr>
          <w:rFonts w:cstheme="minorHAnsi"/>
          <w:sz w:val="24"/>
          <w:szCs w:val="24"/>
          <w:vertAlign w:val="superscript"/>
        </w:rPr>
        <w:t>*</w:t>
      </w:r>
      <w:r w:rsidR="00AA3985" w:rsidRPr="00543510">
        <w:rPr>
          <w:rFonts w:cstheme="minorHAnsi"/>
          <w:kern w:val="0"/>
          <w:sz w:val="24"/>
          <w:szCs w:val="24"/>
        </w:rPr>
        <w:t xml:space="preserve">, </w:t>
      </w:r>
      <w:r w:rsidRPr="00543510">
        <w:rPr>
          <w:rFonts w:cstheme="minorHAnsi"/>
          <w:kern w:val="0"/>
          <w:sz w:val="24"/>
          <w:szCs w:val="24"/>
        </w:rPr>
        <w:t>Qiang Zhao</w:t>
      </w:r>
      <w:r w:rsidR="00AA3985" w:rsidRPr="00543510">
        <w:rPr>
          <w:rFonts w:cstheme="minorHAnsi"/>
          <w:sz w:val="24"/>
          <w:szCs w:val="24"/>
          <w:vertAlign w:val="superscript"/>
        </w:rPr>
        <w:t>1,2,3</w:t>
      </w:r>
      <w:r w:rsidR="00AA3985" w:rsidRPr="00543510">
        <w:rPr>
          <w:rFonts w:cstheme="minorHAnsi"/>
          <w:kern w:val="0"/>
          <w:sz w:val="24"/>
          <w:szCs w:val="24"/>
        </w:rPr>
        <w:t>, Maogen Chen</w:t>
      </w:r>
      <w:r w:rsidR="00B1472D" w:rsidRPr="00543510">
        <w:rPr>
          <w:rFonts w:cstheme="minorHAnsi"/>
          <w:sz w:val="24"/>
          <w:szCs w:val="24"/>
          <w:vertAlign w:val="superscript"/>
        </w:rPr>
        <w:t>1,2,3</w:t>
      </w:r>
      <w:r w:rsidR="00AA3985" w:rsidRPr="00543510">
        <w:rPr>
          <w:rFonts w:cstheme="minorHAnsi"/>
          <w:kern w:val="0"/>
          <w:sz w:val="24"/>
          <w:szCs w:val="24"/>
        </w:rPr>
        <w:t xml:space="preserve">, </w:t>
      </w:r>
      <w:r w:rsidRPr="00543510">
        <w:rPr>
          <w:rFonts w:cstheme="minorHAnsi"/>
          <w:kern w:val="0"/>
          <w:sz w:val="24"/>
          <w:szCs w:val="24"/>
        </w:rPr>
        <w:t>Linhe Wang</w:t>
      </w:r>
      <w:r w:rsidR="00B1472D" w:rsidRPr="00543510">
        <w:rPr>
          <w:rFonts w:cstheme="minorHAnsi"/>
          <w:sz w:val="24"/>
          <w:szCs w:val="24"/>
          <w:vertAlign w:val="superscript"/>
        </w:rPr>
        <w:t>1,2,3</w:t>
      </w:r>
      <w:r w:rsidR="00AA3985" w:rsidRPr="00543510">
        <w:rPr>
          <w:rFonts w:cstheme="minorHAnsi"/>
          <w:kern w:val="0"/>
          <w:sz w:val="24"/>
          <w:szCs w:val="24"/>
        </w:rPr>
        <w:t xml:space="preserve">, </w:t>
      </w:r>
      <w:r w:rsidRPr="00543510">
        <w:rPr>
          <w:rFonts w:cstheme="minorHAnsi"/>
          <w:kern w:val="0"/>
          <w:sz w:val="24"/>
          <w:szCs w:val="24"/>
        </w:rPr>
        <w:t>Dongping Wang</w:t>
      </w:r>
      <w:r w:rsidR="00B1472D" w:rsidRPr="00543510">
        <w:rPr>
          <w:rFonts w:cstheme="minorHAnsi"/>
          <w:sz w:val="24"/>
          <w:szCs w:val="24"/>
          <w:vertAlign w:val="superscript"/>
        </w:rPr>
        <w:t>1,2,3</w:t>
      </w:r>
      <w:r w:rsidR="00AA3985" w:rsidRPr="00543510">
        <w:rPr>
          <w:rFonts w:cstheme="minorHAnsi"/>
          <w:kern w:val="0"/>
          <w:sz w:val="24"/>
          <w:szCs w:val="24"/>
        </w:rPr>
        <w:t xml:space="preserve">, </w:t>
      </w:r>
      <w:r w:rsidRPr="00543510">
        <w:rPr>
          <w:rFonts w:cstheme="minorHAnsi"/>
          <w:kern w:val="0"/>
          <w:sz w:val="24"/>
          <w:szCs w:val="24"/>
        </w:rPr>
        <w:t>Linwei Wu</w:t>
      </w:r>
      <w:r w:rsidR="00B1472D" w:rsidRPr="00543510">
        <w:rPr>
          <w:rFonts w:cstheme="minorHAnsi"/>
          <w:sz w:val="24"/>
          <w:szCs w:val="24"/>
          <w:vertAlign w:val="superscript"/>
        </w:rPr>
        <w:t>1,2,3</w:t>
      </w:r>
      <w:r w:rsidR="00AA3985" w:rsidRPr="00543510">
        <w:rPr>
          <w:rFonts w:cstheme="minorHAnsi"/>
          <w:kern w:val="0"/>
          <w:sz w:val="24"/>
          <w:szCs w:val="24"/>
        </w:rPr>
        <w:t>,</w:t>
      </w:r>
      <w:r w:rsidR="00C77FAF" w:rsidRPr="00543510">
        <w:rPr>
          <w:rFonts w:cstheme="minorHAnsi"/>
          <w:kern w:val="0"/>
          <w:sz w:val="24"/>
          <w:szCs w:val="24"/>
        </w:rPr>
        <w:t xml:space="preserve"> Zebin Zhu</w:t>
      </w:r>
      <w:r w:rsidR="00C77FAF" w:rsidRPr="00543510">
        <w:rPr>
          <w:rFonts w:cstheme="minorHAnsi"/>
          <w:sz w:val="24"/>
          <w:szCs w:val="24"/>
          <w:vertAlign w:val="superscript"/>
        </w:rPr>
        <w:t>4</w:t>
      </w:r>
      <w:r w:rsidR="00C77FAF" w:rsidRPr="00543510">
        <w:rPr>
          <w:rFonts w:cstheme="minorHAnsi"/>
          <w:kern w:val="0"/>
          <w:sz w:val="24"/>
          <w:szCs w:val="24"/>
        </w:rPr>
        <w:t>, Shanzhou Huang</w:t>
      </w:r>
      <w:r w:rsidR="00C77FAF" w:rsidRPr="00543510">
        <w:rPr>
          <w:rFonts w:cstheme="minorHAnsi"/>
          <w:sz w:val="24"/>
          <w:szCs w:val="24"/>
          <w:vertAlign w:val="superscript"/>
        </w:rPr>
        <w:t>5</w:t>
      </w:r>
      <w:r w:rsidR="00C77FAF" w:rsidRPr="00543510">
        <w:rPr>
          <w:rFonts w:cstheme="minorHAnsi"/>
          <w:kern w:val="0"/>
          <w:sz w:val="24"/>
          <w:szCs w:val="24"/>
        </w:rPr>
        <w:t>,</w:t>
      </w:r>
      <w:r w:rsidR="00AA3985" w:rsidRPr="00543510">
        <w:rPr>
          <w:rFonts w:cstheme="minorHAnsi"/>
          <w:kern w:val="0"/>
          <w:sz w:val="24"/>
          <w:szCs w:val="24"/>
        </w:rPr>
        <w:t xml:space="preserve"> </w:t>
      </w:r>
      <w:r w:rsidRPr="00543510">
        <w:rPr>
          <w:rFonts w:cstheme="minorHAnsi"/>
          <w:kern w:val="0"/>
          <w:sz w:val="24"/>
          <w:szCs w:val="24"/>
        </w:rPr>
        <w:t>Zhiheng Zhang</w:t>
      </w:r>
      <w:r w:rsidR="00B1472D" w:rsidRPr="00543510">
        <w:rPr>
          <w:rFonts w:cstheme="minorHAnsi"/>
          <w:sz w:val="24"/>
          <w:szCs w:val="24"/>
          <w:vertAlign w:val="superscript"/>
        </w:rPr>
        <w:t>1,2,3</w:t>
      </w:r>
      <w:r w:rsidR="00AA3985" w:rsidRPr="00543510">
        <w:rPr>
          <w:rFonts w:cstheme="minorHAnsi"/>
          <w:kern w:val="0"/>
          <w:sz w:val="24"/>
          <w:szCs w:val="24"/>
        </w:rPr>
        <w:t xml:space="preserve">, </w:t>
      </w:r>
      <w:r w:rsidRPr="00543510">
        <w:rPr>
          <w:rFonts w:cstheme="minorHAnsi"/>
          <w:kern w:val="0"/>
          <w:sz w:val="24"/>
          <w:szCs w:val="24"/>
        </w:rPr>
        <w:t>Caihui Zhu</w:t>
      </w:r>
      <w:r w:rsidR="00B1472D" w:rsidRPr="00543510">
        <w:rPr>
          <w:rFonts w:cstheme="minorHAnsi"/>
          <w:sz w:val="24"/>
          <w:szCs w:val="24"/>
          <w:vertAlign w:val="superscript"/>
        </w:rPr>
        <w:t>1,2,3</w:t>
      </w:r>
      <w:r w:rsidR="00AA3985" w:rsidRPr="00543510">
        <w:rPr>
          <w:rFonts w:cstheme="minorHAnsi"/>
          <w:kern w:val="0"/>
          <w:sz w:val="24"/>
          <w:szCs w:val="24"/>
        </w:rPr>
        <w:t xml:space="preserve">, </w:t>
      </w:r>
      <w:r w:rsidRPr="00543510">
        <w:rPr>
          <w:rFonts w:cstheme="minorHAnsi"/>
          <w:kern w:val="0"/>
          <w:sz w:val="24"/>
          <w:szCs w:val="24"/>
        </w:rPr>
        <w:t>Rongxing Xie</w:t>
      </w:r>
      <w:r w:rsidR="00AA3985" w:rsidRPr="00543510">
        <w:rPr>
          <w:rFonts w:cstheme="minorHAnsi"/>
          <w:sz w:val="24"/>
          <w:szCs w:val="24"/>
          <w:vertAlign w:val="superscript"/>
        </w:rPr>
        <w:t>1,2,3</w:t>
      </w:r>
      <w:r w:rsidR="00AA3985" w:rsidRPr="00543510">
        <w:rPr>
          <w:rFonts w:cstheme="minorHAnsi"/>
          <w:kern w:val="0"/>
          <w:sz w:val="24"/>
          <w:szCs w:val="24"/>
        </w:rPr>
        <w:t xml:space="preserve">, </w:t>
      </w:r>
      <w:r w:rsidR="009A16AB" w:rsidRPr="00543510">
        <w:rPr>
          <w:rFonts w:cstheme="minorHAnsi"/>
          <w:kern w:val="0"/>
          <w:sz w:val="24"/>
          <w:szCs w:val="24"/>
        </w:rPr>
        <w:t>Yinghua Chen</w:t>
      </w:r>
      <w:r w:rsidR="009A16AB" w:rsidRPr="00543510">
        <w:rPr>
          <w:rFonts w:cstheme="minorHAnsi"/>
          <w:sz w:val="24"/>
          <w:szCs w:val="24"/>
          <w:vertAlign w:val="superscript"/>
        </w:rPr>
        <w:t>1,2,3</w:t>
      </w:r>
      <w:r w:rsidR="009A16AB" w:rsidRPr="00543510">
        <w:rPr>
          <w:rFonts w:cstheme="minorHAnsi"/>
          <w:kern w:val="0"/>
          <w:sz w:val="24"/>
          <w:szCs w:val="24"/>
        </w:rPr>
        <w:t xml:space="preserve">, </w:t>
      </w:r>
      <w:r w:rsidRPr="00543510">
        <w:rPr>
          <w:rFonts w:cstheme="minorHAnsi"/>
          <w:kern w:val="0"/>
          <w:sz w:val="24"/>
          <w:szCs w:val="24"/>
        </w:rPr>
        <w:t>Anbin Hu</w:t>
      </w:r>
      <w:r w:rsidR="00AA3985" w:rsidRPr="00543510">
        <w:rPr>
          <w:rFonts w:cstheme="minorHAnsi"/>
          <w:sz w:val="24"/>
          <w:szCs w:val="24"/>
          <w:vertAlign w:val="superscript"/>
        </w:rPr>
        <w:t>1,2,3</w:t>
      </w:r>
      <w:r w:rsidR="00AA3985" w:rsidRPr="00543510">
        <w:rPr>
          <w:rFonts w:cstheme="minorHAnsi"/>
          <w:kern w:val="0"/>
          <w:sz w:val="24"/>
          <w:szCs w:val="24"/>
        </w:rPr>
        <w:t xml:space="preserve">, </w:t>
      </w:r>
      <w:r w:rsidRPr="00543510">
        <w:rPr>
          <w:rFonts w:cstheme="minorHAnsi"/>
          <w:kern w:val="0"/>
          <w:sz w:val="24"/>
          <w:szCs w:val="24"/>
        </w:rPr>
        <w:t>Xiaofeng Zhu</w:t>
      </w:r>
      <w:r w:rsidR="00AA3985" w:rsidRPr="00543510">
        <w:rPr>
          <w:rFonts w:cstheme="minorHAnsi"/>
          <w:sz w:val="24"/>
          <w:szCs w:val="24"/>
          <w:vertAlign w:val="superscript"/>
        </w:rPr>
        <w:t>1,2,3</w:t>
      </w:r>
      <w:r w:rsidR="00AA3985" w:rsidRPr="00543510">
        <w:rPr>
          <w:rFonts w:cstheme="minorHAnsi"/>
          <w:kern w:val="0"/>
          <w:sz w:val="24"/>
          <w:szCs w:val="24"/>
        </w:rPr>
        <w:t xml:space="preserve">, </w:t>
      </w:r>
      <w:r w:rsidRPr="00543510">
        <w:rPr>
          <w:rFonts w:cstheme="minorHAnsi"/>
          <w:kern w:val="0"/>
          <w:sz w:val="24"/>
          <w:szCs w:val="24"/>
        </w:rPr>
        <w:t>Zhiyong Guo</w:t>
      </w:r>
      <w:r w:rsidR="00AA3985" w:rsidRPr="00543510">
        <w:rPr>
          <w:rFonts w:cstheme="minorHAnsi"/>
          <w:sz w:val="24"/>
          <w:szCs w:val="24"/>
          <w:vertAlign w:val="superscript"/>
        </w:rPr>
        <w:t>1,2,3</w:t>
      </w:r>
      <w:r w:rsidR="00AA3985" w:rsidRPr="00543510">
        <w:rPr>
          <w:rFonts w:cstheme="minorHAnsi"/>
          <w:kern w:val="0"/>
          <w:sz w:val="24"/>
          <w:szCs w:val="24"/>
        </w:rPr>
        <w:t xml:space="preserve">, </w:t>
      </w:r>
      <w:r w:rsidRPr="00543510">
        <w:rPr>
          <w:rFonts w:cstheme="minorHAnsi"/>
          <w:kern w:val="0"/>
          <w:sz w:val="24"/>
          <w:szCs w:val="24"/>
        </w:rPr>
        <w:t>Xiaoshun He</w:t>
      </w:r>
      <w:r w:rsidR="00AA3985" w:rsidRPr="00543510">
        <w:rPr>
          <w:rFonts w:cstheme="minorHAnsi"/>
          <w:sz w:val="24"/>
          <w:szCs w:val="24"/>
          <w:vertAlign w:val="superscript"/>
        </w:rPr>
        <w:t>1,2,3</w:t>
      </w:r>
    </w:p>
    <w:bookmarkEnd w:id="3"/>
    <w:bookmarkEnd w:id="4"/>
    <w:p w14:paraId="4179BCE0" w14:textId="1E70EB69" w:rsidR="008401C4" w:rsidRPr="00543510" w:rsidRDefault="008401C4" w:rsidP="00C90CB6">
      <w:pPr>
        <w:ind w:leftChars="135" w:left="283"/>
        <w:outlineLvl w:val="0"/>
        <w:rPr>
          <w:rFonts w:cstheme="minorHAnsi"/>
          <w:sz w:val="24"/>
          <w:szCs w:val="24"/>
        </w:rPr>
      </w:pPr>
    </w:p>
    <w:p w14:paraId="4A9567D5" w14:textId="64F89918" w:rsidR="00B26707" w:rsidRPr="00543510" w:rsidRDefault="00B26707" w:rsidP="00C90CB6">
      <w:pPr>
        <w:outlineLvl w:val="0"/>
        <w:rPr>
          <w:rFonts w:cstheme="minorHAnsi"/>
          <w:sz w:val="24"/>
          <w:szCs w:val="24"/>
        </w:rPr>
      </w:pPr>
      <w:r w:rsidRPr="00543510">
        <w:rPr>
          <w:rFonts w:cstheme="minorHAnsi"/>
          <w:sz w:val="24"/>
          <w:szCs w:val="24"/>
          <w:vertAlign w:val="superscript"/>
        </w:rPr>
        <w:t>1</w:t>
      </w:r>
      <w:r w:rsidRPr="00543510">
        <w:rPr>
          <w:rFonts w:cstheme="minorHAnsi"/>
          <w:sz w:val="24"/>
          <w:szCs w:val="24"/>
        </w:rPr>
        <w:t>Organ Transplant Center, The First Affiliated Hospital, Sun Yat-sen University, Guangzhou, China</w:t>
      </w:r>
    </w:p>
    <w:p w14:paraId="60BD3529" w14:textId="30161A11" w:rsidR="00B26707" w:rsidRPr="00543510" w:rsidRDefault="00B26707" w:rsidP="00C90CB6">
      <w:pPr>
        <w:outlineLvl w:val="0"/>
        <w:rPr>
          <w:rFonts w:cstheme="minorHAnsi"/>
          <w:sz w:val="24"/>
          <w:szCs w:val="24"/>
        </w:rPr>
      </w:pPr>
      <w:r w:rsidRPr="00543510">
        <w:rPr>
          <w:rFonts w:cstheme="minorHAnsi"/>
          <w:sz w:val="24"/>
          <w:szCs w:val="24"/>
          <w:vertAlign w:val="superscript"/>
        </w:rPr>
        <w:t>2</w:t>
      </w:r>
      <w:r w:rsidRPr="00543510">
        <w:rPr>
          <w:rFonts w:cstheme="minorHAnsi"/>
          <w:sz w:val="24"/>
          <w:szCs w:val="24"/>
        </w:rPr>
        <w:t>Guangdong Provincial Key Laboratory of Organ Donation and Transplant Immunology, Guangzhou, China</w:t>
      </w:r>
    </w:p>
    <w:p w14:paraId="55AD5D7B" w14:textId="5AF2CAAD" w:rsidR="00B26707" w:rsidRPr="00543510" w:rsidRDefault="00B26707" w:rsidP="00C90CB6">
      <w:pPr>
        <w:outlineLvl w:val="0"/>
        <w:rPr>
          <w:rFonts w:cstheme="minorHAnsi"/>
          <w:sz w:val="24"/>
          <w:szCs w:val="24"/>
        </w:rPr>
      </w:pPr>
      <w:r w:rsidRPr="00543510">
        <w:rPr>
          <w:rFonts w:cstheme="minorHAnsi"/>
          <w:sz w:val="24"/>
          <w:szCs w:val="24"/>
          <w:vertAlign w:val="superscript"/>
        </w:rPr>
        <w:t>3</w:t>
      </w:r>
      <w:r w:rsidRPr="00543510">
        <w:rPr>
          <w:rFonts w:cstheme="minorHAnsi"/>
          <w:sz w:val="24"/>
          <w:szCs w:val="24"/>
        </w:rPr>
        <w:t>Guangdong Provincial International Cooperation Base of Science and Technology, Guangzhou, China</w:t>
      </w:r>
    </w:p>
    <w:p w14:paraId="6D03EC84" w14:textId="1A017B7B" w:rsidR="00B26707" w:rsidRPr="00543510" w:rsidRDefault="00AA3985" w:rsidP="00C90CB6">
      <w:pPr>
        <w:outlineLvl w:val="0"/>
        <w:rPr>
          <w:rFonts w:cstheme="minorHAnsi"/>
          <w:sz w:val="24"/>
          <w:szCs w:val="24"/>
        </w:rPr>
      </w:pPr>
      <w:r w:rsidRPr="00543510">
        <w:rPr>
          <w:rFonts w:cstheme="minorHAnsi"/>
          <w:sz w:val="24"/>
          <w:szCs w:val="24"/>
          <w:vertAlign w:val="superscript"/>
        </w:rPr>
        <w:t>4</w:t>
      </w:r>
      <w:r w:rsidR="00B26707" w:rsidRPr="00543510">
        <w:rPr>
          <w:rFonts w:cstheme="minorHAnsi"/>
          <w:sz w:val="24"/>
          <w:szCs w:val="24"/>
        </w:rPr>
        <w:t>Organ Transplant Center, The First Affiliated Hospital of USTC, Division of Life Sciences and Medicine, University of Science and Technology of China, Hefei, Anhui, China</w:t>
      </w:r>
    </w:p>
    <w:p w14:paraId="730F6C11" w14:textId="666E5B5C" w:rsidR="00EC646E" w:rsidRPr="00543510" w:rsidRDefault="00AA3985" w:rsidP="00C90CB6">
      <w:pPr>
        <w:autoSpaceDE w:val="0"/>
        <w:autoSpaceDN w:val="0"/>
        <w:adjustRightInd w:val="0"/>
        <w:jc w:val="left"/>
        <w:rPr>
          <w:rFonts w:eastAsia="TimesNewRomanPSMT" w:cstheme="minorHAnsi"/>
          <w:kern w:val="0"/>
          <w:sz w:val="24"/>
          <w:szCs w:val="24"/>
        </w:rPr>
      </w:pPr>
      <w:r w:rsidRPr="00543510">
        <w:rPr>
          <w:rFonts w:cstheme="minorHAnsi"/>
          <w:sz w:val="24"/>
          <w:szCs w:val="24"/>
          <w:vertAlign w:val="superscript"/>
        </w:rPr>
        <w:t>5</w:t>
      </w:r>
      <w:r w:rsidR="00FB62DE" w:rsidRPr="00543510">
        <w:rPr>
          <w:rFonts w:cstheme="minorHAnsi"/>
          <w:sz w:val="24"/>
          <w:szCs w:val="24"/>
        </w:rPr>
        <w:t xml:space="preserve">Department of General Surgery, Guangdong General Hospital, Guangdong Academy of Medical Sciences, </w:t>
      </w:r>
      <w:r w:rsidR="00E70C5C">
        <w:rPr>
          <w:rFonts w:cstheme="minorHAnsi"/>
          <w:sz w:val="24"/>
          <w:szCs w:val="24"/>
        </w:rPr>
        <w:t>G</w:t>
      </w:r>
      <w:r w:rsidR="00E70C5C" w:rsidRPr="00543510">
        <w:rPr>
          <w:rFonts w:cstheme="minorHAnsi"/>
          <w:sz w:val="24"/>
          <w:szCs w:val="24"/>
        </w:rPr>
        <w:t>uangzhou</w:t>
      </w:r>
      <w:r w:rsidR="00EC646E" w:rsidRPr="00543510">
        <w:rPr>
          <w:rFonts w:cstheme="minorHAnsi"/>
          <w:sz w:val="24"/>
          <w:szCs w:val="24"/>
        </w:rPr>
        <w:t>, China</w:t>
      </w:r>
    </w:p>
    <w:bookmarkEnd w:id="6"/>
    <w:p w14:paraId="54DD3B31" w14:textId="6C929CCD" w:rsidR="00AA3985" w:rsidRPr="00543510" w:rsidRDefault="00AA3985" w:rsidP="00263DEE">
      <w:pPr>
        <w:rPr>
          <w:rFonts w:eastAsia="TimesNewRomanPSMT" w:cstheme="minorHAnsi"/>
          <w:kern w:val="0"/>
          <w:sz w:val="24"/>
          <w:szCs w:val="24"/>
        </w:rPr>
      </w:pPr>
    </w:p>
    <w:p w14:paraId="3AE99CB2" w14:textId="6C20C595" w:rsidR="00263DEE" w:rsidRPr="00543510" w:rsidRDefault="00263DEE" w:rsidP="00263DEE">
      <w:pPr>
        <w:outlineLvl w:val="0"/>
        <w:rPr>
          <w:rFonts w:cstheme="minorHAnsi"/>
          <w:sz w:val="24"/>
          <w:szCs w:val="24"/>
        </w:rPr>
      </w:pPr>
      <w:r w:rsidRPr="00543510">
        <w:rPr>
          <w:rFonts w:cstheme="minorHAnsi"/>
          <w:sz w:val="24"/>
          <w:szCs w:val="24"/>
          <w:vertAlign w:val="superscript"/>
        </w:rPr>
        <w:t>*</w:t>
      </w:r>
      <w:r w:rsidRPr="00543510">
        <w:rPr>
          <w:rFonts w:cstheme="minorHAnsi"/>
          <w:sz w:val="24"/>
          <w:szCs w:val="24"/>
        </w:rPr>
        <w:t>These authors contributed equally to this article and are co-first authors.</w:t>
      </w:r>
    </w:p>
    <w:p w14:paraId="4F96614D" w14:textId="77777777" w:rsidR="00263DEE" w:rsidRPr="00543510" w:rsidRDefault="00263DEE" w:rsidP="00263DEE">
      <w:pPr>
        <w:rPr>
          <w:rFonts w:eastAsia="TimesNewRomanPSMT" w:cstheme="minorHAnsi"/>
          <w:kern w:val="0"/>
          <w:sz w:val="24"/>
          <w:szCs w:val="24"/>
        </w:rPr>
      </w:pPr>
    </w:p>
    <w:p w14:paraId="68319B58" w14:textId="1366D2A0" w:rsidR="00B75211" w:rsidRPr="00543510" w:rsidRDefault="00245A66" w:rsidP="00C90CB6">
      <w:pPr>
        <w:rPr>
          <w:rFonts w:cstheme="minorHAnsi"/>
          <w:sz w:val="24"/>
          <w:szCs w:val="24"/>
        </w:rPr>
      </w:pPr>
      <w:bookmarkStart w:id="7" w:name="_Hlk41233460"/>
      <w:r w:rsidRPr="00543510">
        <w:rPr>
          <w:rFonts w:cstheme="minorHAnsi"/>
          <w:sz w:val="24"/>
          <w:szCs w:val="24"/>
        </w:rPr>
        <w:t xml:space="preserve">Corresponding author: </w:t>
      </w:r>
    </w:p>
    <w:p w14:paraId="6DE679D2" w14:textId="2A9E91FC" w:rsidR="00B75211" w:rsidRPr="00543510" w:rsidRDefault="00245A66" w:rsidP="00C90CB6">
      <w:pPr>
        <w:rPr>
          <w:rFonts w:cstheme="minorHAnsi"/>
          <w:sz w:val="24"/>
          <w:szCs w:val="24"/>
        </w:rPr>
      </w:pPr>
      <w:r w:rsidRPr="00543510">
        <w:rPr>
          <w:rFonts w:cstheme="minorHAnsi"/>
          <w:sz w:val="24"/>
          <w:szCs w:val="24"/>
        </w:rPr>
        <w:t>Xiaoshun</w:t>
      </w:r>
      <w:r w:rsidR="0031114C">
        <w:rPr>
          <w:rFonts w:cstheme="minorHAnsi"/>
          <w:sz w:val="24"/>
          <w:szCs w:val="24"/>
        </w:rPr>
        <w:t xml:space="preserve"> </w:t>
      </w:r>
      <w:r w:rsidRPr="00543510">
        <w:rPr>
          <w:rFonts w:cstheme="minorHAnsi"/>
          <w:sz w:val="24"/>
          <w:szCs w:val="24"/>
        </w:rPr>
        <w:t>He</w:t>
      </w:r>
      <w:r w:rsidR="00263DEE" w:rsidRPr="00543510">
        <w:rPr>
          <w:rFonts w:cstheme="minorHAnsi"/>
          <w:sz w:val="24"/>
          <w:szCs w:val="24"/>
        </w:rPr>
        <w:t xml:space="preserve"> (</w:t>
      </w:r>
      <w:hyperlink r:id="rId8" w:history="1">
        <w:r w:rsidR="0089124C" w:rsidRPr="00543510">
          <w:rPr>
            <w:rStyle w:val="Hyperlink"/>
            <w:rFonts w:cstheme="minorHAnsi"/>
            <w:sz w:val="24"/>
            <w:szCs w:val="24"/>
          </w:rPr>
          <w:t>gdtrc@163.com</w:t>
        </w:r>
      </w:hyperlink>
      <w:r w:rsidR="0089124C" w:rsidRPr="00543510">
        <w:rPr>
          <w:rFonts w:cstheme="minorHAnsi"/>
          <w:sz w:val="24"/>
          <w:szCs w:val="24"/>
        </w:rPr>
        <w:t>)</w:t>
      </w:r>
    </w:p>
    <w:p w14:paraId="6C317F45" w14:textId="361217E5" w:rsidR="00482736" w:rsidRPr="00543510" w:rsidRDefault="00674344" w:rsidP="00C90CB6">
      <w:pPr>
        <w:rPr>
          <w:rFonts w:cstheme="minorHAnsi"/>
          <w:sz w:val="24"/>
          <w:szCs w:val="24"/>
        </w:rPr>
      </w:pPr>
      <w:r w:rsidRPr="00543510">
        <w:rPr>
          <w:rFonts w:cstheme="minorHAnsi"/>
          <w:kern w:val="0"/>
          <w:sz w:val="24"/>
          <w:szCs w:val="24"/>
        </w:rPr>
        <w:t>Zhiyong</w:t>
      </w:r>
      <w:r w:rsidR="0031114C">
        <w:rPr>
          <w:rFonts w:cstheme="minorHAnsi"/>
          <w:kern w:val="0"/>
          <w:sz w:val="24"/>
          <w:szCs w:val="24"/>
        </w:rPr>
        <w:t xml:space="preserve"> </w:t>
      </w:r>
      <w:r w:rsidRPr="00543510">
        <w:rPr>
          <w:rFonts w:cstheme="minorHAnsi"/>
          <w:kern w:val="0"/>
          <w:sz w:val="24"/>
          <w:szCs w:val="24"/>
        </w:rPr>
        <w:t>Guo</w:t>
      </w:r>
      <w:r w:rsidR="00263DEE" w:rsidRPr="00543510">
        <w:rPr>
          <w:rFonts w:cstheme="minorHAnsi"/>
          <w:sz w:val="24"/>
          <w:szCs w:val="24"/>
        </w:rPr>
        <w:t xml:space="preserve"> (</w:t>
      </w:r>
      <w:r w:rsidR="00DD4915" w:rsidRPr="00543510">
        <w:rPr>
          <w:rFonts w:cstheme="minorHAnsi"/>
          <w:sz w:val="24"/>
          <w:szCs w:val="24"/>
        </w:rPr>
        <w:t>rockyucsf</w:t>
      </w:r>
      <w:r w:rsidR="00C90CB6" w:rsidRPr="00543510">
        <w:rPr>
          <w:rFonts w:cstheme="minorHAnsi"/>
          <w:sz w:val="24"/>
          <w:szCs w:val="24"/>
        </w:rPr>
        <w:t>1981</w:t>
      </w:r>
      <w:r w:rsidR="0035349D" w:rsidRPr="00543510">
        <w:rPr>
          <w:rFonts w:cstheme="minorHAnsi"/>
          <w:sz w:val="24"/>
          <w:szCs w:val="24"/>
        </w:rPr>
        <w:t>@126</w:t>
      </w:r>
      <w:r w:rsidR="00A809C3" w:rsidRPr="00543510">
        <w:rPr>
          <w:rFonts w:cstheme="minorHAnsi"/>
          <w:sz w:val="24"/>
          <w:szCs w:val="24"/>
        </w:rPr>
        <w:t>.com</w:t>
      </w:r>
      <w:hyperlink r:id="rId9" w:history="1"/>
      <w:r w:rsidR="00245A66" w:rsidRPr="00543510">
        <w:rPr>
          <w:rFonts w:cstheme="minorHAnsi"/>
          <w:sz w:val="24"/>
          <w:szCs w:val="24"/>
        </w:rPr>
        <w:t>)</w:t>
      </w:r>
    </w:p>
    <w:p w14:paraId="65D77BF5" w14:textId="77777777" w:rsidR="00263DEE" w:rsidRPr="00543510" w:rsidRDefault="00263DEE" w:rsidP="00263DEE">
      <w:pPr>
        <w:rPr>
          <w:rFonts w:eastAsia="SimSun" w:cstheme="minorHAnsi"/>
          <w:sz w:val="24"/>
          <w:szCs w:val="24"/>
        </w:rPr>
      </w:pPr>
    </w:p>
    <w:p w14:paraId="16BB49A9" w14:textId="77777777" w:rsidR="00263DEE" w:rsidRPr="00543510" w:rsidRDefault="00263DEE" w:rsidP="00263DEE">
      <w:pPr>
        <w:rPr>
          <w:rFonts w:eastAsia="SimSun" w:cstheme="minorHAnsi"/>
          <w:sz w:val="24"/>
          <w:szCs w:val="24"/>
        </w:rPr>
      </w:pPr>
      <w:r w:rsidRPr="00543510">
        <w:rPr>
          <w:rFonts w:eastAsia="SimSun" w:cstheme="minorHAnsi"/>
          <w:sz w:val="24"/>
          <w:szCs w:val="24"/>
        </w:rPr>
        <w:t>E-mail address for each author:</w:t>
      </w:r>
    </w:p>
    <w:p w14:paraId="2A05A233" w14:textId="558F7133" w:rsidR="00263DEE" w:rsidRPr="00543510" w:rsidRDefault="00263DEE" w:rsidP="00263DEE">
      <w:pPr>
        <w:rPr>
          <w:rFonts w:eastAsia="SimSun" w:cstheme="minorHAnsi"/>
          <w:sz w:val="24"/>
          <w:szCs w:val="24"/>
        </w:rPr>
      </w:pPr>
      <w:r w:rsidRPr="00543510">
        <w:rPr>
          <w:rFonts w:eastAsia="SimSun" w:cstheme="minorHAnsi"/>
          <w:sz w:val="24"/>
          <w:szCs w:val="24"/>
        </w:rPr>
        <w:t xml:space="preserve">Yixi Zhang: </w:t>
      </w:r>
      <w:r w:rsidR="0031114C">
        <w:rPr>
          <w:rFonts w:eastAsia="SimSun" w:cstheme="minorHAnsi"/>
          <w:sz w:val="24"/>
          <w:szCs w:val="24"/>
        </w:rPr>
        <w:t>(</w:t>
      </w:r>
      <w:r w:rsidRPr="00543510">
        <w:rPr>
          <w:rFonts w:eastAsia="SimSun" w:cstheme="minorHAnsi"/>
          <w:sz w:val="24"/>
          <w:szCs w:val="24"/>
        </w:rPr>
        <w:t>yixi0816@163.com</w:t>
      </w:r>
      <w:r w:rsidR="0031114C">
        <w:rPr>
          <w:rFonts w:eastAsia="SimSun" w:cstheme="minorHAnsi"/>
          <w:sz w:val="24"/>
          <w:szCs w:val="24"/>
        </w:rPr>
        <w:t>)</w:t>
      </w:r>
    </w:p>
    <w:p w14:paraId="352C5525" w14:textId="456450DF" w:rsidR="00263DEE" w:rsidRPr="00543510" w:rsidRDefault="00263DEE" w:rsidP="00263DEE">
      <w:pPr>
        <w:rPr>
          <w:rFonts w:eastAsia="SimSun" w:cstheme="minorHAnsi"/>
          <w:sz w:val="24"/>
          <w:szCs w:val="24"/>
        </w:rPr>
      </w:pPr>
      <w:r w:rsidRPr="00543510">
        <w:rPr>
          <w:rFonts w:eastAsia="SimSun" w:cstheme="minorHAnsi"/>
          <w:sz w:val="24"/>
          <w:szCs w:val="24"/>
        </w:rPr>
        <w:t xml:space="preserve">Changjun Huang: </w:t>
      </w:r>
      <w:r w:rsidR="0031114C">
        <w:rPr>
          <w:rFonts w:eastAsia="SimSun" w:cstheme="minorHAnsi"/>
          <w:sz w:val="24"/>
          <w:szCs w:val="24"/>
        </w:rPr>
        <w:t>(</w:t>
      </w:r>
      <w:hyperlink r:id="rId10" w:history="1">
        <w:r w:rsidR="0031114C" w:rsidRPr="0031114C">
          <w:rPr>
            <w:rStyle w:val="Hyperlink"/>
            <w:rFonts w:eastAsia="SimSun" w:cstheme="minorHAnsi"/>
            <w:sz w:val="24"/>
            <w:szCs w:val="24"/>
          </w:rPr>
          <w:t>hchjun@126.com</w:t>
        </w:r>
      </w:hyperlink>
      <w:r w:rsidR="0031114C">
        <w:rPr>
          <w:rFonts w:eastAsia="SimSun" w:cstheme="minorHAnsi"/>
          <w:sz w:val="24"/>
          <w:szCs w:val="24"/>
        </w:rPr>
        <w:t>)</w:t>
      </w:r>
    </w:p>
    <w:p w14:paraId="00CB4563" w14:textId="1445262A" w:rsidR="00263DEE" w:rsidRPr="00543510" w:rsidRDefault="00263DEE" w:rsidP="00263DEE">
      <w:pPr>
        <w:rPr>
          <w:rFonts w:eastAsia="SimSun" w:cstheme="minorHAnsi"/>
          <w:sz w:val="24"/>
          <w:szCs w:val="24"/>
        </w:rPr>
      </w:pPr>
      <w:r w:rsidRPr="00543510">
        <w:rPr>
          <w:rFonts w:eastAsia="SimSun" w:cstheme="minorHAnsi"/>
          <w:sz w:val="24"/>
          <w:szCs w:val="24"/>
        </w:rPr>
        <w:t xml:space="preserve">Weiqiang Ju: </w:t>
      </w:r>
      <w:r w:rsidR="0031114C">
        <w:rPr>
          <w:rFonts w:eastAsia="SimSun" w:cstheme="minorHAnsi"/>
          <w:sz w:val="24"/>
          <w:szCs w:val="24"/>
        </w:rPr>
        <w:t>(</w:t>
      </w:r>
      <w:hyperlink r:id="rId11" w:history="1">
        <w:r w:rsidR="0031114C" w:rsidRPr="0031114C">
          <w:rPr>
            <w:rStyle w:val="Hyperlink"/>
            <w:rFonts w:eastAsia="SimSun" w:cstheme="minorHAnsi"/>
            <w:sz w:val="24"/>
            <w:szCs w:val="24"/>
          </w:rPr>
          <w:t>weiqiangju@163.com</w:t>
        </w:r>
      </w:hyperlink>
      <w:r w:rsidR="0031114C">
        <w:rPr>
          <w:rFonts w:eastAsia="SimSun" w:cstheme="minorHAnsi"/>
          <w:sz w:val="24"/>
          <w:szCs w:val="24"/>
        </w:rPr>
        <w:t>)</w:t>
      </w:r>
    </w:p>
    <w:p w14:paraId="11318B62" w14:textId="4B9C35AB" w:rsidR="00263DEE" w:rsidRPr="00543510" w:rsidRDefault="00263DEE" w:rsidP="00263DEE">
      <w:pPr>
        <w:rPr>
          <w:rFonts w:eastAsia="SimSun" w:cstheme="minorHAnsi"/>
          <w:sz w:val="24"/>
          <w:szCs w:val="24"/>
        </w:rPr>
      </w:pPr>
      <w:r w:rsidRPr="00543510">
        <w:rPr>
          <w:rFonts w:eastAsia="SimSun" w:cstheme="minorHAnsi"/>
          <w:sz w:val="24"/>
          <w:szCs w:val="24"/>
        </w:rPr>
        <w:t xml:space="preserve">Qiang Zhao: </w:t>
      </w:r>
      <w:r w:rsidR="0031114C">
        <w:rPr>
          <w:rFonts w:eastAsia="SimSun" w:cstheme="minorHAnsi"/>
          <w:sz w:val="24"/>
          <w:szCs w:val="24"/>
        </w:rPr>
        <w:t>(</w:t>
      </w:r>
      <w:hyperlink r:id="rId12" w:history="1">
        <w:r w:rsidR="0031114C" w:rsidRPr="0031114C">
          <w:rPr>
            <w:rStyle w:val="Hyperlink"/>
            <w:rFonts w:eastAsia="SimSun" w:cstheme="minorHAnsi"/>
            <w:sz w:val="24"/>
            <w:szCs w:val="24"/>
          </w:rPr>
          <w:t>522511042@qq.com</w:t>
        </w:r>
      </w:hyperlink>
      <w:r w:rsidR="0031114C">
        <w:rPr>
          <w:rFonts w:eastAsia="SimSun" w:cstheme="minorHAnsi"/>
          <w:sz w:val="24"/>
          <w:szCs w:val="24"/>
        </w:rPr>
        <w:t>)</w:t>
      </w:r>
    </w:p>
    <w:p w14:paraId="34BCECB8" w14:textId="22AC9E3F" w:rsidR="00263DEE" w:rsidRPr="00543510" w:rsidRDefault="00263DEE" w:rsidP="00263DEE">
      <w:pPr>
        <w:rPr>
          <w:rFonts w:eastAsia="SimSun" w:cstheme="minorHAnsi"/>
          <w:sz w:val="24"/>
          <w:szCs w:val="24"/>
        </w:rPr>
      </w:pPr>
      <w:r w:rsidRPr="00543510">
        <w:rPr>
          <w:rFonts w:eastAsia="SimSun" w:cstheme="minorHAnsi"/>
          <w:sz w:val="24"/>
          <w:szCs w:val="24"/>
        </w:rPr>
        <w:t xml:space="preserve">Maogen Chen: </w:t>
      </w:r>
      <w:r w:rsidR="0031114C">
        <w:rPr>
          <w:rFonts w:eastAsia="SimSun" w:cstheme="minorHAnsi"/>
          <w:sz w:val="24"/>
          <w:szCs w:val="24"/>
        </w:rPr>
        <w:t>(</w:t>
      </w:r>
      <w:hyperlink r:id="rId13" w:history="1">
        <w:r w:rsidR="0031114C" w:rsidRPr="0031114C">
          <w:rPr>
            <w:rStyle w:val="Hyperlink"/>
            <w:rFonts w:eastAsia="SimSun" w:cstheme="minorHAnsi"/>
            <w:sz w:val="24"/>
            <w:szCs w:val="24"/>
          </w:rPr>
          <w:t>maogen2000@163.com</w:t>
        </w:r>
      </w:hyperlink>
      <w:r w:rsidR="0031114C">
        <w:rPr>
          <w:rFonts w:eastAsia="SimSun" w:cstheme="minorHAnsi"/>
          <w:sz w:val="24"/>
          <w:szCs w:val="24"/>
        </w:rPr>
        <w:t>)</w:t>
      </w:r>
    </w:p>
    <w:p w14:paraId="4ED22413" w14:textId="27B75EA6" w:rsidR="00263DEE" w:rsidRPr="00543510" w:rsidRDefault="00263DEE" w:rsidP="00263DEE">
      <w:pPr>
        <w:rPr>
          <w:rFonts w:eastAsia="SimSun" w:cstheme="minorHAnsi"/>
          <w:sz w:val="24"/>
          <w:szCs w:val="24"/>
        </w:rPr>
      </w:pPr>
      <w:r w:rsidRPr="00543510">
        <w:rPr>
          <w:rFonts w:eastAsia="SimSun" w:cstheme="minorHAnsi"/>
          <w:sz w:val="24"/>
          <w:szCs w:val="24"/>
        </w:rPr>
        <w:t xml:space="preserve">Linhe Wang: </w:t>
      </w:r>
      <w:r w:rsidR="0031114C">
        <w:rPr>
          <w:rFonts w:eastAsia="SimSun" w:cstheme="minorHAnsi"/>
          <w:sz w:val="24"/>
          <w:szCs w:val="24"/>
        </w:rPr>
        <w:t>(</w:t>
      </w:r>
      <w:hyperlink r:id="rId14" w:history="1">
        <w:r w:rsidR="0031114C" w:rsidRPr="0031114C">
          <w:rPr>
            <w:rStyle w:val="Hyperlink"/>
            <w:rFonts w:cstheme="minorHAnsi"/>
            <w:sz w:val="24"/>
            <w:szCs w:val="24"/>
          </w:rPr>
          <w:t>646390804@qq.com</w:t>
        </w:r>
      </w:hyperlink>
      <w:r w:rsidR="0031114C">
        <w:rPr>
          <w:rFonts w:cstheme="minorHAnsi"/>
          <w:sz w:val="24"/>
          <w:szCs w:val="24"/>
        </w:rPr>
        <w:t>)</w:t>
      </w:r>
    </w:p>
    <w:p w14:paraId="6EBECB32" w14:textId="074C0202" w:rsidR="00263DEE" w:rsidRPr="00543510" w:rsidRDefault="00263DEE" w:rsidP="00263DEE">
      <w:pPr>
        <w:rPr>
          <w:rFonts w:eastAsia="SimSun" w:cstheme="minorHAnsi"/>
          <w:sz w:val="24"/>
          <w:szCs w:val="24"/>
        </w:rPr>
      </w:pPr>
      <w:r w:rsidRPr="00543510">
        <w:rPr>
          <w:rFonts w:eastAsia="SimSun" w:cstheme="minorHAnsi"/>
          <w:sz w:val="24"/>
          <w:szCs w:val="24"/>
        </w:rPr>
        <w:t>Dongping Wang:</w:t>
      </w:r>
      <w:r w:rsidR="0031114C">
        <w:rPr>
          <w:rStyle w:val="apple-converted-space"/>
          <w:rFonts w:cstheme="minorHAnsi"/>
          <w:color w:val="31353B"/>
          <w:sz w:val="24"/>
          <w:szCs w:val="24"/>
        </w:rPr>
        <w:t xml:space="preserve"> (</w:t>
      </w:r>
      <w:hyperlink r:id="rId15" w:history="1">
        <w:r w:rsidR="0031114C" w:rsidRPr="0031114C">
          <w:rPr>
            <w:rStyle w:val="Hyperlink"/>
            <w:rFonts w:cstheme="minorHAnsi"/>
            <w:sz w:val="24"/>
            <w:szCs w:val="24"/>
          </w:rPr>
          <w:t>dpwangcn@163.com</w:t>
        </w:r>
      </w:hyperlink>
      <w:r w:rsidR="0031114C">
        <w:rPr>
          <w:rFonts w:cstheme="minorHAnsi"/>
          <w:sz w:val="24"/>
          <w:szCs w:val="24"/>
        </w:rPr>
        <w:t>)</w:t>
      </w:r>
    </w:p>
    <w:p w14:paraId="2886410A" w14:textId="43FC5D61" w:rsidR="00263DEE" w:rsidRPr="00CF4D4F" w:rsidRDefault="00263DEE" w:rsidP="00263DEE">
      <w:pPr>
        <w:rPr>
          <w:rFonts w:cstheme="minorHAnsi"/>
          <w:sz w:val="24"/>
          <w:szCs w:val="24"/>
        </w:rPr>
      </w:pPr>
      <w:r w:rsidRPr="00543510">
        <w:rPr>
          <w:rFonts w:cstheme="minorHAnsi"/>
          <w:kern w:val="0"/>
          <w:sz w:val="24"/>
          <w:szCs w:val="24"/>
        </w:rPr>
        <w:t>Linwei Wu:</w:t>
      </w:r>
      <w:r w:rsidRPr="00543510">
        <w:rPr>
          <w:rFonts w:cstheme="minorHAnsi"/>
          <w:sz w:val="24"/>
          <w:szCs w:val="24"/>
        </w:rPr>
        <w:t xml:space="preserve"> </w:t>
      </w:r>
      <w:r w:rsidR="0031114C">
        <w:rPr>
          <w:rFonts w:cstheme="minorHAnsi"/>
          <w:sz w:val="24"/>
          <w:szCs w:val="24"/>
        </w:rPr>
        <w:t>(</w:t>
      </w:r>
      <w:hyperlink r:id="rId16" w:history="1">
        <w:r w:rsidR="0031114C" w:rsidRPr="0031114C">
          <w:rPr>
            <w:rStyle w:val="Hyperlink"/>
            <w:rFonts w:cstheme="minorHAnsi"/>
            <w:sz w:val="24"/>
            <w:szCs w:val="24"/>
          </w:rPr>
          <w:t>lw97002@163.com</w:t>
        </w:r>
      </w:hyperlink>
      <w:r w:rsidR="0031114C">
        <w:rPr>
          <w:rFonts w:cstheme="minorHAnsi"/>
          <w:sz w:val="24"/>
          <w:szCs w:val="24"/>
        </w:rPr>
        <w:t>)</w:t>
      </w:r>
    </w:p>
    <w:p w14:paraId="4179EA7C" w14:textId="54243B91" w:rsidR="00263DEE" w:rsidRPr="00CF4D4F" w:rsidRDefault="00263DEE" w:rsidP="00263DEE">
      <w:pPr>
        <w:rPr>
          <w:rFonts w:cstheme="minorHAnsi"/>
          <w:sz w:val="24"/>
          <w:szCs w:val="24"/>
        </w:rPr>
      </w:pPr>
      <w:r w:rsidRPr="00543510">
        <w:rPr>
          <w:rFonts w:cstheme="minorHAnsi"/>
          <w:kern w:val="0"/>
          <w:sz w:val="24"/>
          <w:szCs w:val="24"/>
        </w:rPr>
        <w:t>Zhiheng Zhang:</w:t>
      </w:r>
      <w:r w:rsidRPr="00543510">
        <w:rPr>
          <w:rFonts w:cstheme="minorHAnsi"/>
          <w:sz w:val="24"/>
          <w:szCs w:val="24"/>
        </w:rPr>
        <w:t xml:space="preserve"> </w:t>
      </w:r>
      <w:r w:rsidR="0031114C">
        <w:rPr>
          <w:rFonts w:cstheme="minorHAnsi"/>
          <w:sz w:val="24"/>
          <w:szCs w:val="24"/>
        </w:rPr>
        <w:t>(</w:t>
      </w:r>
      <w:hyperlink r:id="rId17" w:history="1">
        <w:r w:rsidR="0031114C" w:rsidRPr="0031114C">
          <w:rPr>
            <w:rStyle w:val="Hyperlink"/>
            <w:rFonts w:cstheme="minorHAnsi"/>
            <w:sz w:val="24"/>
            <w:szCs w:val="24"/>
          </w:rPr>
          <w:t>luckzzh993104@126.com</w:t>
        </w:r>
      </w:hyperlink>
      <w:r w:rsidR="0031114C">
        <w:rPr>
          <w:rFonts w:cstheme="minorHAnsi"/>
          <w:sz w:val="24"/>
          <w:szCs w:val="24"/>
        </w:rPr>
        <w:t>)</w:t>
      </w:r>
    </w:p>
    <w:p w14:paraId="7D256651" w14:textId="09F5CD63" w:rsidR="00263DEE" w:rsidRPr="00543510" w:rsidRDefault="00263DEE" w:rsidP="00263DEE">
      <w:pPr>
        <w:rPr>
          <w:rFonts w:cstheme="minorHAnsi"/>
          <w:kern w:val="0"/>
          <w:sz w:val="24"/>
          <w:szCs w:val="24"/>
        </w:rPr>
      </w:pPr>
      <w:r w:rsidRPr="00543510">
        <w:rPr>
          <w:rFonts w:cstheme="minorHAnsi"/>
          <w:kern w:val="0"/>
          <w:sz w:val="24"/>
          <w:szCs w:val="24"/>
        </w:rPr>
        <w:t>Caihui Zhu:</w:t>
      </w:r>
      <w:r w:rsidR="0031114C">
        <w:rPr>
          <w:rStyle w:val="apple-converted-space"/>
          <w:rFonts w:cstheme="minorHAnsi"/>
          <w:color w:val="31353B"/>
          <w:sz w:val="24"/>
          <w:szCs w:val="24"/>
        </w:rPr>
        <w:t xml:space="preserve"> (</w:t>
      </w:r>
      <w:hyperlink r:id="rId18" w:history="1">
        <w:r w:rsidR="0031114C" w:rsidRPr="0031114C">
          <w:rPr>
            <w:rStyle w:val="Hyperlink"/>
            <w:rFonts w:cstheme="minorHAnsi"/>
            <w:sz w:val="24"/>
            <w:szCs w:val="24"/>
          </w:rPr>
          <w:t>1030985212@qq.com</w:t>
        </w:r>
      </w:hyperlink>
      <w:r w:rsidR="0031114C">
        <w:rPr>
          <w:rFonts w:cstheme="minorHAnsi"/>
          <w:sz w:val="24"/>
          <w:szCs w:val="24"/>
        </w:rPr>
        <w:t>)</w:t>
      </w:r>
    </w:p>
    <w:p w14:paraId="1ED33860" w14:textId="336F4EF3" w:rsidR="00263DEE" w:rsidRPr="00CF4D4F" w:rsidRDefault="00263DEE" w:rsidP="00263DEE">
      <w:pPr>
        <w:rPr>
          <w:rFonts w:cstheme="minorHAnsi"/>
          <w:sz w:val="24"/>
          <w:szCs w:val="24"/>
        </w:rPr>
      </w:pPr>
      <w:r w:rsidRPr="00543510">
        <w:rPr>
          <w:rFonts w:cstheme="minorHAnsi"/>
          <w:kern w:val="0"/>
          <w:sz w:val="24"/>
          <w:szCs w:val="24"/>
        </w:rPr>
        <w:t>Zebin Zhu:</w:t>
      </w:r>
      <w:r w:rsidRPr="00543510">
        <w:rPr>
          <w:rFonts w:cstheme="minorHAnsi"/>
          <w:sz w:val="24"/>
          <w:szCs w:val="24"/>
        </w:rPr>
        <w:t xml:space="preserve"> </w:t>
      </w:r>
      <w:r w:rsidR="0031114C">
        <w:rPr>
          <w:rFonts w:cstheme="minorHAnsi"/>
          <w:sz w:val="24"/>
          <w:szCs w:val="24"/>
        </w:rPr>
        <w:t>(</w:t>
      </w:r>
      <w:hyperlink r:id="rId19" w:history="1">
        <w:r w:rsidR="0031114C" w:rsidRPr="0031114C">
          <w:rPr>
            <w:rStyle w:val="Hyperlink"/>
            <w:rFonts w:cstheme="minorHAnsi"/>
            <w:sz w:val="24"/>
            <w:szCs w:val="24"/>
          </w:rPr>
          <w:t>867141061@qq.com</w:t>
        </w:r>
      </w:hyperlink>
      <w:r w:rsidR="0031114C">
        <w:rPr>
          <w:rFonts w:cstheme="minorHAnsi"/>
          <w:sz w:val="24"/>
          <w:szCs w:val="24"/>
        </w:rPr>
        <w:t>)</w:t>
      </w:r>
    </w:p>
    <w:p w14:paraId="28267399" w14:textId="1CD2E10A" w:rsidR="00263DEE" w:rsidRPr="00CF4D4F" w:rsidRDefault="00263DEE" w:rsidP="00263DEE">
      <w:pPr>
        <w:rPr>
          <w:rFonts w:cstheme="minorHAnsi"/>
          <w:sz w:val="24"/>
          <w:szCs w:val="24"/>
        </w:rPr>
      </w:pPr>
      <w:r w:rsidRPr="00543510">
        <w:rPr>
          <w:rFonts w:cstheme="minorHAnsi"/>
          <w:kern w:val="0"/>
          <w:sz w:val="24"/>
          <w:szCs w:val="24"/>
        </w:rPr>
        <w:t>Shanzhou Huang:</w:t>
      </w:r>
      <w:r w:rsidRPr="00543510">
        <w:rPr>
          <w:rFonts w:cstheme="minorHAnsi"/>
          <w:sz w:val="24"/>
          <w:szCs w:val="24"/>
        </w:rPr>
        <w:t xml:space="preserve"> </w:t>
      </w:r>
      <w:r w:rsidR="0031114C">
        <w:rPr>
          <w:rFonts w:cstheme="minorHAnsi"/>
          <w:sz w:val="24"/>
          <w:szCs w:val="24"/>
        </w:rPr>
        <w:t>(</w:t>
      </w:r>
      <w:hyperlink r:id="rId20" w:history="1">
        <w:r w:rsidR="0031114C" w:rsidRPr="0031114C">
          <w:rPr>
            <w:rStyle w:val="Hyperlink"/>
            <w:rFonts w:cstheme="minorHAnsi"/>
            <w:sz w:val="24"/>
            <w:szCs w:val="24"/>
          </w:rPr>
          <w:t>575932993@qq.com</w:t>
        </w:r>
      </w:hyperlink>
      <w:r w:rsidR="0031114C">
        <w:rPr>
          <w:rFonts w:cstheme="minorHAnsi"/>
          <w:sz w:val="24"/>
          <w:szCs w:val="24"/>
        </w:rPr>
        <w:t>)</w:t>
      </w:r>
    </w:p>
    <w:p w14:paraId="662D7B50" w14:textId="39317D3A" w:rsidR="00263DEE" w:rsidRPr="00CF4D4F" w:rsidRDefault="00263DEE" w:rsidP="00263DEE">
      <w:pPr>
        <w:rPr>
          <w:rFonts w:cstheme="minorHAnsi"/>
          <w:sz w:val="24"/>
          <w:szCs w:val="24"/>
        </w:rPr>
      </w:pPr>
      <w:r w:rsidRPr="00543510">
        <w:rPr>
          <w:rFonts w:cstheme="minorHAnsi"/>
          <w:kern w:val="0"/>
          <w:sz w:val="24"/>
          <w:szCs w:val="24"/>
        </w:rPr>
        <w:t>Rongxing Xie:</w:t>
      </w:r>
      <w:r w:rsidRPr="00543510">
        <w:rPr>
          <w:rFonts w:cstheme="minorHAnsi"/>
          <w:sz w:val="24"/>
          <w:szCs w:val="24"/>
        </w:rPr>
        <w:t xml:space="preserve"> </w:t>
      </w:r>
      <w:r w:rsidR="0031114C">
        <w:rPr>
          <w:rFonts w:cstheme="minorHAnsi"/>
          <w:sz w:val="24"/>
          <w:szCs w:val="24"/>
        </w:rPr>
        <w:t>(</w:t>
      </w:r>
      <w:hyperlink r:id="rId21" w:history="1">
        <w:r w:rsidR="0031114C" w:rsidRPr="0031114C">
          <w:rPr>
            <w:rStyle w:val="Hyperlink"/>
            <w:rFonts w:cstheme="minorHAnsi"/>
            <w:sz w:val="24"/>
            <w:szCs w:val="24"/>
          </w:rPr>
          <w:t>1374417146@qq.com</w:t>
        </w:r>
      </w:hyperlink>
      <w:r w:rsidR="0031114C">
        <w:rPr>
          <w:rFonts w:cstheme="minorHAnsi"/>
          <w:sz w:val="24"/>
          <w:szCs w:val="24"/>
        </w:rPr>
        <w:t>)</w:t>
      </w:r>
    </w:p>
    <w:p w14:paraId="79E097E2" w14:textId="669790AC" w:rsidR="00263DEE" w:rsidRPr="00CF4D4F" w:rsidRDefault="00263DEE" w:rsidP="00263DEE">
      <w:pPr>
        <w:rPr>
          <w:rFonts w:cstheme="minorHAnsi"/>
          <w:sz w:val="24"/>
          <w:szCs w:val="24"/>
        </w:rPr>
      </w:pPr>
      <w:r w:rsidRPr="00543510">
        <w:rPr>
          <w:rFonts w:cstheme="minorHAnsi"/>
          <w:kern w:val="0"/>
          <w:sz w:val="24"/>
          <w:szCs w:val="24"/>
        </w:rPr>
        <w:t>Yinghua Chen:</w:t>
      </w:r>
      <w:r w:rsidRPr="00543510">
        <w:rPr>
          <w:rFonts w:cstheme="minorHAnsi"/>
          <w:color w:val="31353B"/>
          <w:sz w:val="24"/>
          <w:szCs w:val="24"/>
        </w:rPr>
        <w:t xml:space="preserve"> </w:t>
      </w:r>
      <w:r w:rsidR="0031114C">
        <w:rPr>
          <w:rFonts w:cstheme="minorHAnsi"/>
          <w:color w:val="31353B"/>
          <w:sz w:val="24"/>
          <w:szCs w:val="24"/>
        </w:rPr>
        <w:t>(</w:t>
      </w:r>
      <w:hyperlink r:id="rId22" w:history="1">
        <w:r w:rsidR="0031114C" w:rsidRPr="0031114C">
          <w:rPr>
            <w:rStyle w:val="Hyperlink"/>
            <w:rFonts w:cstheme="minorHAnsi"/>
            <w:sz w:val="24"/>
            <w:szCs w:val="24"/>
          </w:rPr>
          <w:t>417255760@qq.com</w:t>
        </w:r>
      </w:hyperlink>
      <w:r w:rsidR="0031114C">
        <w:rPr>
          <w:rFonts w:cstheme="minorHAnsi"/>
          <w:sz w:val="24"/>
          <w:szCs w:val="24"/>
        </w:rPr>
        <w:t>)</w:t>
      </w:r>
    </w:p>
    <w:p w14:paraId="382FA18D" w14:textId="24DD56A6" w:rsidR="00263DEE" w:rsidRPr="00CF4D4F" w:rsidRDefault="00263DEE" w:rsidP="00263DEE">
      <w:pPr>
        <w:rPr>
          <w:rFonts w:cstheme="minorHAnsi"/>
          <w:sz w:val="24"/>
          <w:szCs w:val="24"/>
        </w:rPr>
      </w:pPr>
      <w:r w:rsidRPr="00543510">
        <w:rPr>
          <w:rFonts w:cstheme="minorHAnsi"/>
          <w:kern w:val="0"/>
          <w:sz w:val="24"/>
          <w:szCs w:val="24"/>
        </w:rPr>
        <w:t>Anbin Hu:</w:t>
      </w:r>
      <w:r w:rsidRPr="00543510">
        <w:rPr>
          <w:rFonts w:cstheme="minorHAnsi"/>
          <w:sz w:val="24"/>
          <w:szCs w:val="24"/>
        </w:rPr>
        <w:t xml:space="preserve"> </w:t>
      </w:r>
      <w:r w:rsidR="0031114C">
        <w:rPr>
          <w:rFonts w:cstheme="minorHAnsi"/>
          <w:sz w:val="24"/>
          <w:szCs w:val="24"/>
        </w:rPr>
        <w:t>(</w:t>
      </w:r>
      <w:hyperlink r:id="rId23" w:history="1">
        <w:r w:rsidR="0031114C" w:rsidRPr="0031114C">
          <w:rPr>
            <w:rStyle w:val="Hyperlink"/>
            <w:rFonts w:cstheme="minorHAnsi"/>
            <w:sz w:val="24"/>
            <w:szCs w:val="24"/>
          </w:rPr>
          <w:t>huab@mail.sysu.edu.cn</w:t>
        </w:r>
      </w:hyperlink>
      <w:r w:rsidR="0031114C">
        <w:rPr>
          <w:rFonts w:cstheme="minorHAnsi"/>
          <w:sz w:val="24"/>
          <w:szCs w:val="24"/>
        </w:rPr>
        <w:t>)</w:t>
      </w:r>
    </w:p>
    <w:p w14:paraId="16558028" w14:textId="35D50D75" w:rsidR="00263DEE" w:rsidRPr="00CF4D4F" w:rsidRDefault="00263DEE" w:rsidP="00263DEE">
      <w:pPr>
        <w:rPr>
          <w:rFonts w:cstheme="minorHAnsi"/>
          <w:sz w:val="24"/>
          <w:szCs w:val="24"/>
        </w:rPr>
      </w:pPr>
      <w:r w:rsidRPr="00543510">
        <w:rPr>
          <w:rFonts w:cstheme="minorHAnsi"/>
          <w:kern w:val="0"/>
          <w:sz w:val="24"/>
          <w:szCs w:val="24"/>
        </w:rPr>
        <w:t>Xiaofeng Zhu:</w:t>
      </w:r>
      <w:r w:rsidR="0031114C">
        <w:rPr>
          <w:rFonts w:cstheme="minorHAnsi"/>
          <w:kern w:val="0"/>
          <w:sz w:val="24"/>
          <w:szCs w:val="24"/>
        </w:rPr>
        <w:t xml:space="preserve"> (</w:t>
      </w:r>
      <w:hyperlink r:id="rId24" w:history="1">
        <w:r w:rsidRPr="00543510">
          <w:rPr>
            <w:rStyle w:val="Hyperlink"/>
            <w:rFonts w:cstheme="minorHAnsi"/>
            <w:sz w:val="24"/>
            <w:szCs w:val="24"/>
          </w:rPr>
          <w:t>740803277@qq.com</w:t>
        </w:r>
      </w:hyperlink>
      <w:r w:rsidR="0031114C">
        <w:rPr>
          <w:rStyle w:val="Hyperlink"/>
          <w:rFonts w:cstheme="minorHAnsi"/>
          <w:sz w:val="24"/>
          <w:szCs w:val="24"/>
        </w:rPr>
        <w:t>)</w:t>
      </w:r>
    </w:p>
    <w:p w14:paraId="69224184" w14:textId="3142769F" w:rsidR="00263DEE" w:rsidRPr="00CF4D4F" w:rsidRDefault="00263DEE" w:rsidP="00263DEE">
      <w:pPr>
        <w:rPr>
          <w:rFonts w:cstheme="minorHAnsi"/>
          <w:sz w:val="24"/>
          <w:szCs w:val="24"/>
        </w:rPr>
      </w:pPr>
      <w:r w:rsidRPr="00543510">
        <w:rPr>
          <w:rFonts w:cstheme="minorHAnsi"/>
          <w:kern w:val="0"/>
          <w:sz w:val="24"/>
          <w:szCs w:val="24"/>
        </w:rPr>
        <w:t xml:space="preserve">Zhiyong Guo: </w:t>
      </w:r>
      <w:r w:rsidR="0031114C">
        <w:rPr>
          <w:rFonts w:cstheme="minorHAnsi"/>
          <w:kern w:val="0"/>
          <w:sz w:val="24"/>
          <w:szCs w:val="24"/>
        </w:rPr>
        <w:t>(</w:t>
      </w:r>
      <w:r w:rsidRPr="00543510">
        <w:rPr>
          <w:rFonts w:cstheme="minorHAnsi"/>
          <w:kern w:val="0"/>
          <w:sz w:val="24"/>
          <w:szCs w:val="24"/>
        </w:rPr>
        <w:t>rockyucsf1981@126.com</w:t>
      </w:r>
      <w:r w:rsidR="0031114C">
        <w:rPr>
          <w:rFonts w:cstheme="minorHAnsi"/>
          <w:kern w:val="0"/>
          <w:sz w:val="24"/>
          <w:szCs w:val="24"/>
        </w:rPr>
        <w:t>)</w:t>
      </w:r>
    </w:p>
    <w:p w14:paraId="62384DA0" w14:textId="563250B1" w:rsidR="00263DEE" w:rsidRPr="00543510" w:rsidRDefault="00263DEE" w:rsidP="00263DEE">
      <w:pPr>
        <w:rPr>
          <w:rStyle w:val="Hyperlink"/>
          <w:rFonts w:cstheme="minorHAnsi"/>
          <w:sz w:val="24"/>
          <w:szCs w:val="24"/>
        </w:rPr>
      </w:pPr>
      <w:r w:rsidRPr="00543510">
        <w:rPr>
          <w:rFonts w:cstheme="minorHAnsi"/>
          <w:kern w:val="0"/>
          <w:sz w:val="24"/>
          <w:szCs w:val="24"/>
        </w:rPr>
        <w:lastRenderedPageBreak/>
        <w:t>Xiaoshun He:</w:t>
      </w:r>
      <w:r w:rsidRPr="00543510">
        <w:rPr>
          <w:rFonts w:cstheme="minorHAnsi"/>
          <w:sz w:val="24"/>
          <w:szCs w:val="24"/>
        </w:rPr>
        <w:t xml:space="preserve"> </w:t>
      </w:r>
      <w:r w:rsidR="0031114C">
        <w:rPr>
          <w:rFonts w:cstheme="minorHAnsi"/>
          <w:sz w:val="24"/>
          <w:szCs w:val="24"/>
        </w:rPr>
        <w:t>(</w:t>
      </w:r>
      <w:hyperlink r:id="rId25" w:history="1">
        <w:r w:rsidR="0031114C" w:rsidRPr="0031114C">
          <w:rPr>
            <w:rStyle w:val="Hyperlink"/>
            <w:rFonts w:cstheme="minorHAnsi"/>
            <w:sz w:val="24"/>
            <w:szCs w:val="24"/>
          </w:rPr>
          <w:t>gdtrc@163.com</w:t>
        </w:r>
      </w:hyperlink>
      <w:r w:rsidR="0031114C">
        <w:rPr>
          <w:rFonts w:cstheme="minorHAnsi"/>
          <w:sz w:val="24"/>
          <w:szCs w:val="24"/>
        </w:rPr>
        <w:t>)</w:t>
      </w:r>
    </w:p>
    <w:bookmarkEnd w:id="7"/>
    <w:p w14:paraId="25751956" w14:textId="77777777" w:rsidR="00732D07" w:rsidRPr="00543510" w:rsidRDefault="00732D07" w:rsidP="00263DEE">
      <w:pPr>
        <w:rPr>
          <w:rFonts w:eastAsia="SimSun" w:cstheme="minorHAnsi"/>
          <w:b/>
          <w:sz w:val="24"/>
          <w:szCs w:val="24"/>
        </w:rPr>
      </w:pPr>
    </w:p>
    <w:p w14:paraId="35A4558E" w14:textId="34326F32" w:rsidR="00B75211" w:rsidRPr="00543510" w:rsidRDefault="00B75211" w:rsidP="00C90CB6">
      <w:pPr>
        <w:rPr>
          <w:rFonts w:eastAsia="SimSun" w:cstheme="minorHAnsi"/>
          <w:b/>
          <w:sz w:val="24"/>
          <w:szCs w:val="24"/>
        </w:rPr>
      </w:pPr>
      <w:r w:rsidRPr="00543510">
        <w:rPr>
          <w:rFonts w:eastAsia="SimSun" w:cstheme="minorHAnsi"/>
          <w:b/>
          <w:sz w:val="24"/>
          <w:szCs w:val="24"/>
        </w:rPr>
        <w:t>KEYWORDS:</w:t>
      </w:r>
    </w:p>
    <w:p w14:paraId="32EC65DC" w14:textId="749741D4" w:rsidR="008401C4" w:rsidRPr="00543510" w:rsidRDefault="00B75211" w:rsidP="00C90CB6">
      <w:pPr>
        <w:rPr>
          <w:rFonts w:eastAsia="SimSun" w:cstheme="minorHAnsi"/>
          <w:sz w:val="24"/>
          <w:szCs w:val="24"/>
        </w:rPr>
      </w:pPr>
      <w:r w:rsidRPr="00543510">
        <w:rPr>
          <w:rFonts w:eastAsia="SimSun" w:cstheme="minorHAnsi"/>
          <w:sz w:val="24"/>
          <w:szCs w:val="24"/>
        </w:rPr>
        <w:t>l</w:t>
      </w:r>
      <w:r w:rsidR="005D3401" w:rsidRPr="00543510">
        <w:rPr>
          <w:rFonts w:eastAsia="SimSun" w:cstheme="minorHAnsi"/>
          <w:sz w:val="24"/>
          <w:szCs w:val="24"/>
        </w:rPr>
        <w:t>iver transplantation,</w:t>
      </w:r>
      <w:r w:rsidR="005D3401" w:rsidRPr="00543510">
        <w:rPr>
          <w:rFonts w:cstheme="minorHAnsi"/>
          <w:sz w:val="24"/>
          <w:szCs w:val="24"/>
        </w:rPr>
        <w:t xml:space="preserve"> </w:t>
      </w:r>
      <w:r w:rsidRPr="00543510">
        <w:rPr>
          <w:rFonts w:cstheme="minorHAnsi"/>
          <w:sz w:val="24"/>
          <w:szCs w:val="24"/>
        </w:rPr>
        <w:t>i</w:t>
      </w:r>
      <w:r w:rsidR="005D3401" w:rsidRPr="00543510">
        <w:rPr>
          <w:rFonts w:cstheme="minorHAnsi"/>
          <w:sz w:val="24"/>
          <w:szCs w:val="24"/>
        </w:rPr>
        <w:t>schemia reperfusion injury</w:t>
      </w:r>
      <w:r w:rsidR="005D3401" w:rsidRPr="00543510">
        <w:rPr>
          <w:rFonts w:eastAsia="SimSun" w:cstheme="minorHAnsi"/>
          <w:sz w:val="24"/>
          <w:szCs w:val="24"/>
        </w:rPr>
        <w:t>,</w:t>
      </w:r>
      <w:r w:rsidR="005D3401" w:rsidRPr="00543510">
        <w:rPr>
          <w:rFonts w:cstheme="minorHAnsi"/>
          <w:sz w:val="24"/>
          <w:szCs w:val="24"/>
        </w:rPr>
        <w:t xml:space="preserve"> </w:t>
      </w:r>
      <w:r w:rsidRPr="00543510">
        <w:rPr>
          <w:rFonts w:cstheme="minorHAnsi"/>
          <w:sz w:val="24"/>
          <w:szCs w:val="24"/>
        </w:rPr>
        <w:t>i</w:t>
      </w:r>
      <w:r w:rsidR="005D3401" w:rsidRPr="00543510">
        <w:rPr>
          <w:rFonts w:cstheme="minorHAnsi"/>
          <w:sz w:val="24"/>
          <w:szCs w:val="24"/>
        </w:rPr>
        <w:t>schemia-free,</w:t>
      </w:r>
      <w:r w:rsidR="005D3401" w:rsidRPr="00543510">
        <w:rPr>
          <w:rFonts w:eastAsia="SimSun" w:cstheme="minorHAnsi"/>
          <w:sz w:val="24"/>
          <w:szCs w:val="24"/>
        </w:rPr>
        <w:t xml:space="preserve"> </w:t>
      </w:r>
      <w:r w:rsidRPr="00543510">
        <w:rPr>
          <w:rFonts w:eastAsia="SimSun" w:cstheme="minorHAnsi"/>
          <w:sz w:val="24"/>
          <w:szCs w:val="24"/>
        </w:rPr>
        <w:t>n</w:t>
      </w:r>
      <w:r w:rsidR="005D3401" w:rsidRPr="00543510">
        <w:rPr>
          <w:rFonts w:eastAsia="SimSun" w:cstheme="minorHAnsi"/>
          <w:sz w:val="24"/>
          <w:szCs w:val="24"/>
        </w:rPr>
        <w:t>ormothermic</w:t>
      </w:r>
      <w:r w:rsidR="005D3401" w:rsidRPr="00543510">
        <w:rPr>
          <w:rFonts w:cstheme="minorHAnsi"/>
          <w:sz w:val="24"/>
          <w:szCs w:val="24"/>
        </w:rPr>
        <w:t xml:space="preserve"> m</w:t>
      </w:r>
      <w:r w:rsidR="005D3401" w:rsidRPr="00543510">
        <w:rPr>
          <w:rFonts w:eastAsia="SimSun" w:cstheme="minorHAnsi"/>
          <w:sz w:val="24"/>
          <w:szCs w:val="24"/>
        </w:rPr>
        <w:t xml:space="preserve">achine perfusion, </w:t>
      </w:r>
      <w:r w:rsidRPr="00543510">
        <w:rPr>
          <w:rFonts w:cstheme="minorHAnsi"/>
          <w:sz w:val="24"/>
          <w:szCs w:val="24"/>
        </w:rPr>
        <w:t>o</w:t>
      </w:r>
      <w:r w:rsidR="005D3401" w:rsidRPr="00543510">
        <w:rPr>
          <w:rFonts w:cstheme="minorHAnsi"/>
          <w:sz w:val="24"/>
          <w:szCs w:val="24"/>
        </w:rPr>
        <w:t>rgan p</w:t>
      </w:r>
      <w:r w:rsidR="005D3401" w:rsidRPr="00543510">
        <w:rPr>
          <w:rFonts w:eastAsia="SimSun" w:cstheme="minorHAnsi"/>
          <w:sz w:val="24"/>
          <w:szCs w:val="24"/>
        </w:rPr>
        <w:t>reservation,</w:t>
      </w:r>
      <w:r w:rsidR="005D3401" w:rsidRPr="00543510">
        <w:rPr>
          <w:rFonts w:cstheme="minorHAnsi"/>
          <w:sz w:val="24"/>
          <w:szCs w:val="24"/>
        </w:rPr>
        <w:t xml:space="preserve"> </w:t>
      </w:r>
      <w:r w:rsidRPr="00543510">
        <w:rPr>
          <w:rFonts w:cstheme="minorHAnsi"/>
          <w:sz w:val="24"/>
          <w:szCs w:val="24"/>
        </w:rPr>
        <w:t>s</w:t>
      </w:r>
      <w:r w:rsidR="005D3401" w:rsidRPr="00543510">
        <w:rPr>
          <w:rFonts w:cstheme="minorHAnsi"/>
          <w:sz w:val="24"/>
          <w:szCs w:val="24"/>
        </w:rPr>
        <w:t>tatic cold storage</w:t>
      </w:r>
    </w:p>
    <w:p w14:paraId="20CE34E2" w14:textId="77777777" w:rsidR="002D0CBB" w:rsidRPr="00543510" w:rsidRDefault="002D0CBB" w:rsidP="00C90CB6">
      <w:pPr>
        <w:rPr>
          <w:rFonts w:eastAsia="SimSun" w:cstheme="minorHAnsi"/>
          <w:sz w:val="24"/>
          <w:szCs w:val="24"/>
        </w:rPr>
      </w:pPr>
    </w:p>
    <w:p w14:paraId="3E2DF20F" w14:textId="25943933" w:rsidR="00B75211" w:rsidRPr="00543510" w:rsidRDefault="00263DEE" w:rsidP="00C90CB6">
      <w:pPr>
        <w:rPr>
          <w:rFonts w:cstheme="minorHAnsi"/>
          <w:b/>
          <w:bCs/>
          <w:sz w:val="24"/>
          <w:szCs w:val="24"/>
        </w:rPr>
      </w:pPr>
      <w:r w:rsidRPr="00543510">
        <w:rPr>
          <w:rFonts w:cstheme="minorHAnsi"/>
          <w:b/>
          <w:bCs/>
          <w:sz w:val="24"/>
          <w:szCs w:val="24"/>
        </w:rPr>
        <w:t>SUMMARY:</w:t>
      </w:r>
    </w:p>
    <w:p w14:paraId="575896EA" w14:textId="6D63C785" w:rsidR="00767802" w:rsidRPr="00543510" w:rsidRDefault="00767802" w:rsidP="00767802">
      <w:pPr>
        <w:autoSpaceDE w:val="0"/>
        <w:autoSpaceDN w:val="0"/>
        <w:adjustRightInd w:val="0"/>
        <w:rPr>
          <w:rFonts w:eastAsia="SimSun" w:cstheme="minorHAnsi"/>
          <w:sz w:val="24"/>
          <w:szCs w:val="24"/>
        </w:rPr>
      </w:pPr>
      <w:bookmarkStart w:id="8" w:name="_Hlk47796838"/>
      <w:r w:rsidRPr="00543510">
        <w:rPr>
          <w:rFonts w:eastAsia="SimSun" w:cstheme="minorHAnsi"/>
          <w:sz w:val="24"/>
          <w:szCs w:val="24"/>
        </w:rPr>
        <w:t>Presented here is a protocol to provide a step</w:t>
      </w:r>
      <w:r w:rsidR="00DA778B">
        <w:rPr>
          <w:rFonts w:eastAsia="SimSun" w:cstheme="minorHAnsi"/>
          <w:sz w:val="24"/>
          <w:szCs w:val="24"/>
        </w:rPr>
        <w:t>-</w:t>
      </w:r>
      <w:r w:rsidRPr="00543510">
        <w:rPr>
          <w:rFonts w:eastAsia="SimSun" w:cstheme="minorHAnsi"/>
          <w:sz w:val="24"/>
          <w:szCs w:val="24"/>
        </w:rPr>
        <w:t>by</w:t>
      </w:r>
      <w:r w:rsidR="00DA778B">
        <w:rPr>
          <w:rFonts w:eastAsia="SimSun" w:cstheme="minorHAnsi"/>
          <w:sz w:val="24"/>
          <w:szCs w:val="24"/>
        </w:rPr>
        <w:t>-</w:t>
      </w:r>
      <w:r w:rsidRPr="00543510">
        <w:rPr>
          <w:rFonts w:eastAsia="SimSun" w:cstheme="minorHAnsi"/>
          <w:sz w:val="24"/>
          <w:szCs w:val="24"/>
        </w:rPr>
        <w:t xml:space="preserve">step ischemia-free liver transplantation protocol under </w:t>
      </w:r>
      <w:r w:rsidRPr="00CF4D4F">
        <w:rPr>
          <w:rFonts w:eastAsia="SimSun" w:cstheme="minorHAnsi"/>
          <w:iCs/>
          <w:sz w:val="24"/>
          <w:szCs w:val="24"/>
        </w:rPr>
        <w:t>ex situ</w:t>
      </w:r>
      <w:r w:rsidRPr="00543510">
        <w:rPr>
          <w:rFonts w:eastAsia="SimSun" w:cstheme="minorHAnsi"/>
          <w:sz w:val="24"/>
          <w:szCs w:val="24"/>
        </w:rPr>
        <w:t xml:space="preserve"> normothermic machine perfusion (37</w:t>
      </w:r>
      <w:r w:rsidR="00DA778B">
        <w:rPr>
          <w:rFonts w:eastAsia="SimSun" w:cstheme="minorHAnsi"/>
          <w:sz w:val="24"/>
          <w:szCs w:val="24"/>
        </w:rPr>
        <w:t xml:space="preserve"> </w:t>
      </w:r>
      <w:r w:rsidR="00DA778B" w:rsidRPr="00543510">
        <w:rPr>
          <w:rFonts w:eastAsia="SimSun" w:cstheme="minorHAnsi"/>
          <w:iCs/>
          <w:sz w:val="24"/>
          <w:szCs w:val="24"/>
        </w:rPr>
        <w:t>°C</w:t>
      </w:r>
      <w:r w:rsidRPr="00543510">
        <w:rPr>
          <w:rFonts w:eastAsia="SimSun" w:cstheme="minorHAnsi"/>
          <w:sz w:val="24"/>
          <w:szCs w:val="24"/>
        </w:rPr>
        <w:t>) of human livers from donors to recipients.</w:t>
      </w:r>
    </w:p>
    <w:bookmarkEnd w:id="8"/>
    <w:p w14:paraId="04D36633" w14:textId="77777777" w:rsidR="00263DEE" w:rsidRPr="00543510" w:rsidRDefault="00263DEE" w:rsidP="00C90CB6">
      <w:pPr>
        <w:rPr>
          <w:rFonts w:eastAsia="SimSun" w:cstheme="minorHAnsi"/>
          <w:b/>
          <w:sz w:val="24"/>
          <w:szCs w:val="24"/>
        </w:rPr>
      </w:pPr>
    </w:p>
    <w:p w14:paraId="0D2EA801" w14:textId="6EA1F2A7" w:rsidR="00B75211" w:rsidRPr="00543510" w:rsidRDefault="00263DEE" w:rsidP="00C90CB6">
      <w:pPr>
        <w:rPr>
          <w:rFonts w:eastAsia="SimSun" w:cstheme="minorHAnsi"/>
          <w:b/>
          <w:sz w:val="24"/>
          <w:szCs w:val="24"/>
        </w:rPr>
      </w:pPr>
      <w:r w:rsidRPr="00543510">
        <w:rPr>
          <w:rFonts w:eastAsia="SimSun" w:cstheme="minorHAnsi"/>
          <w:b/>
          <w:sz w:val="24"/>
          <w:szCs w:val="24"/>
        </w:rPr>
        <w:t>ABSTRACT:</w:t>
      </w:r>
    </w:p>
    <w:p w14:paraId="01C08574" w14:textId="55E6E0FC" w:rsidR="00A808CB" w:rsidRPr="00543510" w:rsidRDefault="00A808CB" w:rsidP="00C90CB6">
      <w:pPr>
        <w:rPr>
          <w:rFonts w:eastAsia="SimSun" w:cstheme="minorHAnsi"/>
          <w:iCs/>
          <w:sz w:val="24"/>
          <w:szCs w:val="24"/>
        </w:rPr>
      </w:pPr>
      <w:r w:rsidRPr="00543510">
        <w:rPr>
          <w:rFonts w:eastAsia="SimSun" w:cstheme="minorHAnsi"/>
          <w:iCs/>
          <w:sz w:val="24"/>
          <w:szCs w:val="24"/>
        </w:rPr>
        <w:t xml:space="preserve">Currently, </w:t>
      </w:r>
      <w:r w:rsidRPr="00CF4D4F">
        <w:rPr>
          <w:rFonts w:eastAsia="SimSun" w:cstheme="minorHAnsi"/>
          <w:sz w:val="24"/>
          <w:szCs w:val="24"/>
        </w:rPr>
        <w:t>ex situ</w:t>
      </w:r>
      <w:r w:rsidRPr="00543510">
        <w:rPr>
          <w:rFonts w:eastAsia="SimSun" w:cstheme="minorHAnsi"/>
          <w:iCs/>
          <w:sz w:val="24"/>
          <w:szCs w:val="24"/>
        </w:rPr>
        <w:t xml:space="preserve"> machine perfusion is a burgeoning technique that provides a better preservation method for donor organs than conventional static cold preservation (0</w:t>
      </w:r>
      <w:r w:rsidR="00DA778B">
        <w:rPr>
          <w:rFonts w:eastAsia="SimSun" w:cstheme="minorHAnsi"/>
          <w:iCs/>
          <w:sz w:val="24"/>
          <w:szCs w:val="24"/>
        </w:rPr>
        <w:t>–</w:t>
      </w:r>
      <w:r w:rsidRPr="00543510">
        <w:rPr>
          <w:rFonts w:eastAsia="SimSun" w:cstheme="minorHAnsi"/>
          <w:iCs/>
          <w:sz w:val="24"/>
          <w:szCs w:val="24"/>
        </w:rPr>
        <w:t>4</w:t>
      </w:r>
      <w:r w:rsidR="00DA778B">
        <w:rPr>
          <w:rFonts w:eastAsia="SimSun" w:cstheme="minorHAnsi"/>
          <w:iCs/>
          <w:sz w:val="24"/>
          <w:szCs w:val="24"/>
        </w:rPr>
        <w:t xml:space="preserve"> </w:t>
      </w:r>
      <w:r w:rsidRPr="00543510">
        <w:rPr>
          <w:rFonts w:eastAsia="SimSun" w:cstheme="minorHAnsi"/>
          <w:iCs/>
          <w:sz w:val="24"/>
          <w:szCs w:val="24"/>
        </w:rPr>
        <w:t xml:space="preserve">°C). A continuous blood supply to organs using machine perfusion from procurement and preservation to implantation facilitates complete prevention of ischemia reperfusion injury and permits </w:t>
      </w:r>
      <w:r w:rsidRPr="00CF4D4F">
        <w:rPr>
          <w:rFonts w:eastAsia="SimSun" w:cstheme="minorHAnsi"/>
          <w:sz w:val="24"/>
          <w:szCs w:val="24"/>
        </w:rPr>
        <w:t>ex situ</w:t>
      </w:r>
      <w:r w:rsidRPr="00543510">
        <w:rPr>
          <w:rFonts w:eastAsia="SimSun" w:cstheme="minorHAnsi"/>
          <w:iCs/>
          <w:sz w:val="24"/>
          <w:szCs w:val="24"/>
        </w:rPr>
        <w:t xml:space="preserve"> functional assessment of donor livers before transplantation.</w:t>
      </w:r>
      <w:r w:rsidR="00873160" w:rsidRPr="00543510">
        <w:rPr>
          <w:rFonts w:eastAsia="SimSun" w:cstheme="minorHAnsi"/>
          <w:iCs/>
          <w:sz w:val="24"/>
          <w:szCs w:val="24"/>
        </w:rPr>
        <w:t xml:space="preserve"> In this manuscript</w:t>
      </w:r>
      <w:r w:rsidR="00912FA1">
        <w:rPr>
          <w:rFonts w:eastAsia="SimSun" w:cstheme="minorHAnsi"/>
          <w:iCs/>
          <w:sz w:val="24"/>
          <w:szCs w:val="24"/>
        </w:rPr>
        <w:t>,</w:t>
      </w:r>
      <w:r w:rsidR="00873160" w:rsidRPr="00543510">
        <w:rPr>
          <w:rFonts w:eastAsia="SimSun" w:cstheme="minorHAnsi"/>
          <w:iCs/>
          <w:sz w:val="24"/>
          <w:szCs w:val="24"/>
        </w:rPr>
        <w:t xml:space="preserve"> we provide</w:t>
      </w:r>
      <w:r w:rsidRPr="00543510">
        <w:rPr>
          <w:rFonts w:eastAsia="SimSun" w:cstheme="minorHAnsi"/>
          <w:iCs/>
          <w:sz w:val="24"/>
          <w:szCs w:val="24"/>
        </w:rPr>
        <w:t xml:space="preserve"> </w:t>
      </w:r>
      <w:r w:rsidR="00873160" w:rsidRPr="00543510">
        <w:rPr>
          <w:rFonts w:eastAsia="SimSun" w:cstheme="minorHAnsi"/>
          <w:iCs/>
          <w:sz w:val="24"/>
          <w:szCs w:val="24"/>
        </w:rPr>
        <w:t>a</w:t>
      </w:r>
      <w:r w:rsidRPr="00543510">
        <w:rPr>
          <w:rFonts w:eastAsia="SimSun" w:cstheme="minorHAnsi"/>
          <w:iCs/>
          <w:sz w:val="24"/>
          <w:szCs w:val="24"/>
        </w:rPr>
        <w:t xml:space="preserve"> step-by-step ischemia-free liver transplantation protocol in which an ex situ normothermic machine perfusion apparatus is used for pulsatile perfusion through the hepatic artery and continuous perfusion of the portal vein </w:t>
      </w:r>
      <w:r w:rsidR="00873160" w:rsidRPr="00543510">
        <w:rPr>
          <w:rFonts w:eastAsia="SimSun" w:cstheme="minorHAnsi"/>
          <w:iCs/>
          <w:sz w:val="24"/>
          <w:szCs w:val="24"/>
        </w:rPr>
        <w:t xml:space="preserve">is provided </w:t>
      </w:r>
      <w:r w:rsidRPr="00543510">
        <w:rPr>
          <w:rFonts w:eastAsia="SimSun" w:cstheme="minorHAnsi"/>
          <w:iCs/>
          <w:sz w:val="24"/>
          <w:szCs w:val="24"/>
        </w:rPr>
        <w:t>from human donor livers to recipients</w:t>
      </w:r>
      <w:r w:rsidR="00873160" w:rsidRPr="00543510">
        <w:rPr>
          <w:rFonts w:eastAsia="SimSun" w:cstheme="minorHAnsi"/>
          <w:iCs/>
          <w:sz w:val="24"/>
          <w:szCs w:val="24"/>
        </w:rPr>
        <w:t>.</w:t>
      </w:r>
      <w:r w:rsidRPr="00543510">
        <w:rPr>
          <w:rFonts w:eastAsia="SimSun" w:cstheme="minorHAnsi"/>
          <w:iCs/>
          <w:sz w:val="24"/>
          <w:szCs w:val="24"/>
        </w:rPr>
        <w:t xml:space="preserve"> In the perfusion period, biochemical analysis of perfusates is conducted to assess the metabolic activity of the liver, and </w:t>
      </w:r>
      <w:r w:rsidR="001756AF">
        <w:rPr>
          <w:rFonts w:eastAsia="SimSun" w:cstheme="minorHAnsi"/>
          <w:iCs/>
          <w:sz w:val="24"/>
          <w:szCs w:val="24"/>
        </w:rPr>
        <w:t xml:space="preserve">a </w:t>
      </w:r>
      <w:r w:rsidRPr="00543510">
        <w:rPr>
          <w:rFonts w:eastAsia="SimSun" w:cstheme="minorHAnsi"/>
          <w:iCs/>
          <w:sz w:val="24"/>
          <w:szCs w:val="24"/>
        </w:rPr>
        <w:t>liver biopsy is also performed to evaluate the degree of injury. Ischemia-free liver transplantation is a promising method to avoid ischemia-reperfusion injury and may potentially increase the donor pool for transplantation.</w:t>
      </w:r>
    </w:p>
    <w:p w14:paraId="3432D685" w14:textId="77777777" w:rsidR="002E5DC7" w:rsidRPr="00543510" w:rsidRDefault="002E5DC7" w:rsidP="00C90CB6">
      <w:pPr>
        <w:rPr>
          <w:rFonts w:eastAsia="SimSun" w:cstheme="minorHAnsi"/>
          <w:b/>
          <w:sz w:val="24"/>
          <w:szCs w:val="24"/>
        </w:rPr>
      </w:pPr>
    </w:p>
    <w:p w14:paraId="1D5C7633" w14:textId="22DC9FCB" w:rsidR="00482736" w:rsidRPr="00543510" w:rsidRDefault="00B75211" w:rsidP="00C90CB6">
      <w:pPr>
        <w:rPr>
          <w:rFonts w:eastAsia="SimSun" w:cstheme="minorHAnsi"/>
          <w:b/>
          <w:sz w:val="24"/>
          <w:szCs w:val="24"/>
        </w:rPr>
      </w:pPr>
      <w:r w:rsidRPr="00543510">
        <w:rPr>
          <w:rFonts w:eastAsia="SimSun" w:cstheme="minorHAnsi"/>
          <w:b/>
          <w:sz w:val="24"/>
          <w:szCs w:val="24"/>
        </w:rPr>
        <w:t>INTRODUCTION</w:t>
      </w:r>
      <w:r w:rsidR="000524A7" w:rsidRPr="00543510">
        <w:rPr>
          <w:rFonts w:eastAsia="SimSun" w:cstheme="minorHAnsi"/>
          <w:b/>
          <w:sz w:val="24"/>
          <w:szCs w:val="24"/>
        </w:rPr>
        <w:t>:</w:t>
      </w:r>
    </w:p>
    <w:p w14:paraId="51C74F91" w14:textId="659026A8" w:rsidR="006D242D" w:rsidRPr="00543510" w:rsidRDefault="00A808CB" w:rsidP="00C90CB6">
      <w:pPr>
        <w:autoSpaceDE w:val="0"/>
        <w:autoSpaceDN w:val="0"/>
        <w:adjustRightInd w:val="0"/>
        <w:rPr>
          <w:rFonts w:eastAsia="SimSun" w:cstheme="minorHAnsi"/>
          <w:sz w:val="24"/>
          <w:szCs w:val="24"/>
        </w:rPr>
      </w:pPr>
      <w:r w:rsidRPr="00543510">
        <w:rPr>
          <w:rFonts w:eastAsia="SimSun" w:cstheme="minorHAnsi"/>
          <w:sz w:val="24"/>
          <w:szCs w:val="24"/>
        </w:rPr>
        <w:t>Ischemia reperfusion injury (IRI) is a well-known and widespread complication in organ transplantation. Obvious nonimmunological events lead to poor graft outcomes and delayed graft function, which are related to the high proportions of organ failure, re</w:t>
      </w:r>
      <w:r w:rsidR="00C85CC3" w:rsidRPr="00543510">
        <w:rPr>
          <w:rFonts w:eastAsia="SimSun" w:cstheme="minorHAnsi"/>
          <w:sz w:val="24"/>
          <w:szCs w:val="24"/>
        </w:rPr>
        <w:t>-</w:t>
      </w:r>
      <w:r w:rsidRPr="00543510">
        <w:rPr>
          <w:rFonts w:eastAsia="SimSun" w:cstheme="minorHAnsi"/>
          <w:sz w:val="24"/>
          <w:szCs w:val="24"/>
        </w:rPr>
        <w:t>transplantation, and recipient death</w:t>
      </w:r>
      <w:r w:rsidR="00A37C34" w:rsidRPr="00543510">
        <w:rPr>
          <w:rFonts w:eastAsia="SimSun" w:cstheme="minorHAnsi"/>
          <w:sz w:val="24"/>
          <w:szCs w:val="24"/>
          <w:vertAlign w:val="superscript"/>
        </w:rPr>
        <w:fldChar w:fldCharType="begin">
          <w:fldData xml:space="preserve">PEVuZE5vdGU+PENpdGU+PEF1dGhvcj5IYW5pZHppYXI8L0F1dGhvcj48WWVhcj4yMDExPC9ZZWFy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</w:fldData>
        </w:fldChar>
      </w:r>
      <w:r w:rsidR="00001E3F" w:rsidRPr="00543510">
        <w:rPr>
          <w:rFonts w:eastAsia="SimSun" w:cstheme="minorHAnsi"/>
          <w:sz w:val="24"/>
          <w:szCs w:val="24"/>
          <w:vertAlign w:val="superscript"/>
        </w:rPr>
        <w:instrText xml:space="preserve"> ADDIN EN.CITE </w:instrText>
      </w:r>
      <w:r w:rsidR="00001E3F" w:rsidRPr="00543510">
        <w:rPr>
          <w:rFonts w:eastAsia="SimSun" w:cstheme="minorHAnsi"/>
          <w:sz w:val="24"/>
          <w:szCs w:val="24"/>
          <w:vertAlign w:val="superscript"/>
        </w:rPr>
        <w:fldChar w:fldCharType="begin">
          <w:fldData xml:space="preserve">PEVuZE5vdGU+PENpdGU+PEF1dGhvcj5IYW5pZHppYXI8L0F1dGhvcj48WWVhcj4yMDExPC9ZZWFy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</w:fldData>
        </w:fldChar>
      </w:r>
      <w:r w:rsidR="00001E3F" w:rsidRPr="00543510">
        <w:rPr>
          <w:rFonts w:eastAsia="SimSun" w:cstheme="minorHAnsi"/>
          <w:sz w:val="24"/>
          <w:szCs w:val="24"/>
          <w:vertAlign w:val="superscript"/>
        </w:rPr>
        <w:instrText xml:space="preserve"> ADDIN EN.CITE.DATA </w:instrText>
      </w:r>
      <w:r w:rsidR="00001E3F" w:rsidRPr="00543510">
        <w:rPr>
          <w:rFonts w:eastAsia="SimSun" w:cstheme="minorHAnsi"/>
          <w:sz w:val="24"/>
          <w:szCs w:val="24"/>
          <w:vertAlign w:val="superscript"/>
        </w:rPr>
      </w:r>
      <w:r w:rsidR="00001E3F" w:rsidRPr="00543510">
        <w:rPr>
          <w:rFonts w:eastAsia="SimSun" w:cstheme="minorHAnsi"/>
          <w:sz w:val="24"/>
          <w:szCs w:val="24"/>
          <w:vertAlign w:val="superscript"/>
        </w:rPr>
        <w:fldChar w:fldCharType="end"/>
      </w:r>
      <w:r w:rsidR="00A37C34" w:rsidRPr="00543510">
        <w:rPr>
          <w:rFonts w:eastAsia="SimSun" w:cstheme="minorHAnsi"/>
          <w:sz w:val="24"/>
          <w:szCs w:val="24"/>
          <w:vertAlign w:val="superscript"/>
        </w:rPr>
      </w:r>
      <w:r w:rsidR="00A37C34" w:rsidRPr="00543510">
        <w:rPr>
          <w:rFonts w:eastAsia="SimSun" w:cstheme="minorHAnsi"/>
          <w:sz w:val="24"/>
          <w:szCs w:val="24"/>
          <w:vertAlign w:val="superscript"/>
        </w:rPr>
        <w:fldChar w:fldCharType="separate"/>
      </w:r>
      <w:r w:rsidR="00001E3F" w:rsidRPr="00543510">
        <w:rPr>
          <w:rFonts w:eastAsia="SimSun" w:cstheme="minorHAnsi"/>
          <w:noProof/>
          <w:sz w:val="24"/>
          <w:szCs w:val="24"/>
          <w:vertAlign w:val="superscript"/>
        </w:rPr>
        <w:t>1</w:t>
      </w:r>
      <w:r w:rsidR="00A37C34" w:rsidRPr="00543510">
        <w:rPr>
          <w:rFonts w:eastAsia="SimSun" w:cstheme="minorHAnsi"/>
          <w:sz w:val="24"/>
          <w:szCs w:val="24"/>
          <w:vertAlign w:val="superscript"/>
        </w:rPr>
        <w:fldChar w:fldCharType="end"/>
      </w:r>
      <w:r w:rsidR="00B217DF" w:rsidRPr="00543510">
        <w:rPr>
          <w:rFonts w:eastAsia="SimSun" w:cstheme="minorHAnsi"/>
          <w:sz w:val="24"/>
          <w:szCs w:val="24"/>
        </w:rPr>
        <w:t xml:space="preserve">. </w:t>
      </w:r>
      <w:r w:rsidRPr="00543510">
        <w:rPr>
          <w:rFonts w:eastAsia="SimSun" w:cstheme="minorHAnsi"/>
          <w:sz w:val="24"/>
          <w:szCs w:val="24"/>
        </w:rPr>
        <w:t>Conventional cold storage (</w:t>
      </w:r>
      <w:r w:rsidR="00E70C5C">
        <w:rPr>
          <w:rFonts w:eastAsia="SimSun" w:cstheme="minorHAnsi"/>
          <w:sz w:val="24"/>
          <w:szCs w:val="24"/>
        </w:rPr>
        <w:t>CCS</w:t>
      </w:r>
      <w:r w:rsidRPr="00543510">
        <w:rPr>
          <w:rFonts w:eastAsia="SimSun" w:cstheme="minorHAnsi"/>
          <w:sz w:val="24"/>
          <w:szCs w:val="24"/>
        </w:rPr>
        <w:t xml:space="preserve">) of organs was previously identified as a </w:t>
      </w:r>
      <w:r w:rsidR="00E70C5C" w:rsidRPr="00543510">
        <w:rPr>
          <w:rFonts w:eastAsia="SimSun" w:cstheme="minorHAnsi"/>
          <w:sz w:val="24"/>
          <w:szCs w:val="24"/>
        </w:rPr>
        <w:t>classic</w:t>
      </w:r>
      <w:r w:rsidR="00E70C5C">
        <w:rPr>
          <w:rFonts w:eastAsia="SimSun" w:cstheme="minorHAnsi"/>
          <w:sz w:val="24"/>
          <w:szCs w:val="24"/>
        </w:rPr>
        <w:t xml:space="preserve"> </w:t>
      </w:r>
      <w:r w:rsidRPr="00543510">
        <w:rPr>
          <w:rFonts w:eastAsia="SimSun" w:cstheme="minorHAnsi"/>
          <w:sz w:val="24"/>
          <w:szCs w:val="24"/>
        </w:rPr>
        <w:t xml:space="preserve">method to slow down metabolism but </w:t>
      </w:r>
      <w:r w:rsidR="00852760" w:rsidRPr="00543510">
        <w:rPr>
          <w:rFonts w:eastAsia="SimSun" w:cstheme="minorHAnsi"/>
          <w:sz w:val="24"/>
          <w:szCs w:val="24"/>
        </w:rPr>
        <w:t xml:space="preserve">it </w:t>
      </w:r>
      <w:r w:rsidRPr="00543510">
        <w:rPr>
          <w:rFonts w:eastAsia="SimSun" w:cstheme="minorHAnsi"/>
          <w:sz w:val="24"/>
          <w:szCs w:val="24"/>
        </w:rPr>
        <w:t>does not have an influence on preventing progressive dysfunction and damage to cellular integrity.</w:t>
      </w:r>
      <w:r w:rsidR="00C85CC3" w:rsidRPr="00543510">
        <w:rPr>
          <w:rFonts w:eastAsia="SimSun" w:cstheme="minorHAnsi"/>
          <w:sz w:val="24"/>
          <w:szCs w:val="24"/>
        </w:rPr>
        <w:t xml:space="preserve"> </w:t>
      </w:r>
      <w:r w:rsidRPr="00543510">
        <w:rPr>
          <w:rFonts w:eastAsia="SimSun" w:cstheme="minorHAnsi"/>
          <w:sz w:val="24"/>
          <w:szCs w:val="24"/>
        </w:rPr>
        <w:t>Furthermore,</w:t>
      </w:r>
      <w:r w:rsidR="0018484F" w:rsidRPr="00543510">
        <w:rPr>
          <w:rFonts w:eastAsia="SimSun" w:cstheme="minorHAnsi"/>
          <w:sz w:val="24"/>
          <w:szCs w:val="24"/>
        </w:rPr>
        <w:t xml:space="preserve"> </w:t>
      </w:r>
      <w:r w:rsidRPr="00543510">
        <w:rPr>
          <w:rFonts w:eastAsia="SimSun" w:cstheme="minorHAnsi"/>
          <w:sz w:val="24"/>
          <w:szCs w:val="24"/>
        </w:rPr>
        <w:t xml:space="preserve">leukocyte accumulation is induced by reactive oxygen metabolites in the reperfusion phase. All of these biological processes become even more relevant when we use extended criteria donor (ECD) grafts such as fatty livers and those from donors older than 65 years. These ECD grafts are more vulnerable to damage and some other detrimental impacts, especially those from </w:t>
      </w:r>
      <w:r w:rsidR="00E70C5C" w:rsidRPr="00543510">
        <w:rPr>
          <w:rFonts w:eastAsia="SimSun" w:cstheme="minorHAnsi"/>
          <w:sz w:val="24"/>
          <w:szCs w:val="24"/>
        </w:rPr>
        <w:t>C</w:t>
      </w:r>
      <w:r w:rsidR="00E70C5C">
        <w:rPr>
          <w:rFonts w:eastAsia="SimSun" w:cstheme="minorHAnsi"/>
          <w:sz w:val="24"/>
          <w:szCs w:val="24"/>
        </w:rPr>
        <w:t>CS</w:t>
      </w:r>
      <w:r w:rsidR="00E70C5C" w:rsidRPr="00543510">
        <w:rPr>
          <w:rFonts w:eastAsia="SimSun" w:cstheme="minorHAnsi"/>
          <w:sz w:val="24"/>
          <w:szCs w:val="24"/>
          <w:vertAlign w:val="superscript"/>
        </w:rPr>
        <w:fldChar w:fldCharType="begin">
          <w:fldData xml:space="preserve">PEVuZE5vdGU+PENpdGU+PEF1dGhvcj5FbHR6c2NoaWc8L0F1dGhvcj48WWVhcj4yMDExPC9ZZWFy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</w:fldData>
        </w:fldChar>
      </w:r>
      <w:r w:rsidR="00E70C5C" w:rsidRPr="00543510">
        <w:rPr>
          <w:rFonts w:eastAsia="SimSun" w:cstheme="minorHAnsi"/>
          <w:sz w:val="24"/>
          <w:szCs w:val="24"/>
          <w:vertAlign w:val="superscript"/>
        </w:rPr>
        <w:instrText xml:space="preserve"> ADDIN EN.CITE </w:instrText>
      </w:r>
      <w:r w:rsidR="00E70C5C" w:rsidRPr="00543510">
        <w:rPr>
          <w:rFonts w:eastAsia="SimSun" w:cstheme="minorHAnsi"/>
          <w:sz w:val="24"/>
          <w:szCs w:val="24"/>
          <w:vertAlign w:val="superscript"/>
        </w:rPr>
        <w:fldChar w:fldCharType="begin">
          <w:fldData xml:space="preserve">PEVuZE5vdGU+PENpdGU+PEF1dGhvcj5FbHR6c2NoaWc8L0F1dGhvcj48WWVhcj4yMDExPC9ZZWFy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</w:fldData>
        </w:fldChar>
      </w:r>
      <w:r w:rsidR="00E70C5C" w:rsidRPr="00543510">
        <w:rPr>
          <w:rFonts w:eastAsia="SimSun" w:cstheme="minorHAnsi"/>
          <w:sz w:val="24"/>
          <w:szCs w:val="24"/>
          <w:vertAlign w:val="superscript"/>
        </w:rPr>
        <w:instrText xml:space="preserve"> ADDIN EN.CITE.DATA </w:instrText>
      </w:r>
      <w:r w:rsidR="00E70C5C" w:rsidRPr="00543510">
        <w:rPr>
          <w:rFonts w:eastAsia="SimSun" w:cstheme="minorHAnsi"/>
          <w:sz w:val="24"/>
          <w:szCs w:val="24"/>
          <w:vertAlign w:val="superscript"/>
        </w:rPr>
      </w:r>
      <w:r w:rsidR="00E70C5C" w:rsidRPr="00543510">
        <w:rPr>
          <w:rFonts w:eastAsia="SimSun" w:cstheme="minorHAnsi"/>
          <w:sz w:val="24"/>
          <w:szCs w:val="24"/>
          <w:vertAlign w:val="superscript"/>
        </w:rPr>
        <w:fldChar w:fldCharType="end"/>
      </w:r>
      <w:r w:rsidR="00E70C5C" w:rsidRPr="00543510">
        <w:rPr>
          <w:rFonts w:eastAsia="SimSun" w:cstheme="minorHAnsi"/>
          <w:sz w:val="24"/>
          <w:szCs w:val="24"/>
          <w:vertAlign w:val="superscript"/>
        </w:rPr>
      </w:r>
      <w:r w:rsidR="00E70C5C" w:rsidRPr="00543510">
        <w:rPr>
          <w:rFonts w:eastAsia="SimSun" w:cstheme="minorHAnsi"/>
          <w:sz w:val="24"/>
          <w:szCs w:val="24"/>
          <w:vertAlign w:val="superscript"/>
        </w:rPr>
        <w:fldChar w:fldCharType="separate"/>
      </w:r>
      <w:r w:rsidR="00E70C5C" w:rsidRPr="00543510">
        <w:rPr>
          <w:rFonts w:eastAsia="SimSun" w:cstheme="minorHAnsi"/>
          <w:noProof/>
          <w:sz w:val="24"/>
          <w:szCs w:val="24"/>
          <w:vertAlign w:val="superscript"/>
        </w:rPr>
        <w:t>2</w:t>
      </w:r>
      <w:r w:rsidR="00E70C5C" w:rsidRPr="00543510">
        <w:rPr>
          <w:rFonts w:eastAsia="SimSun" w:cstheme="minorHAnsi"/>
          <w:sz w:val="24"/>
          <w:szCs w:val="24"/>
          <w:vertAlign w:val="superscript"/>
        </w:rPr>
        <w:fldChar w:fldCharType="end"/>
      </w:r>
      <w:r w:rsidR="00A1320E" w:rsidRPr="00543510">
        <w:rPr>
          <w:rFonts w:eastAsia="SimSun" w:cstheme="minorHAnsi"/>
          <w:sz w:val="24"/>
          <w:szCs w:val="24"/>
        </w:rPr>
        <w:t xml:space="preserve">. </w:t>
      </w:r>
      <w:r w:rsidRPr="00543510">
        <w:rPr>
          <w:rFonts w:eastAsia="SimSun" w:cstheme="minorHAnsi"/>
          <w:sz w:val="24"/>
          <w:szCs w:val="24"/>
        </w:rPr>
        <w:t>The technology of normothermic</w:t>
      </w:r>
      <w:r w:rsidRPr="00543510">
        <w:rPr>
          <w:rFonts w:eastAsia="SimSun" w:cstheme="minorHAnsi"/>
          <w:i/>
          <w:sz w:val="24"/>
          <w:szCs w:val="24"/>
        </w:rPr>
        <w:t xml:space="preserve"> </w:t>
      </w:r>
      <w:r w:rsidRPr="00CF4D4F">
        <w:rPr>
          <w:rFonts w:eastAsia="SimSun" w:cstheme="minorHAnsi"/>
          <w:iCs/>
          <w:sz w:val="24"/>
          <w:szCs w:val="24"/>
        </w:rPr>
        <w:t>ex vivo</w:t>
      </w:r>
      <w:r w:rsidRPr="00543510">
        <w:rPr>
          <w:rFonts w:eastAsia="SimSun" w:cstheme="minorHAnsi"/>
          <w:i/>
          <w:sz w:val="24"/>
          <w:szCs w:val="24"/>
        </w:rPr>
        <w:t xml:space="preserve"> </w:t>
      </w:r>
      <w:r w:rsidRPr="00543510">
        <w:rPr>
          <w:rFonts w:eastAsia="SimSun" w:cstheme="minorHAnsi"/>
          <w:sz w:val="24"/>
          <w:szCs w:val="24"/>
        </w:rPr>
        <w:t>liver machine perfusion to preserve donor organs has achieved great progress over the past few decades and is entirely feasible in clinical practice</w:t>
      </w:r>
      <w:r w:rsidR="00A37C34" w:rsidRPr="00543510">
        <w:rPr>
          <w:rFonts w:eastAsia="SimSun" w:cstheme="minorHAnsi"/>
          <w:sz w:val="24"/>
          <w:szCs w:val="24"/>
          <w:vertAlign w:val="superscript"/>
        </w:rPr>
        <w:fldChar w:fldCharType="begin"/>
      </w:r>
      <w:r w:rsidR="00001E3F" w:rsidRPr="00543510">
        <w:rPr>
          <w:rFonts w:eastAsia="SimSun" w:cstheme="minorHAnsi"/>
          <w:sz w:val="24"/>
          <w:szCs w:val="24"/>
          <w:vertAlign w:val="superscript"/>
        </w:rPr>
        <w:instrText xml:space="preserve"> ADDIN EN.CITE &lt;EndNote&gt;&lt;Cite&gt;&lt;Author&gt;Ravikumar&lt;/Author&gt;&lt;Year&gt;2015&lt;/Year&gt;&lt;RecNum&gt;0&lt;/RecNum&gt;&lt;IDText&gt;Normothermic liver preservation: a new paradigm?&lt;/IDText&gt;&lt;DisplayText&gt;&lt;style face="superscript"&gt;3&lt;/style&gt;&lt;/DisplayText&gt;&lt;record&gt;&lt;dates&gt;&lt;pub-dates&gt;&lt;date&gt;Jun&lt;/date&gt;&lt;/pub-dates&gt;&lt;year&gt;2015&lt;/year&gt;&lt;/dates&gt;&lt;urls&gt;&lt;related-urls&gt;&lt;url&gt;&amp;lt;Go to ISI&amp;gt;://WOS:000354498200007&lt;/url&gt;&lt;/related-urls&gt;&lt;/urls&gt;&lt;isbn&gt;0934-0874&lt;/isbn&gt;&lt;titles&gt;&lt;title&gt;Normothermic liver preservation: a new paradigm?&lt;/title&gt;&lt;secondary-title&gt;Transplant International&lt;/secondary-title&gt;&lt;/titles&gt;&lt;pages&gt;690-699&lt;/pages&gt;&lt;number&gt;6&lt;/number&gt;&lt;contributors&gt;&lt;authors&gt;&lt;author&gt;Ravikumar, Reena&lt;/author&gt;&lt;author&gt;Leuvenink, Henri&lt;/author&gt;&lt;author&gt;Friend, Peter J.&lt;/author&gt;&lt;/authors&gt;&lt;/contributors&gt;&lt;added-date format="utc"&gt;1565277143&lt;/added-date&gt;&lt;ref-type name="Journal Article"&gt;17&lt;/ref-type&gt;&lt;rec-number&gt;627&lt;/rec-number&gt;&lt;last-updated-date format="utc"&gt;1565277143&lt;/last-updated-date&gt;&lt;accession-num&gt;WOS:000354498200007&lt;/accession-num&gt;&lt;electronic-resource-num&gt;10.1111/tri.12576&lt;/electronic-resource-num&gt;&lt;volume&gt;28&lt;/volume&gt;&lt;/record&gt;&lt;/Cite&gt;&lt;/EndNote&gt;</w:instrText>
      </w:r>
      <w:r w:rsidR="00A37C34" w:rsidRPr="00543510">
        <w:rPr>
          <w:rFonts w:eastAsia="SimSun" w:cstheme="minorHAnsi"/>
          <w:sz w:val="24"/>
          <w:szCs w:val="24"/>
          <w:vertAlign w:val="superscript"/>
        </w:rPr>
        <w:fldChar w:fldCharType="separate"/>
      </w:r>
      <w:r w:rsidR="00001E3F" w:rsidRPr="00543510">
        <w:rPr>
          <w:rFonts w:eastAsia="SimSun" w:cstheme="minorHAnsi"/>
          <w:noProof/>
          <w:sz w:val="24"/>
          <w:szCs w:val="24"/>
          <w:vertAlign w:val="superscript"/>
        </w:rPr>
        <w:t>3</w:t>
      </w:r>
      <w:r w:rsidR="00A37C34" w:rsidRPr="00543510">
        <w:rPr>
          <w:rFonts w:eastAsia="SimSun" w:cstheme="minorHAnsi"/>
          <w:sz w:val="24"/>
          <w:szCs w:val="24"/>
          <w:vertAlign w:val="superscript"/>
        </w:rPr>
        <w:fldChar w:fldCharType="end"/>
      </w:r>
      <w:r w:rsidR="000C37CE" w:rsidRPr="00543510">
        <w:rPr>
          <w:rFonts w:eastAsia="SimSun" w:cstheme="minorHAnsi"/>
          <w:sz w:val="24"/>
          <w:szCs w:val="24"/>
        </w:rPr>
        <w:t>.</w:t>
      </w:r>
      <w:r w:rsidR="00BF7F5F" w:rsidRPr="00543510">
        <w:rPr>
          <w:rFonts w:eastAsia="SimSun" w:cstheme="minorHAnsi"/>
          <w:sz w:val="24"/>
          <w:szCs w:val="24"/>
        </w:rPr>
        <w:t xml:space="preserve"> </w:t>
      </w:r>
      <w:r w:rsidRPr="00543510">
        <w:rPr>
          <w:rFonts w:eastAsia="SimSun" w:cstheme="minorHAnsi"/>
          <w:sz w:val="24"/>
          <w:szCs w:val="24"/>
        </w:rPr>
        <w:t>The safety and viability of warm perfusion techniques in donor organs have been evaluated in preclinical studies, and some study groups have designed new</w:t>
      </w:r>
      <w:r w:rsidR="000524A7" w:rsidRPr="00543510">
        <w:rPr>
          <w:rFonts w:eastAsia="SimSun" w:cstheme="minorHAnsi"/>
          <w:sz w:val="24"/>
          <w:szCs w:val="24"/>
        </w:rPr>
        <w:t xml:space="preserve"> </w:t>
      </w:r>
      <w:r w:rsidRPr="00543510">
        <w:rPr>
          <w:rFonts w:eastAsia="SimSun" w:cstheme="minorHAnsi"/>
          <w:sz w:val="24"/>
          <w:szCs w:val="24"/>
        </w:rPr>
        <w:t xml:space="preserve">type </w:t>
      </w:r>
      <w:r w:rsidR="00C80A4B">
        <w:rPr>
          <w:rFonts w:eastAsia="SimSun" w:cstheme="minorHAnsi"/>
          <w:sz w:val="24"/>
          <w:szCs w:val="24"/>
        </w:rPr>
        <w:t xml:space="preserve">of </w:t>
      </w:r>
      <w:r w:rsidRPr="00543510">
        <w:rPr>
          <w:rFonts w:eastAsia="SimSun" w:cstheme="minorHAnsi"/>
          <w:sz w:val="24"/>
          <w:szCs w:val="24"/>
        </w:rPr>
        <w:t>perfusates and rewarming tactics in animal models. Some clinical trials of warm perfusion to preserve donor livers have been launched in East Asia, Europe and North America</w:t>
      </w:r>
      <w:r w:rsidR="00A37C34" w:rsidRPr="00543510">
        <w:rPr>
          <w:rFonts w:eastAsia="SimSun" w:cstheme="minorHAnsi"/>
          <w:sz w:val="24"/>
          <w:szCs w:val="24"/>
          <w:vertAlign w:val="superscript"/>
        </w:rPr>
        <w:fldChar w:fldCharType="begin">
          <w:fldData xml:space="preserve">PEVuZE5vdGU+PENpdGU+PEF1dGhvcj5KYXlhbnQ8L0F1dGhvcj48WWVhcj4yMDE4PC9ZZWFyPjxS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</w:fldData>
        </w:fldChar>
      </w:r>
      <w:r w:rsidR="00001E3F" w:rsidRPr="00543510">
        <w:rPr>
          <w:rFonts w:eastAsia="SimSun" w:cstheme="minorHAnsi"/>
          <w:sz w:val="24"/>
          <w:szCs w:val="24"/>
          <w:vertAlign w:val="superscript"/>
        </w:rPr>
        <w:instrText xml:space="preserve"> ADDIN EN.CITE </w:instrText>
      </w:r>
      <w:r w:rsidR="00001E3F" w:rsidRPr="00543510">
        <w:rPr>
          <w:rFonts w:eastAsia="SimSun" w:cstheme="minorHAnsi"/>
          <w:sz w:val="24"/>
          <w:szCs w:val="24"/>
          <w:vertAlign w:val="superscript"/>
        </w:rPr>
        <w:fldChar w:fldCharType="begin">
          <w:fldData xml:space="preserve">PEVuZE5vdGU+PENpdGU+PEF1dGhvcj5KYXlhbnQ8L0F1dGhvcj48WWVhcj4yMDE4PC9ZZWFyPjxS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</w:fldData>
        </w:fldChar>
      </w:r>
      <w:r w:rsidR="00001E3F" w:rsidRPr="00543510">
        <w:rPr>
          <w:rFonts w:eastAsia="SimSun" w:cstheme="minorHAnsi"/>
          <w:sz w:val="24"/>
          <w:szCs w:val="24"/>
          <w:vertAlign w:val="superscript"/>
        </w:rPr>
        <w:instrText xml:space="preserve"> ADDIN EN.CITE.DATA </w:instrText>
      </w:r>
      <w:r w:rsidR="00001E3F" w:rsidRPr="00543510">
        <w:rPr>
          <w:rFonts w:eastAsia="SimSun" w:cstheme="minorHAnsi"/>
          <w:sz w:val="24"/>
          <w:szCs w:val="24"/>
          <w:vertAlign w:val="superscript"/>
        </w:rPr>
      </w:r>
      <w:r w:rsidR="00001E3F" w:rsidRPr="00543510">
        <w:rPr>
          <w:rFonts w:eastAsia="SimSun" w:cstheme="minorHAnsi"/>
          <w:sz w:val="24"/>
          <w:szCs w:val="24"/>
          <w:vertAlign w:val="superscript"/>
        </w:rPr>
        <w:fldChar w:fldCharType="end"/>
      </w:r>
      <w:r w:rsidR="00A37C34" w:rsidRPr="00543510">
        <w:rPr>
          <w:rFonts w:eastAsia="SimSun" w:cstheme="minorHAnsi"/>
          <w:sz w:val="24"/>
          <w:szCs w:val="24"/>
          <w:vertAlign w:val="superscript"/>
        </w:rPr>
      </w:r>
      <w:r w:rsidR="00A37C34" w:rsidRPr="00543510">
        <w:rPr>
          <w:rFonts w:eastAsia="SimSun" w:cstheme="minorHAnsi"/>
          <w:sz w:val="24"/>
          <w:szCs w:val="24"/>
          <w:vertAlign w:val="superscript"/>
        </w:rPr>
        <w:fldChar w:fldCharType="separate"/>
      </w:r>
      <w:r w:rsidR="00001E3F" w:rsidRPr="00543510">
        <w:rPr>
          <w:rFonts w:eastAsia="SimSun" w:cstheme="minorHAnsi"/>
          <w:noProof/>
          <w:sz w:val="24"/>
          <w:szCs w:val="24"/>
          <w:vertAlign w:val="superscript"/>
        </w:rPr>
        <w:t>4,5</w:t>
      </w:r>
      <w:r w:rsidR="00A37C34" w:rsidRPr="00543510">
        <w:rPr>
          <w:rFonts w:eastAsia="SimSun" w:cstheme="minorHAnsi"/>
          <w:sz w:val="24"/>
          <w:szCs w:val="24"/>
          <w:vertAlign w:val="superscript"/>
        </w:rPr>
        <w:fldChar w:fldCharType="end"/>
      </w:r>
      <w:r w:rsidR="000C37CE" w:rsidRPr="00543510">
        <w:rPr>
          <w:rFonts w:eastAsia="SimSun" w:cstheme="minorHAnsi"/>
          <w:sz w:val="24"/>
          <w:szCs w:val="24"/>
        </w:rPr>
        <w:t>.</w:t>
      </w:r>
    </w:p>
    <w:p w14:paraId="4ED930ED" w14:textId="77777777" w:rsidR="00B75211" w:rsidRPr="00543510" w:rsidRDefault="00B75211" w:rsidP="00C90CB6">
      <w:pPr>
        <w:autoSpaceDE w:val="0"/>
        <w:autoSpaceDN w:val="0"/>
        <w:adjustRightInd w:val="0"/>
        <w:rPr>
          <w:rFonts w:eastAsia="SimSun" w:cstheme="minorHAnsi"/>
          <w:sz w:val="24"/>
          <w:szCs w:val="24"/>
        </w:rPr>
      </w:pPr>
    </w:p>
    <w:p w14:paraId="66445F31" w14:textId="6627E02F" w:rsidR="000C37CE" w:rsidRPr="00543510" w:rsidRDefault="00A808CB" w:rsidP="00C90CB6">
      <w:pPr>
        <w:autoSpaceDE w:val="0"/>
        <w:autoSpaceDN w:val="0"/>
        <w:adjustRightInd w:val="0"/>
        <w:rPr>
          <w:rFonts w:eastAsia="SimSun" w:cstheme="minorHAnsi"/>
          <w:sz w:val="24"/>
          <w:szCs w:val="24"/>
        </w:rPr>
      </w:pPr>
      <w:r w:rsidRPr="00543510">
        <w:rPr>
          <w:rFonts w:eastAsia="SimSun" w:cstheme="minorHAnsi"/>
          <w:sz w:val="24"/>
          <w:szCs w:val="24"/>
        </w:rPr>
        <w:t xml:space="preserve">Normothermic machine perfusion (NMP) facilitates a metabolically active scenario in which </w:t>
      </w:r>
      <w:r w:rsidRPr="00543510">
        <w:rPr>
          <w:rFonts w:eastAsia="SimSun" w:cstheme="minorHAnsi"/>
          <w:sz w:val="24"/>
          <w:szCs w:val="24"/>
        </w:rPr>
        <w:lastRenderedPageBreak/>
        <w:t>organs can achieve homeostasis with continuously provisioned oxygen and nutrients. The metabolism of grafts is activated, and we can judge</w:t>
      </w:r>
      <w:r w:rsidR="00C80A4B" w:rsidRPr="00543510">
        <w:rPr>
          <w:rFonts w:eastAsia="SimSun" w:cstheme="minorHAnsi"/>
          <w:sz w:val="24"/>
          <w:szCs w:val="24"/>
        </w:rPr>
        <w:t xml:space="preserve"> during perfusion</w:t>
      </w:r>
      <w:r w:rsidRPr="00543510">
        <w:rPr>
          <w:rFonts w:eastAsia="SimSun" w:cstheme="minorHAnsi"/>
          <w:sz w:val="24"/>
          <w:szCs w:val="24"/>
        </w:rPr>
        <w:t xml:space="preserve"> whether the donor organs are suitable for transplantation to recipients according to the biochemical index of the perfusate or biopsy of the perfused organs. Available parameters during the preservation period also offer a means for surgeons to treat grafts or restore ECD grafts</w:t>
      </w:r>
      <w:r w:rsidR="00A37C34" w:rsidRPr="00543510">
        <w:rPr>
          <w:rFonts w:eastAsia="SimSun" w:cstheme="minorHAnsi"/>
          <w:sz w:val="24"/>
          <w:szCs w:val="24"/>
          <w:vertAlign w:val="superscript"/>
        </w:rPr>
        <w:fldChar w:fldCharType="begin">
          <w:fldData xml:space="preserve">PEVuZE5vdGU+PENpdGU+PEF1dGhvcj5XZWlzc2VuYmFjaGVyPC9BdXRob3I+PFllYXI+MjAxOTwv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</w:fldData>
        </w:fldChar>
      </w:r>
      <w:r w:rsidR="00001E3F" w:rsidRPr="00543510">
        <w:rPr>
          <w:rFonts w:eastAsia="SimSun" w:cstheme="minorHAnsi"/>
          <w:sz w:val="24"/>
          <w:szCs w:val="24"/>
          <w:vertAlign w:val="superscript"/>
        </w:rPr>
        <w:instrText xml:space="preserve"> ADDIN EN.CITE </w:instrText>
      </w:r>
      <w:r w:rsidR="00001E3F" w:rsidRPr="00543510">
        <w:rPr>
          <w:rFonts w:eastAsia="SimSun" w:cstheme="minorHAnsi"/>
          <w:sz w:val="24"/>
          <w:szCs w:val="24"/>
          <w:vertAlign w:val="superscript"/>
        </w:rPr>
        <w:fldChar w:fldCharType="begin">
          <w:fldData xml:space="preserve">PEVuZE5vdGU+PENpdGU+PEF1dGhvcj5XZWlzc2VuYmFjaGVyPC9BdXRob3I+PFllYXI+MjAxOTwv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</w:fldData>
        </w:fldChar>
      </w:r>
      <w:r w:rsidR="00001E3F" w:rsidRPr="00543510">
        <w:rPr>
          <w:rFonts w:eastAsia="SimSun" w:cstheme="minorHAnsi"/>
          <w:sz w:val="24"/>
          <w:szCs w:val="24"/>
          <w:vertAlign w:val="superscript"/>
        </w:rPr>
        <w:instrText xml:space="preserve"> ADDIN EN.CITE.DATA </w:instrText>
      </w:r>
      <w:r w:rsidR="00001E3F" w:rsidRPr="00543510">
        <w:rPr>
          <w:rFonts w:eastAsia="SimSun" w:cstheme="minorHAnsi"/>
          <w:sz w:val="24"/>
          <w:szCs w:val="24"/>
          <w:vertAlign w:val="superscript"/>
        </w:rPr>
      </w:r>
      <w:r w:rsidR="00001E3F" w:rsidRPr="00543510">
        <w:rPr>
          <w:rFonts w:eastAsia="SimSun" w:cstheme="minorHAnsi"/>
          <w:sz w:val="24"/>
          <w:szCs w:val="24"/>
          <w:vertAlign w:val="superscript"/>
        </w:rPr>
        <w:fldChar w:fldCharType="end"/>
      </w:r>
      <w:r w:rsidR="00A37C34" w:rsidRPr="00543510">
        <w:rPr>
          <w:rFonts w:eastAsia="SimSun" w:cstheme="minorHAnsi"/>
          <w:sz w:val="24"/>
          <w:szCs w:val="24"/>
          <w:vertAlign w:val="superscript"/>
        </w:rPr>
      </w:r>
      <w:r w:rsidR="00A37C34" w:rsidRPr="00543510">
        <w:rPr>
          <w:rFonts w:eastAsia="SimSun" w:cstheme="minorHAnsi"/>
          <w:sz w:val="24"/>
          <w:szCs w:val="24"/>
          <w:vertAlign w:val="superscript"/>
        </w:rPr>
        <w:fldChar w:fldCharType="separate"/>
      </w:r>
      <w:r w:rsidR="00001E3F" w:rsidRPr="00543510">
        <w:rPr>
          <w:rFonts w:eastAsia="SimSun" w:cstheme="minorHAnsi"/>
          <w:noProof/>
          <w:sz w:val="24"/>
          <w:szCs w:val="24"/>
          <w:vertAlign w:val="superscript"/>
        </w:rPr>
        <w:t>6,7</w:t>
      </w:r>
      <w:r w:rsidR="00A37C34" w:rsidRPr="00543510">
        <w:rPr>
          <w:rFonts w:eastAsia="SimSun" w:cstheme="minorHAnsi"/>
          <w:sz w:val="24"/>
          <w:szCs w:val="24"/>
          <w:vertAlign w:val="superscript"/>
        </w:rPr>
        <w:fldChar w:fldCharType="end"/>
      </w:r>
      <w:r w:rsidR="000C37CE" w:rsidRPr="00543510">
        <w:rPr>
          <w:rFonts w:eastAsia="SimSun" w:cstheme="minorHAnsi"/>
          <w:sz w:val="24"/>
          <w:szCs w:val="24"/>
        </w:rPr>
        <w:t>.</w:t>
      </w:r>
    </w:p>
    <w:p w14:paraId="01C713DA" w14:textId="77777777" w:rsidR="00B75211" w:rsidRPr="00543510" w:rsidRDefault="00B75211" w:rsidP="00C90CB6">
      <w:pPr>
        <w:autoSpaceDE w:val="0"/>
        <w:autoSpaceDN w:val="0"/>
        <w:adjustRightInd w:val="0"/>
        <w:rPr>
          <w:rFonts w:eastAsia="SimSun" w:cstheme="minorHAnsi"/>
          <w:sz w:val="24"/>
          <w:szCs w:val="24"/>
        </w:rPr>
      </w:pPr>
    </w:p>
    <w:p w14:paraId="6160C140" w14:textId="2C2CC875" w:rsidR="000C37CE" w:rsidRPr="00543510" w:rsidRDefault="00A808CB" w:rsidP="00B44924">
      <w:pPr>
        <w:autoSpaceDE w:val="0"/>
        <w:autoSpaceDN w:val="0"/>
        <w:adjustRightInd w:val="0"/>
        <w:rPr>
          <w:rFonts w:eastAsia="SimSun" w:cstheme="minorHAnsi"/>
          <w:sz w:val="24"/>
          <w:szCs w:val="24"/>
        </w:rPr>
      </w:pPr>
      <w:r w:rsidRPr="00543510">
        <w:rPr>
          <w:rFonts w:eastAsia="SimSun" w:cstheme="minorHAnsi"/>
          <w:sz w:val="24"/>
          <w:szCs w:val="24"/>
        </w:rPr>
        <w:t>Whole blood is the most important component due to its feature of carrying oxygen as well as some other essential ingredients, including antibiotics, antithrombotic agents, and nutrients</w:t>
      </w:r>
      <w:r w:rsidR="00A37C34" w:rsidRPr="00543510">
        <w:rPr>
          <w:rFonts w:eastAsia="SimSun" w:cstheme="minorHAnsi"/>
          <w:sz w:val="24"/>
          <w:szCs w:val="24"/>
          <w:vertAlign w:val="superscript"/>
        </w:rPr>
        <w:fldChar w:fldCharType="begin"/>
      </w:r>
      <w:r w:rsidR="00001E3F" w:rsidRPr="00543510">
        <w:rPr>
          <w:rFonts w:eastAsia="SimSun" w:cstheme="minorHAnsi"/>
          <w:sz w:val="24"/>
          <w:szCs w:val="24"/>
          <w:vertAlign w:val="superscript"/>
        </w:rPr>
        <w:instrText xml:space="preserve"> ADDIN EN.CITE &lt;EndNote&gt;&lt;Cite&gt;&lt;Author&gt;Czigany&lt;/Author&gt;&lt;Year&gt;2019&lt;/Year&gt;&lt;RecNum&gt;0&lt;/RecNum&gt;&lt;IDText&gt;Machine perfusion for liver transplantation in the era of marginal organs-New kids on the block&lt;/IDText&gt;&lt;DisplayText&gt;&lt;style face="superscript"&gt;8&lt;/style&gt;&lt;/DisplayText&gt;&lt;record&gt;&lt;dates&gt;&lt;pub-dates&gt;&lt;date&gt;Feb&lt;/date&gt;&lt;/pub-dates&gt;&lt;year&gt;2019&lt;/year&gt;&lt;/dates&gt;&lt;urls&gt;&lt;related-urls&gt;&lt;url&gt;&amp;lt;Go to ISI&amp;gt;://WOS:000457468000001&lt;/url&gt;&lt;/related-urls&gt;&lt;/urls&gt;&lt;isbn&gt;1478-3223&lt;/isbn&gt;&lt;titles&gt;&lt;title&gt;Machine perfusion for liver transplantation in the era of marginal organs-New kids on the block&lt;/title&gt;&lt;secondary-title&gt;Liver International&lt;/secondary-title&gt;&lt;/titles&gt;&lt;pages&gt;228-249&lt;/pages&gt;&lt;number&gt;2&lt;/number&gt;&lt;contributors&gt;&lt;authors&gt;&lt;author&gt;Czigany, Zoltan&lt;/author&gt;&lt;author&gt;Lurje, Isabella&lt;/author&gt;&lt;author&gt;Tolba, Rene H.&lt;/author&gt;&lt;author&gt;Neumann, Ulf P.&lt;/author&gt;&lt;author&gt;Tacke, Frank&lt;/author&gt;&lt;author&gt;Lurje, Georg&lt;/author&gt;&lt;/authors&gt;&lt;/contributors&gt;&lt;added-date format="utc"&gt;1565633168&lt;/added-date&gt;&lt;ref-type name="Journal Article"&gt;17&lt;/ref-type&gt;&lt;rec-number&gt;635&lt;/rec-number&gt;&lt;last-updated-date format="utc"&gt;1565633168&lt;/last-updated-date&gt;&lt;accession-num&gt;WOS:000457468000001&lt;/accession-num&gt;&lt;electronic-resource-num&gt;10.1111/liv.13946&lt;/electronic-resource-num&gt;&lt;volume&gt;39&lt;/volume&gt;&lt;/record&gt;&lt;/Cite&gt;&lt;/EndNote&gt;</w:instrText>
      </w:r>
      <w:r w:rsidR="00A37C34" w:rsidRPr="00543510">
        <w:rPr>
          <w:rFonts w:eastAsia="SimSun" w:cstheme="minorHAnsi"/>
          <w:sz w:val="24"/>
          <w:szCs w:val="24"/>
          <w:vertAlign w:val="superscript"/>
        </w:rPr>
        <w:fldChar w:fldCharType="separate"/>
      </w:r>
      <w:r w:rsidR="00001E3F" w:rsidRPr="00543510">
        <w:rPr>
          <w:rFonts w:eastAsia="SimSun" w:cstheme="minorHAnsi"/>
          <w:noProof/>
          <w:sz w:val="24"/>
          <w:szCs w:val="24"/>
          <w:vertAlign w:val="superscript"/>
        </w:rPr>
        <w:t>8</w:t>
      </w:r>
      <w:r w:rsidR="00A37C34" w:rsidRPr="00543510">
        <w:rPr>
          <w:rFonts w:eastAsia="SimSun" w:cstheme="minorHAnsi"/>
          <w:sz w:val="24"/>
          <w:szCs w:val="24"/>
          <w:vertAlign w:val="superscript"/>
        </w:rPr>
        <w:fldChar w:fldCharType="end"/>
      </w:r>
      <w:r w:rsidR="000C37CE" w:rsidRPr="00543510">
        <w:rPr>
          <w:rFonts w:eastAsia="SimSun" w:cstheme="minorHAnsi"/>
          <w:sz w:val="24"/>
          <w:szCs w:val="24"/>
        </w:rPr>
        <w:t xml:space="preserve">. </w:t>
      </w:r>
      <w:r w:rsidRPr="00543510">
        <w:rPr>
          <w:rFonts w:eastAsia="SimSun" w:cstheme="minorHAnsi"/>
          <w:sz w:val="24"/>
          <w:szCs w:val="24"/>
        </w:rPr>
        <w:t>Blood is transported and prepared in a cold environment surrounded by ice after a liver has been retrieved. Then, the cold liver is perfused in the already prepared NMP apparatus for several hours for assessment and restoration. However, the liver sustains double vital attacks of IRI prior to NMP and before implantation, although the liver is protected and repaired to some extent during the NMP process</w:t>
      </w:r>
      <w:r w:rsidR="00A37C34" w:rsidRPr="00543510">
        <w:rPr>
          <w:rFonts w:eastAsia="SimSun" w:cstheme="minorHAnsi"/>
          <w:sz w:val="24"/>
          <w:szCs w:val="24"/>
          <w:vertAlign w:val="superscript"/>
        </w:rPr>
        <w:fldChar w:fldCharType="begin"/>
      </w:r>
      <w:r w:rsidR="00001E3F" w:rsidRPr="00543510">
        <w:rPr>
          <w:rFonts w:eastAsia="SimSun" w:cstheme="minorHAnsi"/>
          <w:sz w:val="24"/>
          <w:szCs w:val="24"/>
          <w:vertAlign w:val="superscript"/>
        </w:rPr>
        <w:instrText xml:space="preserve"> ADDIN EN.CITE &lt;EndNote&gt;&lt;Cite&gt;&lt;Author&gt;Wettstein&lt;/Author&gt;&lt;Year&gt;2018&lt;/Year&gt;&lt;RecNum&gt;0&lt;/RecNum&gt;&lt;IDText&gt;Machine perfusion: new opportunities in abdominal organ transplantation&lt;/IDText&gt;&lt;DisplayText&gt;&lt;style face="superscript"&gt;9&lt;/style&gt;&lt;/DisplayText&gt;&lt;record&gt;&lt;dates&gt;&lt;pub-dates&gt;&lt;date&gt;Nov&lt;/date&gt;&lt;/pub-dates&gt;&lt;year&gt;2018&lt;/year&gt;&lt;/dates&gt;&lt;urls&gt;&lt;related-urls&gt;&lt;url&gt;&amp;lt;Go to ISI&amp;gt;://WOS:000450373500005&lt;/url&gt;&lt;/related-urls&gt;&lt;/urls&gt;&lt;isbn&gt;0030-6002&lt;/isbn&gt;&lt;titles&gt;&lt;title&gt;Machine perfusion: new opportunities in abdominal organ transplantation&lt;/title&gt;&lt;secondary-title&gt;Orvosi Hetilap&lt;/secondary-title&gt;&lt;/titles&gt;&lt;pages&gt;1882-1890&lt;/pages&gt;&lt;number&gt;46&lt;/number&gt;&lt;contributors&gt;&lt;authors&gt;&lt;author&gt;Wettstein, Daniel&lt;/author&gt;&lt;author&gt;Hamar, Matyas&lt;/author&gt;&lt;author&gt;Cseprekal, Orsolya&lt;/author&gt;&lt;author&gt;Jozsef, Toth Szabolcs&lt;/author&gt;&lt;author&gt;Rozsa, Balazs&lt;/author&gt;&lt;author&gt;Remport, Adam&lt;/author&gt;&lt;author&gt;Mathe, Zoltan&lt;/author&gt;&lt;/authors&gt;&lt;/contributors&gt;&lt;added-date format="utc"&gt;1565633168&lt;/added-date&gt;&lt;ref-type name="Journal Article"&gt;17&lt;/ref-type&gt;&lt;rec-number&gt;636&lt;/rec-number&gt;&lt;last-updated-date format="utc"&gt;1565633168&lt;/last-updated-date&gt;&lt;accession-num&gt;WOS:000450373500005&lt;/accession-num&gt;&lt;electronic-resource-num&gt;10.1556/650.2018.31282&lt;/electronic-resource-num&gt;&lt;volume&gt;159&lt;/volume&gt;&lt;/record&gt;&lt;/Cite&gt;&lt;/EndNote&gt;</w:instrText>
      </w:r>
      <w:r w:rsidR="00A37C34" w:rsidRPr="00543510">
        <w:rPr>
          <w:rFonts w:eastAsia="SimSun" w:cstheme="minorHAnsi"/>
          <w:sz w:val="24"/>
          <w:szCs w:val="24"/>
          <w:vertAlign w:val="superscript"/>
        </w:rPr>
        <w:fldChar w:fldCharType="separate"/>
      </w:r>
      <w:r w:rsidR="00001E3F" w:rsidRPr="00543510">
        <w:rPr>
          <w:rFonts w:eastAsia="SimSun" w:cstheme="minorHAnsi"/>
          <w:noProof/>
          <w:sz w:val="24"/>
          <w:szCs w:val="24"/>
          <w:vertAlign w:val="superscript"/>
        </w:rPr>
        <w:t>9</w:t>
      </w:r>
      <w:r w:rsidR="00A37C34" w:rsidRPr="00543510">
        <w:rPr>
          <w:rFonts w:eastAsia="SimSun" w:cstheme="minorHAnsi"/>
          <w:sz w:val="24"/>
          <w:szCs w:val="24"/>
          <w:vertAlign w:val="superscript"/>
        </w:rPr>
        <w:fldChar w:fldCharType="end"/>
      </w:r>
      <w:r w:rsidRPr="00543510">
        <w:rPr>
          <w:rFonts w:eastAsia="SimSun" w:cstheme="minorHAnsi"/>
          <w:sz w:val="24"/>
          <w:szCs w:val="24"/>
          <w:vertAlign w:val="superscript"/>
        </w:rPr>
        <w:t>,</w:t>
      </w:r>
      <w:r w:rsidR="00A37C34" w:rsidRPr="00543510">
        <w:rPr>
          <w:rFonts w:eastAsia="SimSun" w:cstheme="minorHAnsi"/>
          <w:sz w:val="24"/>
          <w:szCs w:val="24"/>
          <w:vertAlign w:val="superscript"/>
        </w:rPr>
        <w:fldChar w:fldCharType="begin">
          <w:fldData xml:space="preserve">PEVuZE5vdGU+PENpdGU+PEF1dGhvcj5MYWk8L0F1dGhvcj48WWVhcj4yMDE4PC9ZZWFyPjxSZWNO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</w:fldData>
        </w:fldChar>
      </w:r>
      <w:r w:rsidR="00001E3F" w:rsidRPr="00543510">
        <w:rPr>
          <w:rFonts w:eastAsia="SimSun" w:cstheme="minorHAnsi"/>
          <w:sz w:val="24"/>
          <w:szCs w:val="24"/>
          <w:vertAlign w:val="superscript"/>
        </w:rPr>
        <w:instrText xml:space="preserve"> ADDIN EN.CITE </w:instrText>
      </w:r>
      <w:r w:rsidR="00001E3F" w:rsidRPr="00543510">
        <w:rPr>
          <w:rFonts w:eastAsia="SimSun" w:cstheme="minorHAnsi"/>
          <w:sz w:val="24"/>
          <w:szCs w:val="24"/>
          <w:vertAlign w:val="superscript"/>
        </w:rPr>
        <w:fldChar w:fldCharType="begin">
          <w:fldData xml:space="preserve">PEVuZE5vdGU+PENpdGU+PEF1dGhvcj5MYWk8L0F1dGhvcj48WWVhcj4yMDE4PC9ZZWFyPjxSZWNO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</w:fldData>
        </w:fldChar>
      </w:r>
      <w:r w:rsidR="00001E3F" w:rsidRPr="00543510">
        <w:rPr>
          <w:rFonts w:eastAsia="SimSun" w:cstheme="minorHAnsi"/>
          <w:sz w:val="24"/>
          <w:szCs w:val="24"/>
          <w:vertAlign w:val="superscript"/>
        </w:rPr>
        <w:instrText xml:space="preserve"> ADDIN EN.CITE.DATA </w:instrText>
      </w:r>
      <w:r w:rsidR="00001E3F" w:rsidRPr="00543510">
        <w:rPr>
          <w:rFonts w:eastAsia="SimSun" w:cstheme="minorHAnsi"/>
          <w:sz w:val="24"/>
          <w:szCs w:val="24"/>
          <w:vertAlign w:val="superscript"/>
        </w:rPr>
      </w:r>
      <w:r w:rsidR="00001E3F" w:rsidRPr="00543510">
        <w:rPr>
          <w:rFonts w:eastAsia="SimSun" w:cstheme="minorHAnsi"/>
          <w:sz w:val="24"/>
          <w:szCs w:val="24"/>
          <w:vertAlign w:val="superscript"/>
        </w:rPr>
        <w:fldChar w:fldCharType="end"/>
      </w:r>
      <w:r w:rsidR="00A37C34" w:rsidRPr="00543510">
        <w:rPr>
          <w:rFonts w:eastAsia="SimSun" w:cstheme="minorHAnsi"/>
          <w:sz w:val="24"/>
          <w:szCs w:val="24"/>
          <w:vertAlign w:val="superscript"/>
        </w:rPr>
      </w:r>
      <w:r w:rsidR="00A37C34" w:rsidRPr="00543510">
        <w:rPr>
          <w:rFonts w:eastAsia="SimSun" w:cstheme="minorHAnsi"/>
          <w:sz w:val="24"/>
          <w:szCs w:val="24"/>
          <w:vertAlign w:val="superscript"/>
        </w:rPr>
        <w:fldChar w:fldCharType="separate"/>
      </w:r>
      <w:r w:rsidR="00001E3F" w:rsidRPr="00543510">
        <w:rPr>
          <w:rFonts w:eastAsia="SimSun" w:cstheme="minorHAnsi"/>
          <w:noProof/>
          <w:sz w:val="24"/>
          <w:szCs w:val="24"/>
          <w:vertAlign w:val="superscript"/>
        </w:rPr>
        <w:t>10</w:t>
      </w:r>
      <w:r w:rsidR="00A37C34" w:rsidRPr="00543510">
        <w:rPr>
          <w:rFonts w:eastAsia="SimSun" w:cstheme="minorHAnsi"/>
          <w:sz w:val="24"/>
          <w:szCs w:val="24"/>
          <w:vertAlign w:val="superscript"/>
        </w:rPr>
        <w:fldChar w:fldCharType="end"/>
      </w:r>
      <w:r w:rsidR="000C37CE" w:rsidRPr="00543510">
        <w:rPr>
          <w:rFonts w:eastAsia="SimSun" w:cstheme="minorHAnsi"/>
          <w:sz w:val="24"/>
          <w:szCs w:val="24"/>
        </w:rPr>
        <w:t xml:space="preserve">. </w:t>
      </w:r>
      <w:r w:rsidRPr="00543510">
        <w:rPr>
          <w:rFonts w:eastAsia="SimSun" w:cstheme="minorHAnsi"/>
          <w:sz w:val="24"/>
          <w:szCs w:val="24"/>
        </w:rPr>
        <w:t>Therefore, we attempted to reevaluate the process and reflect on avoidance of the two IRI attacks. We carefully reviewed the process and developed an approach to avoid reverting the liver from a cryopreservation state to NMP, and then after several hours, the</w:t>
      </w:r>
      <w:r w:rsidR="009A2851" w:rsidRPr="00543510">
        <w:rPr>
          <w:rFonts w:eastAsia="SimSun" w:cstheme="minorHAnsi"/>
          <w:sz w:val="24"/>
          <w:szCs w:val="24"/>
        </w:rPr>
        <w:t xml:space="preserve"> warm</w:t>
      </w:r>
      <w:r w:rsidRPr="00543510">
        <w:rPr>
          <w:rFonts w:eastAsia="SimSun" w:cstheme="minorHAnsi"/>
          <w:sz w:val="24"/>
          <w:szCs w:val="24"/>
        </w:rPr>
        <w:t xml:space="preserve"> liver was cooled down by </w:t>
      </w:r>
      <w:r w:rsidR="00E70C5C">
        <w:rPr>
          <w:rFonts w:eastAsia="SimSun" w:cstheme="minorHAnsi"/>
          <w:sz w:val="24"/>
          <w:szCs w:val="24"/>
        </w:rPr>
        <w:t xml:space="preserve">a </w:t>
      </w:r>
      <w:r w:rsidRPr="00543510">
        <w:rPr>
          <w:rFonts w:eastAsia="SimSun" w:cstheme="minorHAnsi"/>
          <w:sz w:val="24"/>
          <w:szCs w:val="24"/>
        </w:rPr>
        <w:t>cold preservation solution prior to transplantation into the human abdominal cavity at normal temperature. Therefore, we hypothesized that IRI was avoidable if a continuous blood supply was provided to the liver. To verify this hypothesis, we changed the conventional double conversion source to an uninterrupted hepatic artery</w:t>
      </w:r>
      <w:r w:rsidR="003A2285" w:rsidRPr="00543510">
        <w:rPr>
          <w:rFonts w:eastAsia="SimSun" w:cstheme="minorHAnsi"/>
          <w:sz w:val="24"/>
          <w:szCs w:val="24"/>
        </w:rPr>
        <w:t xml:space="preserve"> (HA)</w:t>
      </w:r>
      <w:r w:rsidRPr="00543510">
        <w:rPr>
          <w:rFonts w:eastAsia="SimSun" w:cstheme="minorHAnsi"/>
          <w:sz w:val="24"/>
          <w:szCs w:val="24"/>
        </w:rPr>
        <w:t xml:space="preserve"> and portal vein</w:t>
      </w:r>
      <w:r w:rsidR="003A2285" w:rsidRPr="00543510">
        <w:rPr>
          <w:rFonts w:eastAsia="SimSun" w:cstheme="minorHAnsi"/>
          <w:sz w:val="24"/>
          <w:szCs w:val="24"/>
        </w:rPr>
        <w:t xml:space="preserve"> (PV)</w:t>
      </w:r>
      <w:r w:rsidRPr="00543510">
        <w:rPr>
          <w:rFonts w:eastAsia="SimSun" w:cstheme="minorHAnsi"/>
          <w:sz w:val="24"/>
          <w:szCs w:val="24"/>
        </w:rPr>
        <w:t xml:space="preserve"> supply using a </w:t>
      </w:r>
      <w:r w:rsidR="008565EA" w:rsidRPr="00543510">
        <w:rPr>
          <w:rFonts w:eastAsia="SimSun" w:cstheme="minorHAnsi"/>
          <w:sz w:val="24"/>
          <w:szCs w:val="24"/>
        </w:rPr>
        <w:t>L</w:t>
      </w:r>
      <w:r w:rsidRPr="00543510">
        <w:rPr>
          <w:rFonts w:eastAsia="SimSun" w:cstheme="minorHAnsi"/>
          <w:sz w:val="24"/>
          <w:szCs w:val="24"/>
        </w:rPr>
        <w:t>iver-</w:t>
      </w:r>
      <w:r w:rsidR="008565EA" w:rsidRPr="00543510">
        <w:rPr>
          <w:rFonts w:eastAsia="SimSun" w:cstheme="minorHAnsi"/>
          <w:sz w:val="24"/>
          <w:szCs w:val="24"/>
        </w:rPr>
        <w:t xml:space="preserve">Assist </w:t>
      </w:r>
      <w:r w:rsidRPr="00543510">
        <w:rPr>
          <w:rFonts w:eastAsia="SimSun" w:cstheme="minorHAnsi"/>
          <w:sz w:val="24"/>
          <w:szCs w:val="24"/>
        </w:rPr>
        <w:t>device. This novel transplant procedure was named ischemia-free liver transplantation (IFLT). The first case of IFLT has previously been published and has attracted considerable attention from organ transplantation experts</w:t>
      </w:r>
      <w:r w:rsidR="00A37C34" w:rsidRPr="00543510">
        <w:rPr>
          <w:rFonts w:eastAsia="SimSun" w:cstheme="minorHAnsi"/>
          <w:sz w:val="24"/>
          <w:szCs w:val="24"/>
          <w:vertAlign w:val="superscript"/>
        </w:rPr>
        <w:fldChar w:fldCharType="begin">
          <w:fldData xml:space="preserve">PEVuZE5vdGU+PENpdGU+PEF1dGhvcj5IZTwvQXV0aG9yPjxZZWFyPjIwMTc8L1llYXI+PFJlY051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</w:fldData>
        </w:fldChar>
      </w:r>
      <w:r w:rsidR="00001E3F" w:rsidRPr="00543510">
        <w:rPr>
          <w:rFonts w:eastAsia="SimSun" w:cstheme="minorHAnsi"/>
          <w:sz w:val="24"/>
          <w:szCs w:val="24"/>
          <w:vertAlign w:val="superscript"/>
        </w:rPr>
        <w:instrText xml:space="preserve"> ADDIN EN.CITE </w:instrText>
      </w:r>
      <w:r w:rsidR="00001E3F" w:rsidRPr="00543510">
        <w:rPr>
          <w:rFonts w:eastAsia="SimSun" w:cstheme="minorHAnsi"/>
          <w:sz w:val="24"/>
          <w:szCs w:val="24"/>
          <w:vertAlign w:val="superscript"/>
        </w:rPr>
        <w:fldChar w:fldCharType="begin">
          <w:fldData xml:space="preserve">PEVuZE5vdGU+PENpdGU+PEF1dGhvcj5IZTwvQXV0aG9yPjxZZWFyPjIwMTc8L1llYXI+PFJlY051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</w:fldData>
        </w:fldChar>
      </w:r>
      <w:r w:rsidR="00001E3F" w:rsidRPr="00543510">
        <w:rPr>
          <w:rFonts w:eastAsia="SimSun" w:cstheme="minorHAnsi"/>
          <w:sz w:val="24"/>
          <w:szCs w:val="24"/>
          <w:vertAlign w:val="superscript"/>
        </w:rPr>
        <w:instrText xml:space="preserve"> ADDIN EN.CITE.DATA </w:instrText>
      </w:r>
      <w:r w:rsidR="00001E3F" w:rsidRPr="00543510">
        <w:rPr>
          <w:rFonts w:eastAsia="SimSun" w:cstheme="minorHAnsi"/>
          <w:sz w:val="24"/>
          <w:szCs w:val="24"/>
          <w:vertAlign w:val="superscript"/>
        </w:rPr>
      </w:r>
      <w:r w:rsidR="00001E3F" w:rsidRPr="00543510">
        <w:rPr>
          <w:rFonts w:eastAsia="SimSun" w:cstheme="minorHAnsi"/>
          <w:sz w:val="24"/>
          <w:szCs w:val="24"/>
          <w:vertAlign w:val="superscript"/>
        </w:rPr>
        <w:fldChar w:fldCharType="end"/>
      </w:r>
      <w:r w:rsidR="00A37C34" w:rsidRPr="00543510">
        <w:rPr>
          <w:rFonts w:eastAsia="SimSun" w:cstheme="minorHAnsi"/>
          <w:sz w:val="24"/>
          <w:szCs w:val="24"/>
          <w:vertAlign w:val="superscript"/>
        </w:rPr>
      </w:r>
      <w:r w:rsidR="00A37C34" w:rsidRPr="00543510">
        <w:rPr>
          <w:rFonts w:eastAsia="SimSun" w:cstheme="minorHAnsi"/>
          <w:sz w:val="24"/>
          <w:szCs w:val="24"/>
          <w:vertAlign w:val="superscript"/>
        </w:rPr>
        <w:fldChar w:fldCharType="separate"/>
      </w:r>
      <w:r w:rsidR="00001E3F" w:rsidRPr="00543510">
        <w:rPr>
          <w:rFonts w:eastAsia="SimSun" w:cstheme="minorHAnsi"/>
          <w:noProof/>
          <w:sz w:val="24"/>
          <w:szCs w:val="24"/>
          <w:vertAlign w:val="superscript"/>
        </w:rPr>
        <w:t>11</w:t>
      </w:r>
      <w:r w:rsidR="00A37C34" w:rsidRPr="00543510">
        <w:rPr>
          <w:rFonts w:eastAsia="SimSun" w:cstheme="minorHAnsi"/>
          <w:sz w:val="24"/>
          <w:szCs w:val="24"/>
          <w:vertAlign w:val="superscript"/>
        </w:rPr>
        <w:fldChar w:fldCharType="end"/>
      </w:r>
      <w:r w:rsidR="00504350" w:rsidRPr="00543510">
        <w:rPr>
          <w:rFonts w:eastAsia="SimSun" w:cstheme="minorHAnsi"/>
          <w:sz w:val="24"/>
          <w:szCs w:val="24"/>
        </w:rPr>
        <w:t>.</w:t>
      </w:r>
    </w:p>
    <w:p w14:paraId="4E89AE23" w14:textId="77777777" w:rsidR="00B75211" w:rsidRPr="00543510" w:rsidRDefault="00B75211" w:rsidP="00B44924">
      <w:pPr>
        <w:autoSpaceDE w:val="0"/>
        <w:autoSpaceDN w:val="0"/>
        <w:adjustRightInd w:val="0"/>
        <w:rPr>
          <w:rFonts w:eastAsia="SimSun" w:cstheme="minorHAnsi"/>
          <w:sz w:val="24"/>
          <w:szCs w:val="24"/>
        </w:rPr>
      </w:pPr>
    </w:p>
    <w:p w14:paraId="3DCA4FAD" w14:textId="67C45958" w:rsidR="008A2C7B" w:rsidRPr="00543510" w:rsidRDefault="00A808CB" w:rsidP="00B44924">
      <w:pPr>
        <w:autoSpaceDE w:val="0"/>
        <w:autoSpaceDN w:val="0"/>
        <w:adjustRightInd w:val="0"/>
        <w:rPr>
          <w:rFonts w:eastAsia="SimSun" w:cstheme="minorHAnsi"/>
          <w:sz w:val="24"/>
          <w:szCs w:val="24"/>
        </w:rPr>
      </w:pPr>
      <w:r w:rsidRPr="00543510">
        <w:rPr>
          <w:rFonts w:eastAsia="SimSun" w:cstheme="minorHAnsi"/>
          <w:sz w:val="24"/>
          <w:szCs w:val="24"/>
        </w:rPr>
        <w:t>Two rotary pumps providing pulsatile hepatic arterial flow and a continuous portal vein supply were used in the perfusion device in which the flow was controlled by relevant pressure. The system is controlled by pressure and allows the flow through the liver to be automatically adjusted according to the resistance in the liver. Oxygenation and CO</w:t>
      </w:r>
      <w:r w:rsidRPr="00543510">
        <w:rPr>
          <w:rFonts w:eastAsia="SimSun" w:cstheme="minorHAnsi"/>
          <w:sz w:val="24"/>
          <w:szCs w:val="24"/>
          <w:vertAlign w:val="subscript"/>
        </w:rPr>
        <w:t>2</w:t>
      </w:r>
      <w:r w:rsidRPr="00543510">
        <w:rPr>
          <w:rFonts w:eastAsia="SimSun" w:cstheme="minorHAnsi"/>
          <w:sz w:val="24"/>
          <w:szCs w:val="24"/>
        </w:rPr>
        <w:t xml:space="preserve"> elimination of the perfusate are regulated by two hollow fiber membrane oxygenators. We can set different temperatures according to different types of machine perfusion (ranging from 10</w:t>
      </w:r>
      <w:r w:rsidR="00571D15">
        <w:rPr>
          <w:rFonts w:ascii="Cambria Math" w:eastAsia="SimSun" w:hAnsi="Cambria Math" w:cs="Cambria Math"/>
          <w:sz w:val="24"/>
          <w:szCs w:val="24"/>
        </w:rPr>
        <w:t xml:space="preserve"> </w:t>
      </w:r>
      <w:r w:rsidR="00571D15" w:rsidRPr="00543510">
        <w:rPr>
          <w:rFonts w:eastAsia="SimSun" w:cstheme="minorHAnsi"/>
          <w:iCs/>
          <w:sz w:val="24"/>
          <w:szCs w:val="24"/>
        </w:rPr>
        <w:t>°C</w:t>
      </w:r>
      <w:r w:rsidRPr="00543510">
        <w:rPr>
          <w:rFonts w:eastAsia="SimSun" w:cstheme="minorHAnsi"/>
          <w:sz w:val="24"/>
          <w:szCs w:val="24"/>
        </w:rPr>
        <w:t xml:space="preserve"> to 37</w:t>
      </w:r>
      <w:r w:rsidR="00D33B28">
        <w:rPr>
          <w:rFonts w:ascii="Cambria Math" w:eastAsia="SimSun" w:hAnsi="Cambria Math" w:cs="Cambria Math"/>
          <w:sz w:val="24"/>
          <w:szCs w:val="24"/>
        </w:rPr>
        <w:t xml:space="preserve"> </w:t>
      </w:r>
      <w:r w:rsidR="00D33B28" w:rsidRPr="00543510">
        <w:rPr>
          <w:rFonts w:eastAsia="SimSun" w:cstheme="minorHAnsi"/>
          <w:iCs/>
          <w:sz w:val="24"/>
          <w:szCs w:val="24"/>
        </w:rPr>
        <w:t>°C</w:t>
      </w:r>
      <w:r w:rsidR="00D33B28" w:rsidRPr="00543510">
        <w:rPr>
          <w:rFonts w:eastAsia="SimSun" w:cstheme="minorHAnsi"/>
          <w:sz w:val="24"/>
          <w:szCs w:val="24"/>
        </w:rPr>
        <w:t xml:space="preserve">). </w:t>
      </w:r>
      <w:r w:rsidRPr="00543510">
        <w:rPr>
          <w:rFonts w:eastAsia="SimSun" w:cstheme="minorHAnsi"/>
          <w:sz w:val="24"/>
          <w:szCs w:val="24"/>
        </w:rPr>
        <w:t>We can monitor and record the real-time pressure, temperature, flow and resistance index in the instrument panel during the perfusion process.</w:t>
      </w:r>
      <w:r w:rsidR="008A2C7B" w:rsidRPr="00543510">
        <w:rPr>
          <w:rFonts w:eastAsia="SimSun" w:cstheme="minorHAnsi"/>
          <w:sz w:val="24"/>
          <w:szCs w:val="24"/>
        </w:rPr>
        <w:t xml:space="preserve"> Liver</w:t>
      </w:r>
      <w:r w:rsidR="00314215" w:rsidRPr="00543510">
        <w:rPr>
          <w:rFonts w:eastAsia="SimSun" w:cstheme="minorHAnsi"/>
          <w:sz w:val="24"/>
          <w:szCs w:val="24"/>
        </w:rPr>
        <w:t xml:space="preserve"> a</w:t>
      </w:r>
      <w:r w:rsidR="008A2C7B" w:rsidRPr="00543510">
        <w:rPr>
          <w:rFonts w:eastAsia="SimSun" w:cstheme="minorHAnsi"/>
          <w:sz w:val="24"/>
          <w:szCs w:val="24"/>
        </w:rPr>
        <w:t>ssist</w:t>
      </w:r>
      <w:r w:rsidR="00314215" w:rsidRPr="00543510">
        <w:rPr>
          <w:rFonts w:eastAsia="SimSun" w:cstheme="minorHAnsi"/>
          <w:sz w:val="24"/>
          <w:szCs w:val="24"/>
        </w:rPr>
        <w:t xml:space="preserve"> </w:t>
      </w:r>
      <w:r w:rsidR="008A2C7B" w:rsidRPr="00543510">
        <w:rPr>
          <w:rFonts w:eastAsia="SimSun" w:cstheme="minorHAnsi"/>
          <w:sz w:val="24"/>
          <w:szCs w:val="24"/>
        </w:rPr>
        <w:t>is not a transportable device. Th</w:t>
      </w:r>
      <w:r w:rsidR="00314215" w:rsidRPr="00543510">
        <w:rPr>
          <w:rFonts w:eastAsia="SimSun" w:cstheme="minorHAnsi"/>
          <w:sz w:val="24"/>
          <w:szCs w:val="24"/>
        </w:rPr>
        <w:t>erefore,</w:t>
      </w:r>
      <w:r w:rsidR="008A2C7B" w:rsidRPr="00543510">
        <w:rPr>
          <w:rFonts w:eastAsia="SimSun" w:cstheme="minorHAnsi"/>
          <w:color w:val="FF0000"/>
          <w:sz w:val="24"/>
          <w:szCs w:val="24"/>
        </w:rPr>
        <w:t xml:space="preserve"> </w:t>
      </w:r>
      <w:r w:rsidR="008A2C7B" w:rsidRPr="00543510">
        <w:rPr>
          <w:rFonts w:eastAsia="SimSun" w:cstheme="minorHAnsi"/>
          <w:sz w:val="24"/>
          <w:szCs w:val="24"/>
        </w:rPr>
        <w:t>the donors</w:t>
      </w:r>
      <w:r w:rsidRPr="00543510">
        <w:rPr>
          <w:rFonts w:eastAsia="SimSun" w:cstheme="minorHAnsi"/>
          <w:sz w:val="24"/>
          <w:szCs w:val="24"/>
        </w:rPr>
        <w:t xml:space="preserve"> </w:t>
      </w:r>
      <w:r w:rsidR="00BC5A9F" w:rsidRPr="00543510">
        <w:rPr>
          <w:rFonts w:eastAsia="SimSun" w:cstheme="minorHAnsi"/>
          <w:sz w:val="24"/>
          <w:szCs w:val="24"/>
        </w:rPr>
        <w:t xml:space="preserve">used for IFLT should </w:t>
      </w:r>
      <w:r w:rsidR="00D33B28">
        <w:rPr>
          <w:rFonts w:eastAsia="SimSun" w:cstheme="minorHAnsi"/>
          <w:sz w:val="24"/>
          <w:szCs w:val="24"/>
        </w:rPr>
        <w:t xml:space="preserve">be </w:t>
      </w:r>
      <w:r w:rsidR="00D33B28" w:rsidRPr="00543510">
        <w:rPr>
          <w:rFonts w:eastAsia="SimSun" w:cstheme="minorHAnsi"/>
          <w:sz w:val="24"/>
          <w:szCs w:val="24"/>
        </w:rPr>
        <w:t>transfe</w:t>
      </w:r>
      <w:r w:rsidR="00CA4CF8">
        <w:rPr>
          <w:rFonts w:eastAsia="SimSun" w:cstheme="minorHAnsi"/>
          <w:sz w:val="24"/>
          <w:szCs w:val="24"/>
        </w:rPr>
        <w:t>r</w:t>
      </w:r>
      <w:r w:rsidR="00D33B28">
        <w:rPr>
          <w:rFonts w:eastAsia="SimSun" w:cstheme="minorHAnsi"/>
          <w:sz w:val="24"/>
          <w:szCs w:val="24"/>
        </w:rPr>
        <w:t>red</w:t>
      </w:r>
      <w:r w:rsidR="00D33B28" w:rsidRPr="00543510">
        <w:rPr>
          <w:rFonts w:eastAsia="SimSun" w:cstheme="minorHAnsi"/>
          <w:sz w:val="24"/>
          <w:szCs w:val="24"/>
        </w:rPr>
        <w:t xml:space="preserve"> </w:t>
      </w:r>
      <w:r w:rsidRPr="00543510">
        <w:rPr>
          <w:rFonts w:eastAsia="SimSun" w:cstheme="minorHAnsi"/>
          <w:sz w:val="24"/>
          <w:szCs w:val="24"/>
        </w:rPr>
        <w:t>t</w:t>
      </w:r>
      <w:r w:rsidR="008A2C7B" w:rsidRPr="00543510">
        <w:rPr>
          <w:rFonts w:eastAsia="SimSun" w:cstheme="minorHAnsi"/>
          <w:sz w:val="24"/>
          <w:szCs w:val="24"/>
        </w:rPr>
        <w:t>o the transplant center.</w:t>
      </w:r>
    </w:p>
    <w:p w14:paraId="67CA74F1" w14:textId="41AECC14" w:rsidR="00E551CD" w:rsidRPr="00543510" w:rsidRDefault="00E551CD" w:rsidP="00A808CB">
      <w:pPr>
        <w:autoSpaceDE w:val="0"/>
        <w:autoSpaceDN w:val="0"/>
        <w:adjustRightInd w:val="0"/>
        <w:rPr>
          <w:rFonts w:eastAsia="SimSun" w:cstheme="minorHAnsi"/>
          <w:b/>
          <w:sz w:val="24"/>
          <w:szCs w:val="24"/>
        </w:rPr>
      </w:pPr>
    </w:p>
    <w:p w14:paraId="36ABD316" w14:textId="52FFCD49" w:rsidR="00A808CB" w:rsidRPr="00543510" w:rsidRDefault="00A808CB" w:rsidP="00A808CB">
      <w:pPr>
        <w:rPr>
          <w:rFonts w:eastAsia="SimSun" w:cstheme="minorHAnsi"/>
          <w:sz w:val="24"/>
          <w:szCs w:val="24"/>
        </w:rPr>
      </w:pPr>
      <w:r w:rsidRPr="00543510">
        <w:rPr>
          <w:rFonts w:eastAsia="SimSun" w:cstheme="minorHAnsi"/>
          <w:sz w:val="24"/>
          <w:szCs w:val="24"/>
        </w:rPr>
        <w:t xml:space="preserve">This article aimed to offer a step-by-step </w:t>
      </w:r>
      <w:r w:rsidR="00BC5A9F" w:rsidRPr="00543510">
        <w:rPr>
          <w:rFonts w:eastAsia="SimSun" w:cstheme="minorHAnsi"/>
          <w:sz w:val="24"/>
          <w:szCs w:val="24"/>
        </w:rPr>
        <w:t>IFLT</w:t>
      </w:r>
      <w:r w:rsidRPr="00543510">
        <w:rPr>
          <w:rFonts w:eastAsia="SimSun" w:cstheme="minorHAnsi"/>
          <w:sz w:val="24"/>
          <w:szCs w:val="24"/>
        </w:rPr>
        <w:t xml:space="preserve"> protocol in which an</w:t>
      </w:r>
      <w:r w:rsidRPr="00543510">
        <w:rPr>
          <w:rFonts w:eastAsia="SimSun" w:cstheme="minorHAnsi"/>
          <w:i/>
          <w:sz w:val="24"/>
          <w:szCs w:val="24"/>
        </w:rPr>
        <w:t xml:space="preserve"> </w:t>
      </w:r>
      <w:r w:rsidRPr="00CF4D4F">
        <w:rPr>
          <w:rFonts w:eastAsia="SimSun" w:cstheme="minorHAnsi"/>
          <w:iCs/>
          <w:sz w:val="24"/>
          <w:szCs w:val="24"/>
        </w:rPr>
        <w:t>ex situ</w:t>
      </w:r>
      <w:r w:rsidRPr="00543510">
        <w:rPr>
          <w:rFonts w:eastAsia="SimSun" w:cstheme="minorHAnsi"/>
          <w:sz w:val="24"/>
          <w:szCs w:val="24"/>
        </w:rPr>
        <w:t xml:space="preserve"> NMP apparatus is used to provide pulsatile perfusion to the </w:t>
      </w:r>
      <w:r w:rsidR="003A2285" w:rsidRPr="00543510">
        <w:rPr>
          <w:rFonts w:eastAsia="SimSun" w:cstheme="minorHAnsi"/>
          <w:sz w:val="24"/>
          <w:szCs w:val="24"/>
        </w:rPr>
        <w:t>HA</w:t>
      </w:r>
      <w:r w:rsidRPr="00543510">
        <w:rPr>
          <w:rFonts w:eastAsia="SimSun" w:cstheme="minorHAnsi"/>
          <w:sz w:val="24"/>
          <w:szCs w:val="24"/>
        </w:rPr>
        <w:t xml:space="preserve"> and maintain continuous perfusion of the portal vein from human donor liver procurement to implantation.</w:t>
      </w:r>
    </w:p>
    <w:p w14:paraId="2BF64907" w14:textId="77777777" w:rsidR="00322C72" w:rsidRPr="00543510" w:rsidRDefault="00322C72" w:rsidP="00A808CB">
      <w:pPr>
        <w:autoSpaceDE w:val="0"/>
        <w:autoSpaceDN w:val="0"/>
        <w:adjustRightInd w:val="0"/>
        <w:rPr>
          <w:rFonts w:eastAsia="SimSun" w:cstheme="minorHAnsi"/>
          <w:b/>
          <w:sz w:val="24"/>
          <w:szCs w:val="24"/>
        </w:rPr>
      </w:pPr>
    </w:p>
    <w:p w14:paraId="5CF53AEF" w14:textId="3FAB9E69" w:rsidR="00733F8E" w:rsidRDefault="00B75211" w:rsidP="00C90CB6">
      <w:pPr>
        <w:autoSpaceDE w:val="0"/>
        <w:autoSpaceDN w:val="0"/>
        <w:adjustRightInd w:val="0"/>
        <w:rPr>
          <w:rFonts w:eastAsia="SimSun" w:cstheme="minorHAnsi"/>
          <w:b/>
          <w:sz w:val="24"/>
          <w:szCs w:val="24"/>
        </w:rPr>
      </w:pPr>
      <w:r w:rsidRPr="00543510">
        <w:rPr>
          <w:rFonts w:eastAsia="SimSun" w:cstheme="minorHAnsi"/>
          <w:b/>
          <w:sz w:val="24"/>
          <w:szCs w:val="24"/>
        </w:rPr>
        <w:t>PROTOCOL</w:t>
      </w:r>
      <w:r w:rsidR="00262081">
        <w:rPr>
          <w:rFonts w:eastAsia="SimSun" w:cstheme="minorHAnsi"/>
          <w:b/>
          <w:sz w:val="24"/>
          <w:szCs w:val="24"/>
        </w:rPr>
        <w:t>:</w:t>
      </w:r>
    </w:p>
    <w:p w14:paraId="35E8F192" w14:textId="77777777" w:rsidR="00E70C5C" w:rsidRPr="00543510" w:rsidRDefault="00E70C5C" w:rsidP="00C90CB6">
      <w:pPr>
        <w:autoSpaceDE w:val="0"/>
        <w:autoSpaceDN w:val="0"/>
        <w:adjustRightInd w:val="0"/>
        <w:rPr>
          <w:rFonts w:eastAsia="SimSun" w:cstheme="minorHAnsi"/>
          <w:sz w:val="24"/>
          <w:szCs w:val="24"/>
        </w:rPr>
      </w:pPr>
    </w:p>
    <w:p w14:paraId="59B25A76" w14:textId="78DB4A3F" w:rsidR="00270103" w:rsidRPr="00543510" w:rsidRDefault="00270103" w:rsidP="00B75211">
      <w:pPr>
        <w:rPr>
          <w:rFonts w:eastAsia="SimSun" w:cstheme="minorHAnsi"/>
          <w:sz w:val="24"/>
          <w:szCs w:val="24"/>
        </w:rPr>
      </w:pPr>
      <w:bookmarkStart w:id="9" w:name="_Hlk47797440"/>
      <w:r w:rsidRPr="00543510">
        <w:rPr>
          <w:rFonts w:eastAsia="SimSun" w:cstheme="minorHAnsi"/>
          <w:sz w:val="24"/>
          <w:szCs w:val="24"/>
        </w:rPr>
        <w:t xml:space="preserve">This protocol was reviewed and approved by the ethics committee of The First Affiliated Hospital of Sun Yat-sen University, Guangzhou, China. Informed consent was obtained from all </w:t>
      </w:r>
      <w:r w:rsidR="00410C29">
        <w:rPr>
          <w:rFonts w:eastAsia="SimSun" w:cstheme="minorHAnsi"/>
          <w:sz w:val="24"/>
          <w:szCs w:val="24"/>
        </w:rPr>
        <w:t xml:space="preserve">the </w:t>
      </w:r>
      <w:r w:rsidRPr="00543510">
        <w:rPr>
          <w:rFonts w:eastAsia="SimSun" w:cstheme="minorHAnsi"/>
          <w:sz w:val="24"/>
          <w:szCs w:val="24"/>
        </w:rPr>
        <w:t xml:space="preserve">participants. All </w:t>
      </w:r>
      <w:r w:rsidR="00F449BC">
        <w:rPr>
          <w:rFonts w:eastAsia="SimSun" w:cstheme="minorHAnsi"/>
          <w:sz w:val="24"/>
          <w:szCs w:val="24"/>
        </w:rPr>
        <w:t xml:space="preserve">the </w:t>
      </w:r>
      <w:r w:rsidRPr="00543510">
        <w:rPr>
          <w:rFonts w:eastAsia="SimSun" w:cstheme="minorHAnsi"/>
          <w:sz w:val="24"/>
          <w:szCs w:val="24"/>
        </w:rPr>
        <w:t>procedures in studies involving human participants were performed in accordance with the 1964 Helsinki Declaration and its later amendments or revisions.</w:t>
      </w:r>
    </w:p>
    <w:bookmarkEnd w:id="9"/>
    <w:p w14:paraId="2A453949" w14:textId="77777777" w:rsidR="00270103" w:rsidRPr="00543510" w:rsidRDefault="00270103" w:rsidP="00270103">
      <w:pPr>
        <w:rPr>
          <w:rFonts w:eastAsia="SimSun" w:cstheme="minorHAnsi"/>
          <w:sz w:val="24"/>
          <w:szCs w:val="24"/>
        </w:rPr>
      </w:pPr>
    </w:p>
    <w:p w14:paraId="3CB365E2" w14:textId="28BCE17E" w:rsidR="00270103" w:rsidRPr="00543510" w:rsidRDefault="00270103" w:rsidP="00270103">
      <w:pPr>
        <w:rPr>
          <w:rFonts w:eastAsia="SimSun" w:cstheme="minorHAnsi"/>
          <w:b/>
          <w:bCs/>
          <w:sz w:val="24"/>
          <w:szCs w:val="24"/>
        </w:rPr>
      </w:pPr>
      <w:r w:rsidRPr="00543510">
        <w:rPr>
          <w:rFonts w:eastAsia="SimSun" w:cstheme="minorHAnsi"/>
          <w:b/>
          <w:bCs/>
          <w:sz w:val="24"/>
          <w:szCs w:val="24"/>
        </w:rPr>
        <w:t>1. Preparation of the perfusion solution and device</w:t>
      </w:r>
    </w:p>
    <w:p w14:paraId="712365F4" w14:textId="77777777" w:rsidR="00B75211" w:rsidRPr="00543510" w:rsidRDefault="00B75211" w:rsidP="00270103">
      <w:pPr>
        <w:rPr>
          <w:rFonts w:eastAsia="SimSun" w:cstheme="minorHAnsi"/>
          <w:b/>
          <w:bCs/>
          <w:sz w:val="24"/>
          <w:szCs w:val="24"/>
        </w:rPr>
      </w:pPr>
    </w:p>
    <w:p w14:paraId="49586A10" w14:textId="7EC086F7" w:rsidR="00270103" w:rsidRPr="00543510" w:rsidRDefault="00B75211" w:rsidP="00B75211">
      <w:pPr>
        <w:rPr>
          <w:rFonts w:eastAsia="SimSun" w:cstheme="minorHAnsi"/>
          <w:sz w:val="24"/>
          <w:szCs w:val="24"/>
        </w:rPr>
      </w:pPr>
      <w:r w:rsidRPr="00543510">
        <w:rPr>
          <w:rFonts w:eastAsia="SimSun" w:cstheme="minorHAnsi"/>
          <w:sz w:val="24"/>
          <w:szCs w:val="24"/>
        </w:rPr>
        <w:t xml:space="preserve">NOTE: </w:t>
      </w:r>
      <w:r w:rsidR="00270103" w:rsidRPr="00543510">
        <w:rPr>
          <w:rFonts w:eastAsia="SimSun" w:cstheme="minorHAnsi"/>
          <w:sz w:val="24"/>
          <w:szCs w:val="24"/>
        </w:rPr>
        <w:t>The total volume of the perfusion solution prepared for normothermic machine perfusion (NMP) according to this protocol is approximately 3,000 m</w:t>
      </w:r>
      <w:r w:rsidR="0040056C" w:rsidRPr="00543510">
        <w:rPr>
          <w:rFonts w:eastAsia="SimSun" w:cstheme="minorHAnsi"/>
          <w:sz w:val="24"/>
          <w:szCs w:val="24"/>
        </w:rPr>
        <w:t>L</w:t>
      </w:r>
      <w:r w:rsidR="00270103" w:rsidRPr="00543510">
        <w:rPr>
          <w:rFonts w:eastAsia="SimSun" w:cstheme="minorHAnsi"/>
          <w:sz w:val="24"/>
          <w:szCs w:val="24"/>
        </w:rPr>
        <w:t>, as reported</w:t>
      </w:r>
      <w:r w:rsidR="00543510" w:rsidRPr="00543510">
        <w:rPr>
          <w:rFonts w:eastAsia="SimSun" w:cstheme="minorHAnsi"/>
          <w:sz w:val="24"/>
          <w:szCs w:val="24"/>
        </w:rPr>
        <w:t xml:space="preserve"> previously</w:t>
      </w:r>
      <w:r w:rsidR="00270103" w:rsidRPr="00543510">
        <w:rPr>
          <w:rFonts w:eastAsia="SimSun" w:cstheme="minorHAnsi"/>
          <w:sz w:val="24"/>
          <w:szCs w:val="24"/>
          <w:vertAlign w:val="superscript"/>
        </w:rPr>
        <w:t>1</w:t>
      </w:r>
      <w:r w:rsidR="00270103" w:rsidRPr="00543510">
        <w:rPr>
          <w:rFonts w:eastAsia="SimSun" w:cstheme="minorHAnsi"/>
          <w:sz w:val="24"/>
          <w:szCs w:val="24"/>
        </w:rPr>
        <w:t>, and the final hemoglobin concentration is 6</w:t>
      </w:r>
      <w:r w:rsidR="00F449BC">
        <w:rPr>
          <w:rFonts w:eastAsia="SimSun" w:cstheme="minorHAnsi"/>
          <w:sz w:val="24"/>
          <w:szCs w:val="24"/>
        </w:rPr>
        <w:t>–</w:t>
      </w:r>
      <w:r w:rsidR="00270103" w:rsidRPr="00543510">
        <w:rPr>
          <w:rFonts w:eastAsia="SimSun" w:cstheme="minorHAnsi"/>
          <w:sz w:val="24"/>
          <w:szCs w:val="24"/>
        </w:rPr>
        <w:t xml:space="preserve">10 g/L. The components of the perfusion solution are listed in </w:t>
      </w:r>
      <w:r w:rsidR="00270103" w:rsidRPr="00543510">
        <w:rPr>
          <w:rFonts w:eastAsia="SimSun" w:cstheme="minorHAnsi"/>
          <w:b/>
          <w:bCs/>
          <w:sz w:val="24"/>
          <w:szCs w:val="24"/>
        </w:rPr>
        <w:t>Table 1</w:t>
      </w:r>
      <w:r w:rsidR="00270103" w:rsidRPr="00543510">
        <w:rPr>
          <w:rFonts w:eastAsia="SimSun" w:cstheme="minorHAnsi"/>
          <w:sz w:val="24"/>
          <w:szCs w:val="24"/>
        </w:rPr>
        <w:t>.</w:t>
      </w:r>
    </w:p>
    <w:p w14:paraId="5DB74F1C" w14:textId="77777777" w:rsidR="00270103" w:rsidRPr="00543510" w:rsidRDefault="00270103" w:rsidP="00270103">
      <w:pPr>
        <w:rPr>
          <w:rFonts w:eastAsia="SimSun" w:cstheme="minorHAnsi"/>
          <w:sz w:val="24"/>
          <w:szCs w:val="24"/>
        </w:rPr>
      </w:pPr>
    </w:p>
    <w:p w14:paraId="5FE9D548" w14:textId="0CE4988E" w:rsidR="00270103" w:rsidRPr="00543510" w:rsidRDefault="00270103" w:rsidP="00270103">
      <w:pPr>
        <w:rPr>
          <w:rFonts w:eastAsia="SimSun" w:cstheme="minorHAnsi"/>
          <w:sz w:val="24"/>
          <w:szCs w:val="24"/>
        </w:rPr>
      </w:pPr>
      <w:r w:rsidRPr="00543510">
        <w:rPr>
          <w:rFonts w:eastAsia="SimSun" w:cstheme="minorHAnsi"/>
          <w:sz w:val="24"/>
          <w:szCs w:val="24"/>
        </w:rPr>
        <w:t xml:space="preserve">1.1. </w:t>
      </w:r>
      <w:r w:rsidR="00A808CB" w:rsidRPr="00543510">
        <w:rPr>
          <w:rFonts w:eastAsia="SimSun" w:cstheme="minorHAnsi"/>
          <w:sz w:val="24"/>
          <w:szCs w:val="24"/>
        </w:rPr>
        <w:t xml:space="preserve">Add the components of the perfusate to the organ reservoir of </w:t>
      </w:r>
      <w:r w:rsidR="00543510" w:rsidRPr="00543510">
        <w:rPr>
          <w:rFonts w:eastAsia="SimSun" w:cstheme="minorHAnsi"/>
          <w:sz w:val="24"/>
          <w:szCs w:val="24"/>
        </w:rPr>
        <w:t>artificial hepatic assist device (</w:t>
      </w:r>
      <w:r w:rsidR="00543510" w:rsidRPr="00543510">
        <w:rPr>
          <w:rFonts w:eastAsia="SimSun" w:cstheme="minorHAnsi"/>
          <w:b/>
          <w:bCs/>
          <w:sz w:val="24"/>
          <w:szCs w:val="24"/>
        </w:rPr>
        <w:t>Table of Materials</w:t>
      </w:r>
      <w:r w:rsidR="00543510" w:rsidRPr="00543510">
        <w:rPr>
          <w:rFonts w:eastAsia="SimSun" w:cstheme="minorHAnsi"/>
          <w:sz w:val="24"/>
          <w:szCs w:val="24"/>
        </w:rPr>
        <w:t>)</w:t>
      </w:r>
      <w:r w:rsidR="00A808CB" w:rsidRPr="00543510">
        <w:rPr>
          <w:rFonts w:eastAsia="SimSun" w:cstheme="minorHAnsi"/>
          <w:sz w:val="24"/>
          <w:szCs w:val="24"/>
        </w:rPr>
        <w:t xml:space="preserve"> through the connector at the top of the oxygenator and remove all bubbles from the pipeline.</w:t>
      </w:r>
    </w:p>
    <w:p w14:paraId="27A018A6" w14:textId="77777777" w:rsidR="00270103" w:rsidRPr="00543510" w:rsidRDefault="00270103" w:rsidP="00270103">
      <w:pPr>
        <w:rPr>
          <w:rFonts w:eastAsia="SimSun" w:cstheme="minorHAnsi"/>
          <w:sz w:val="24"/>
          <w:szCs w:val="24"/>
        </w:rPr>
      </w:pPr>
    </w:p>
    <w:p w14:paraId="28A81375" w14:textId="6A678FFB" w:rsidR="00270103" w:rsidRPr="00543510" w:rsidRDefault="00270103" w:rsidP="00270103">
      <w:pPr>
        <w:rPr>
          <w:rFonts w:eastAsia="SimSun" w:cstheme="minorHAnsi"/>
          <w:sz w:val="24"/>
          <w:szCs w:val="24"/>
        </w:rPr>
      </w:pPr>
      <w:r w:rsidRPr="00543510">
        <w:rPr>
          <w:rFonts w:eastAsia="SimSun" w:cstheme="minorHAnsi"/>
          <w:sz w:val="24"/>
          <w:szCs w:val="24"/>
        </w:rPr>
        <w:t xml:space="preserve">1.2. </w:t>
      </w:r>
      <w:r w:rsidR="0040056C" w:rsidRPr="00543510">
        <w:rPr>
          <w:rFonts w:eastAsia="SimSun" w:cstheme="minorHAnsi"/>
          <w:sz w:val="24"/>
          <w:szCs w:val="24"/>
        </w:rPr>
        <w:t>Turn o</w:t>
      </w:r>
      <w:r w:rsidR="00A808CB" w:rsidRPr="00543510">
        <w:rPr>
          <w:rFonts w:eastAsia="SimSun" w:cstheme="minorHAnsi"/>
          <w:sz w:val="24"/>
          <w:szCs w:val="24"/>
        </w:rPr>
        <w:t>n</w:t>
      </w:r>
      <w:r w:rsidR="0040056C" w:rsidRPr="00543510">
        <w:rPr>
          <w:rFonts w:eastAsia="SimSun" w:cstheme="minorHAnsi"/>
          <w:sz w:val="24"/>
          <w:szCs w:val="24"/>
        </w:rPr>
        <w:t xml:space="preserve"> t</w:t>
      </w:r>
      <w:r w:rsidRPr="00543510">
        <w:rPr>
          <w:rFonts w:eastAsia="SimSun" w:cstheme="minorHAnsi"/>
          <w:sz w:val="24"/>
          <w:szCs w:val="24"/>
        </w:rPr>
        <w:t>he venous pump on according to the manufacturer’s instructions</w:t>
      </w:r>
      <w:r w:rsidR="00A61F12">
        <w:rPr>
          <w:rFonts w:eastAsia="SimSun" w:cstheme="minorHAnsi"/>
          <w:sz w:val="24"/>
          <w:szCs w:val="24"/>
        </w:rPr>
        <w:t>,</w:t>
      </w:r>
      <w:r w:rsidRPr="00543510">
        <w:rPr>
          <w:rFonts w:eastAsia="SimSun" w:cstheme="minorHAnsi"/>
          <w:sz w:val="24"/>
          <w:szCs w:val="24"/>
        </w:rPr>
        <w:t xml:space="preserve"> </w:t>
      </w:r>
      <w:r w:rsidR="00543510" w:rsidRPr="00543510">
        <w:rPr>
          <w:rFonts w:eastAsia="SimSun" w:cstheme="minorHAnsi"/>
          <w:sz w:val="24"/>
          <w:szCs w:val="24"/>
        </w:rPr>
        <w:t xml:space="preserve">which is displayed </w:t>
      </w:r>
      <w:r w:rsidRPr="00543510">
        <w:rPr>
          <w:rFonts w:eastAsia="SimSun" w:cstheme="minorHAnsi"/>
          <w:sz w:val="24"/>
          <w:szCs w:val="24"/>
        </w:rPr>
        <w:t xml:space="preserve">on the screen. </w:t>
      </w:r>
      <w:r w:rsidR="0040056C" w:rsidRPr="00543510">
        <w:rPr>
          <w:rFonts w:eastAsia="SimSun" w:cstheme="minorHAnsi"/>
          <w:sz w:val="24"/>
          <w:szCs w:val="24"/>
        </w:rPr>
        <w:t>Turn on t</w:t>
      </w:r>
      <w:r w:rsidRPr="00543510">
        <w:rPr>
          <w:rFonts w:eastAsia="SimSun" w:cstheme="minorHAnsi"/>
          <w:sz w:val="24"/>
          <w:szCs w:val="24"/>
        </w:rPr>
        <w:t>he arterial pump</w:t>
      </w:r>
      <w:r w:rsidR="00A808CB" w:rsidRPr="00543510">
        <w:rPr>
          <w:rFonts w:eastAsia="SimSun" w:cstheme="minorHAnsi"/>
          <w:sz w:val="24"/>
          <w:szCs w:val="24"/>
        </w:rPr>
        <w:t xml:space="preserve"> in a similar manner</w:t>
      </w:r>
      <w:r w:rsidRPr="00543510">
        <w:rPr>
          <w:rFonts w:eastAsia="SimSun" w:cstheme="minorHAnsi"/>
          <w:sz w:val="24"/>
          <w:szCs w:val="24"/>
        </w:rPr>
        <w:t xml:space="preserve">. </w:t>
      </w:r>
      <w:r w:rsidR="007C49F6" w:rsidRPr="00543510">
        <w:rPr>
          <w:rFonts w:eastAsia="SimSun" w:cstheme="minorHAnsi"/>
          <w:sz w:val="24"/>
          <w:szCs w:val="24"/>
        </w:rPr>
        <w:t>Null t</w:t>
      </w:r>
      <w:r w:rsidRPr="00543510">
        <w:rPr>
          <w:rFonts w:eastAsia="SimSun" w:cstheme="minorHAnsi"/>
          <w:sz w:val="24"/>
          <w:szCs w:val="24"/>
        </w:rPr>
        <w:t>he pressure according to the instructions on the</w:t>
      </w:r>
      <w:r w:rsidR="007C49F6" w:rsidRPr="00543510">
        <w:rPr>
          <w:rFonts w:eastAsia="SimSun" w:cstheme="minorHAnsi"/>
          <w:sz w:val="24"/>
          <w:szCs w:val="24"/>
        </w:rPr>
        <w:t xml:space="preserve"> device</w:t>
      </w:r>
      <w:r w:rsidRPr="00543510">
        <w:rPr>
          <w:rFonts w:eastAsia="SimSun" w:cstheme="minorHAnsi"/>
          <w:sz w:val="24"/>
          <w:szCs w:val="24"/>
        </w:rPr>
        <w:t xml:space="preserve"> screen. </w:t>
      </w:r>
      <w:r w:rsidR="007C49F6" w:rsidRPr="00543510">
        <w:rPr>
          <w:rFonts w:eastAsia="SimSun" w:cstheme="minorHAnsi"/>
          <w:sz w:val="24"/>
          <w:szCs w:val="24"/>
        </w:rPr>
        <w:t xml:space="preserve">Click on the </w:t>
      </w:r>
      <w:r w:rsidR="007C49F6" w:rsidRPr="00543510">
        <w:rPr>
          <w:rFonts w:eastAsia="SimSun" w:cstheme="minorHAnsi"/>
          <w:b/>
          <w:bCs/>
          <w:sz w:val="24"/>
          <w:szCs w:val="24"/>
        </w:rPr>
        <w:t>Pressure</w:t>
      </w:r>
      <w:r w:rsidR="007C49F6" w:rsidRPr="00543510">
        <w:rPr>
          <w:rFonts w:eastAsia="SimSun" w:cstheme="minorHAnsi"/>
          <w:sz w:val="24"/>
          <w:szCs w:val="24"/>
        </w:rPr>
        <w:t xml:space="preserve"> button to set the HA pressure</w:t>
      </w:r>
      <w:r w:rsidR="00AB03AD" w:rsidRPr="00543510">
        <w:rPr>
          <w:rFonts w:eastAsia="SimSun" w:cstheme="minorHAnsi"/>
          <w:sz w:val="24"/>
          <w:szCs w:val="24"/>
        </w:rPr>
        <w:t xml:space="preserve"> </w:t>
      </w:r>
      <w:r w:rsidRPr="00543510">
        <w:rPr>
          <w:rFonts w:eastAsia="SimSun" w:cstheme="minorHAnsi"/>
          <w:sz w:val="24"/>
          <w:szCs w:val="24"/>
        </w:rPr>
        <w:t>within the range of 50</w:t>
      </w:r>
      <w:r w:rsidR="00163FDA">
        <w:rPr>
          <w:rFonts w:eastAsia="SimSun" w:cstheme="minorHAnsi"/>
          <w:sz w:val="24"/>
          <w:szCs w:val="24"/>
        </w:rPr>
        <w:t>–</w:t>
      </w:r>
      <w:r w:rsidRPr="00543510">
        <w:rPr>
          <w:rFonts w:eastAsia="SimSun" w:cstheme="minorHAnsi"/>
          <w:sz w:val="24"/>
          <w:szCs w:val="24"/>
        </w:rPr>
        <w:t>65</w:t>
      </w:r>
      <w:r w:rsidR="007C49F6" w:rsidRPr="00543510">
        <w:rPr>
          <w:rFonts w:eastAsia="SimSun" w:cstheme="minorHAnsi"/>
          <w:sz w:val="24"/>
          <w:szCs w:val="24"/>
        </w:rPr>
        <w:t xml:space="preserve"> </w:t>
      </w:r>
      <w:r w:rsidRPr="00543510">
        <w:rPr>
          <w:rFonts w:eastAsia="SimSun" w:cstheme="minorHAnsi"/>
          <w:sz w:val="24"/>
          <w:szCs w:val="24"/>
        </w:rPr>
        <w:t xml:space="preserve">mmHg </w:t>
      </w:r>
      <w:r w:rsidR="007C49F6" w:rsidRPr="00543510">
        <w:rPr>
          <w:rFonts w:eastAsia="SimSun" w:cstheme="minorHAnsi"/>
          <w:sz w:val="24"/>
          <w:szCs w:val="24"/>
        </w:rPr>
        <w:t>and PV pressure within the range of 4</w:t>
      </w:r>
      <w:r w:rsidR="005100E3">
        <w:rPr>
          <w:rFonts w:eastAsia="SimSun" w:cstheme="minorHAnsi"/>
          <w:sz w:val="24"/>
          <w:szCs w:val="24"/>
        </w:rPr>
        <w:t>–</w:t>
      </w:r>
      <w:r w:rsidR="007C49F6" w:rsidRPr="00543510">
        <w:rPr>
          <w:rFonts w:eastAsia="SimSun" w:cstheme="minorHAnsi"/>
          <w:sz w:val="24"/>
          <w:szCs w:val="24"/>
        </w:rPr>
        <w:t xml:space="preserve">11 mmHg </w:t>
      </w:r>
      <w:r w:rsidRPr="00543510">
        <w:rPr>
          <w:rFonts w:eastAsia="SimSun" w:cstheme="minorHAnsi"/>
          <w:sz w:val="24"/>
          <w:szCs w:val="24"/>
        </w:rPr>
        <w:t>during the whole process of normal temperature mechanical perfusion.</w:t>
      </w:r>
    </w:p>
    <w:p w14:paraId="2F14E469" w14:textId="77777777" w:rsidR="00270103" w:rsidRPr="00543510" w:rsidRDefault="00270103" w:rsidP="00270103">
      <w:pPr>
        <w:rPr>
          <w:rFonts w:eastAsia="SimSun" w:cstheme="minorHAnsi"/>
          <w:sz w:val="24"/>
          <w:szCs w:val="24"/>
        </w:rPr>
      </w:pPr>
    </w:p>
    <w:p w14:paraId="52FF4359" w14:textId="652966AC" w:rsidR="00270103" w:rsidRPr="00543510" w:rsidRDefault="00270103" w:rsidP="00270103">
      <w:pPr>
        <w:rPr>
          <w:rFonts w:eastAsia="SimSun" w:cstheme="minorHAnsi"/>
          <w:sz w:val="24"/>
          <w:szCs w:val="24"/>
        </w:rPr>
      </w:pPr>
      <w:r w:rsidRPr="00543510">
        <w:rPr>
          <w:rFonts w:eastAsia="SimSun" w:cstheme="minorHAnsi"/>
          <w:sz w:val="24"/>
          <w:szCs w:val="24"/>
        </w:rPr>
        <w:t xml:space="preserve">1.3. </w:t>
      </w:r>
      <w:r w:rsidR="00FB0884" w:rsidRPr="00543510">
        <w:rPr>
          <w:rFonts w:eastAsia="SimSun" w:cstheme="minorHAnsi"/>
          <w:sz w:val="24"/>
          <w:szCs w:val="24"/>
        </w:rPr>
        <w:t>Start o</w:t>
      </w:r>
      <w:r w:rsidRPr="00543510">
        <w:rPr>
          <w:rFonts w:eastAsia="SimSun" w:cstheme="minorHAnsi"/>
          <w:sz w:val="24"/>
          <w:szCs w:val="24"/>
        </w:rPr>
        <w:t>xygenation using a mixture of O</w:t>
      </w:r>
      <w:r w:rsidRPr="00543510">
        <w:rPr>
          <w:rFonts w:eastAsia="SimSun" w:cstheme="minorHAnsi"/>
          <w:sz w:val="24"/>
          <w:szCs w:val="24"/>
          <w:vertAlign w:val="subscript"/>
        </w:rPr>
        <w:t>2</w:t>
      </w:r>
      <w:r w:rsidRPr="00543510">
        <w:rPr>
          <w:rFonts w:eastAsia="SimSun" w:cstheme="minorHAnsi"/>
          <w:sz w:val="24"/>
          <w:szCs w:val="24"/>
        </w:rPr>
        <w:t xml:space="preserve"> and air (30% O</w:t>
      </w:r>
      <w:r w:rsidRPr="00543510">
        <w:rPr>
          <w:rFonts w:eastAsia="SimSun" w:cstheme="minorHAnsi"/>
          <w:sz w:val="24"/>
          <w:szCs w:val="24"/>
          <w:vertAlign w:val="subscript"/>
        </w:rPr>
        <w:t>2</w:t>
      </w:r>
      <w:r w:rsidRPr="00543510">
        <w:rPr>
          <w:rFonts w:eastAsia="SimSun" w:cstheme="minorHAnsi"/>
          <w:sz w:val="24"/>
          <w:szCs w:val="24"/>
        </w:rPr>
        <w:t>) at a combined flow rate of 400 m</w:t>
      </w:r>
      <w:r w:rsidR="00FB0884" w:rsidRPr="00543510">
        <w:rPr>
          <w:rFonts w:eastAsia="SimSun" w:cstheme="minorHAnsi"/>
          <w:sz w:val="24"/>
          <w:szCs w:val="24"/>
        </w:rPr>
        <w:t>L</w:t>
      </w:r>
      <w:r w:rsidRPr="00543510">
        <w:rPr>
          <w:rFonts w:eastAsia="SimSun" w:cstheme="minorHAnsi"/>
          <w:sz w:val="24"/>
          <w:szCs w:val="24"/>
        </w:rPr>
        <w:t xml:space="preserve">/min. </w:t>
      </w:r>
      <w:r w:rsidR="00FB0884" w:rsidRPr="00543510">
        <w:rPr>
          <w:rFonts w:eastAsia="SimSun" w:cstheme="minorHAnsi"/>
          <w:sz w:val="24"/>
          <w:szCs w:val="24"/>
        </w:rPr>
        <w:t xml:space="preserve">Warm the </w:t>
      </w:r>
      <w:r w:rsidRPr="00543510">
        <w:rPr>
          <w:rFonts w:eastAsia="SimSun" w:cstheme="minorHAnsi"/>
          <w:sz w:val="24"/>
          <w:szCs w:val="24"/>
        </w:rPr>
        <w:t>perfusion solution to 37</w:t>
      </w:r>
      <w:r w:rsidR="00FB0884" w:rsidRPr="00543510">
        <w:rPr>
          <w:rFonts w:eastAsia="SimSun" w:cstheme="minorHAnsi"/>
          <w:sz w:val="24"/>
          <w:szCs w:val="24"/>
        </w:rPr>
        <w:t xml:space="preserve"> </w:t>
      </w:r>
      <w:r w:rsidRPr="00543510">
        <w:rPr>
          <w:rFonts w:eastAsia="SimSun" w:cstheme="minorHAnsi"/>
          <w:sz w:val="24"/>
          <w:szCs w:val="24"/>
        </w:rPr>
        <w:t>°C.</w:t>
      </w:r>
    </w:p>
    <w:p w14:paraId="3A28BAAC" w14:textId="77777777" w:rsidR="00270103" w:rsidRPr="00543510" w:rsidRDefault="00270103" w:rsidP="00270103">
      <w:pPr>
        <w:rPr>
          <w:rFonts w:eastAsia="SimSun" w:cstheme="minorHAnsi"/>
          <w:sz w:val="24"/>
          <w:szCs w:val="24"/>
        </w:rPr>
      </w:pPr>
    </w:p>
    <w:p w14:paraId="25C790FD" w14:textId="220B76FD" w:rsidR="00270103" w:rsidRPr="00543510" w:rsidRDefault="00270103" w:rsidP="00270103">
      <w:pPr>
        <w:rPr>
          <w:rFonts w:eastAsia="SimSun" w:cstheme="minorHAnsi"/>
          <w:sz w:val="24"/>
          <w:szCs w:val="24"/>
        </w:rPr>
      </w:pPr>
      <w:r w:rsidRPr="00543510">
        <w:rPr>
          <w:rFonts w:eastAsia="SimSun" w:cstheme="minorHAnsi"/>
          <w:sz w:val="24"/>
          <w:szCs w:val="24"/>
        </w:rPr>
        <w:t xml:space="preserve">1.4. </w:t>
      </w:r>
      <w:r w:rsidR="00FB0884" w:rsidRPr="00543510">
        <w:rPr>
          <w:rFonts w:eastAsia="SimSun" w:cstheme="minorHAnsi"/>
          <w:sz w:val="24"/>
          <w:szCs w:val="24"/>
        </w:rPr>
        <w:t>Obtain a sample of</w:t>
      </w:r>
      <w:r w:rsidRPr="00543510">
        <w:rPr>
          <w:rFonts w:eastAsia="SimSun" w:cstheme="minorHAnsi"/>
          <w:sz w:val="24"/>
          <w:szCs w:val="24"/>
        </w:rPr>
        <w:t xml:space="preserve"> perfusate </w:t>
      </w:r>
      <w:r w:rsidR="00FB0884" w:rsidRPr="00543510">
        <w:rPr>
          <w:rFonts w:eastAsia="SimSun" w:cstheme="minorHAnsi"/>
          <w:sz w:val="24"/>
          <w:szCs w:val="24"/>
        </w:rPr>
        <w:t>solution</w:t>
      </w:r>
      <w:r w:rsidR="007C49F6" w:rsidRPr="00543510">
        <w:rPr>
          <w:rFonts w:eastAsia="SimSun" w:cstheme="minorHAnsi"/>
          <w:sz w:val="24"/>
          <w:szCs w:val="24"/>
        </w:rPr>
        <w:t xml:space="preserve"> </w:t>
      </w:r>
      <w:r w:rsidR="000141CA" w:rsidRPr="00543510">
        <w:rPr>
          <w:rFonts w:eastAsia="SimSun" w:cstheme="minorHAnsi"/>
          <w:sz w:val="24"/>
          <w:szCs w:val="24"/>
        </w:rPr>
        <w:t>f</w:t>
      </w:r>
      <w:r w:rsidR="000141CA">
        <w:rPr>
          <w:rFonts w:eastAsia="SimSun" w:cstheme="minorHAnsi"/>
          <w:sz w:val="24"/>
          <w:szCs w:val="24"/>
        </w:rPr>
        <w:t>ro</w:t>
      </w:r>
      <w:r w:rsidR="000141CA" w:rsidRPr="00543510">
        <w:rPr>
          <w:rFonts w:eastAsia="SimSun" w:cstheme="minorHAnsi"/>
          <w:sz w:val="24"/>
          <w:szCs w:val="24"/>
        </w:rPr>
        <w:t>m</w:t>
      </w:r>
      <w:r w:rsidR="000141CA">
        <w:rPr>
          <w:rFonts w:eastAsia="SimSun" w:cstheme="minorHAnsi"/>
          <w:sz w:val="24"/>
          <w:szCs w:val="24"/>
        </w:rPr>
        <w:t xml:space="preserve"> the</w:t>
      </w:r>
      <w:r w:rsidR="000141CA" w:rsidRPr="00543510">
        <w:rPr>
          <w:rFonts w:eastAsia="SimSun" w:cstheme="minorHAnsi"/>
          <w:sz w:val="24"/>
          <w:szCs w:val="24"/>
        </w:rPr>
        <w:t xml:space="preserve"> </w:t>
      </w:r>
      <w:r w:rsidR="007C49F6" w:rsidRPr="00543510">
        <w:rPr>
          <w:rFonts w:cstheme="minorHAnsi"/>
          <w:color w:val="333333"/>
          <w:sz w:val="24"/>
          <w:szCs w:val="24"/>
          <w:shd w:val="clear" w:color="auto" w:fill="FFFFFF"/>
        </w:rPr>
        <w:t>T-branch pipe of</w:t>
      </w:r>
      <w:r w:rsidR="00BF0B5C" w:rsidRPr="00543510">
        <w:rPr>
          <w:rFonts w:cstheme="minorHAnsi"/>
          <w:color w:val="333333"/>
          <w:sz w:val="24"/>
          <w:szCs w:val="24"/>
          <w:shd w:val="clear" w:color="auto" w:fill="FFFFFF"/>
        </w:rPr>
        <w:t xml:space="preserve"> arterial perfusion line</w:t>
      </w:r>
      <w:r w:rsidR="00543510">
        <w:rPr>
          <w:rFonts w:cstheme="minorHAnsi"/>
          <w:color w:val="333333"/>
          <w:sz w:val="24"/>
          <w:szCs w:val="24"/>
          <w:shd w:val="clear" w:color="auto" w:fill="FFFFFF"/>
        </w:rPr>
        <w:t xml:space="preserve"> </w:t>
      </w:r>
      <w:r w:rsidRPr="00543510">
        <w:rPr>
          <w:rFonts w:eastAsia="SimSun" w:cstheme="minorHAnsi"/>
          <w:sz w:val="24"/>
          <w:szCs w:val="24"/>
        </w:rPr>
        <w:t>for microbial culture</w:t>
      </w:r>
      <w:r w:rsidR="007C49F6" w:rsidRPr="00543510">
        <w:rPr>
          <w:rFonts w:eastAsia="SimSun" w:cstheme="minorHAnsi"/>
          <w:sz w:val="24"/>
          <w:szCs w:val="24"/>
        </w:rPr>
        <w:t xml:space="preserve"> (8 mL)</w:t>
      </w:r>
      <w:r w:rsidRPr="00543510">
        <w:rPr>
          <w:rFonts w:eastAsia="SimSun" w:cstheme="minorHAnsi"/>
          <w:sz w:val="24"/>
          <w:szCs w:val="24"/>
        </w:rPr>
        <w:t>, blood gas analysis</w:t>
      </w:r>
      <w:r w:rsidR="007C49F6" w:rsidRPr="00543510">
        <w:rPr>
          <w:rFonts w:eastAsia="SimSun" w:cstheme="minorHAnsi"/>
          <w:sz w:val="24"/>
          <w:szCs w:val="24"/>
        </w:rPr>
        <w:t xml:space="preserve"> (</w:t>
      </w:r>
      <w:r w:rsidR="002F1D81" w:rsidRPr="00543510">
        <w:rPr>
          <w:rFonts w:eastAsia="SimSun" w:cstheme="minorHAnsi"/>
          <w:sz w:val="24"/>
          <w:szCs w:val="24"/>
        </w:rPr>
        <w:t>0.5</w:t>
      </w:r>
      <w:r w:rsidR="007C49F6" w:rsidRPr="00543510">
        <w:rPr>
          <w:rFonts w:eastAsia="SimSun" w:cstheme="minorHAnsi"/>
          <w:sz w:val="24"/>
          <w:szCs w:val="24"/>
        </w:rPr>
        <w:t xml:space="preserve"> mL)</w:t>
      </w:r>
      <w:r w:rsidRPr="00543510">
        <w:rPr>
          <w:rFonts w:eastAsia="SimSun" w:cstheme="minorHAnsi"/>
          <w:sz w:val="24"/>
          <w:szCs w:val="24"/>
        </w:rPr>
        <w:t xml:space="preserve"> and liver function test</w:t>
      </w:r>
      <w:r w:rsidR="007C49F6" w:rsidRPr="00543510">
        <w:rPr>
          <w:rFonts w:eastAsia="SimSun" w:cstheme="minorHAnsi"/>
          <w:sz w:val="24"/>
          <w:szCs w:val="24"/>
        </w:rPr>
        <w:t xml:space="preserve"> (3 mL)</w:t>
      </w:r>
      <w:r w:rsidRPr="00543510">
        <w:rPr>
          <w:rFonts w:eastAsia="SimSun" w:cstheme="minorHAnsi"/>
          <w:sz w:val="24"/>
          <w:szCs w:val="24"/>
        </w:rPr>
        <w:t xml:space="preserve"> after the device has been primed</w:t>
      </w:r>
      <w:r w:rsidR="000141CA">
        <w:rPr>
          <w:rFonts w:eastAsia="SimSun" w:cstheme="minorHAnsi"/>
          <w:sz w:val="24"/>
          <w:szCs w:val="24"/>
        </w:rPr>
        <w:t xml:space="preserve"> </w:t>
      </w:r>
      <w:r w:rsidR="00BF0B5C" w:rsidRPr="00543510">
        <w:rPr>
          <w:rFonts w:eastAsia="SimSun" w:cstheme="minorHAnsi"/>
          <w:sz w:val="24"/>
          <w:szCs w:val="24"/>
        </w:rPr>
        <w:t>(</w:t>
      </w:r>
      <w:r w:rsidR="00DF3EEE" w:rsidRPr="00543510">
        <w:rPr>
          <w:rFonts w:cstheme="minorHAnsi"/>
          <w:color w:val="333333"/>
          <w:sz w:val="24"/>
          <w:szCs w:val="24"/>
          <w:shd w:val="clear" w:color="auto" w:fill="FFFFFF"/>
        </w:rPr>
        <w:t>pO</w:t>
      </w:r>
      <w:r w:rsidR="00DF3EEE" w:rsidRPr="00543510">
        <w:rPr>
          <w:rFonts w:cstheme="minorHAnsi"/>
          <w:color w:val="333333"/>
          <w:sz w:val="24"/>
          <w:szCs w:val="24"/>
          <w:shd w:val="clear" w:color="auto" w:fill="FFFFFF"/>
          <w:vertAlign w:val="subscript"/>
        </w:rPr>
        <w:t>2</w:t>
      </w:r>
      <w:r w:rsidR="00DF3EEE" w:rsidRPr="00543510">
        <w:rPr>
          <w:rFonts w:cstheme="minorHAnsi"/>
          <w:color w:val="333333"/>
          <w:sz w:val="24"/>
          <w:szCs w:val="24"/>
          <w:shd w:val="clear" w:color="auto" w:fill="FFFFFF"/>
        </w:rPr>
        <w:t>, pCO</w:t>
      </w:r>
      <w:r w:rsidR="00DF3EEE" w:rsidRPr="00543510">
        <w:rPr>
          <w:rFonts w:cstheme="minorHAnsi"/>
          <w:color w:val="333333"/>
          <w:sz w:val="24"/>
          <w:szCs w:val="24"/>
          <w:shd w:val="clear" w:color="auto" w:fill="FFFFFF"/>
          <w:vertAlign w:val="subscript"/>
        </w:rPr>
        <w:t>2</w:t>
      </w:r>
      <w:r w:rsidR="00DF3EEE" w:rsidRPr="00543510">
        <w:rPr>
          <w:rFonts w:cstheme="minorHAnsi"/>
          <w:color w:val="333333"/>
          <w:sz w:val="24"/>
          <w:szCs w:val="24"/>
          <w:shd w:val="clear" w:color="auto" w:fill="FFFFFF"/>
        </w:rPr>
        <w:t xml:space="preserve">, pH and electrolyte within </w:t>
      </w:r>
      <w:r w:rsidR="00DF3EEE" w:rsidRPr="00543510">
        <w:rPr>
          <w:rFonts w:eastAsia="SimSun" w:cstheme="minorHAnsi"/>
          <w:sz w:val="24"/>
          <w:szCs w:val="24"/>
        </w:rPr>
        <w:t>no</w:t>
      </w:r>
      <w:r w:rsidR="00543510">
        <w:rPr>
          <w:rFonts w:eastAsia="SimSun" w:cstheme="minorHAnsi"/>
          <w:sz w:val="24"/>
          <w:szCs w:val="24"/>
        </w:rPr>
        <w:t>r</w:t>
      </w:r>
      <w:r w:rsidR="00DF3EEE" w:rsidRPr="00543510">
        <w:rPr>
          <w:rFonts w:eastAsia="SimSun" w:cstheme="minorHAnsi"/>
          <w:sz w:val="24"/>
          <w:szCs w:val="24"/>
        </w:rPr>
        <w:t>mal range, and temperature near 37</w:t>
      </w:r>
      <w:r w:rsidR="0036092C">
        <w:rPr>
          <w:rFonts w:eastAsia="SimSun" w:cstheme="minorHAnsi"/>
          <w:sz w:val="24"/>
          <w:szCs w:val="24"/>
        </w:rPr>
        <w:t xml:space="preserve"> </w:t>
      </w:r>
      <w:r w:rsidR="00DF3EEE" w:rsidRPr="00543510">
        <w:rPr>
          <w:rFonts w:eastAsia="SimSun" w:cstheme="minorHAnsi"/>
          <w:sz w:val="24"/>
          <w:szCs w:val="24"/>
        </w:rPr>
        <w:t>°C</w:t>
      </w:r>
      <w:r w:rsidR="00BF0B5C" w:rsidRPr="00543510">
        <w:rPr>
          <w:rFonts w:eastAsia="SimSun" w:cstheme="minorHAnsi"/>
          <w:sz w:val="24"/>
          <w:szCs w:val="24"/>
        </w:rPr>
        <w:t>)</w:t>
      </w:r>
      <w:r w:rsidRPr="00543510">
        <w:rPr>
          <w:rFonts w:eastAsia="SimSun" w:cstheme="minorHAnsi"/>
          <w:sz w:val="24"/>
          <w:szCs w:val="24"/>
        </w:rPr>
        <w:t xml:space="preserve">, and </w:t>
      </w:r>
      <w:r w:rsidR="005728D6" w:rsidRPr="00543510">
        <w:rPr>
          <w:rFonts w:eastAsia="SimSun" w:cstheme="minorHAnsi"/>
          <w:sz w:val="24"/>
          <w:szCs w:val="24"/>
        </w:rPr>
        <w:t xml:space="preserve">monitor </w:t>
      </w:r>
      <w:r w:rsidRPr="00543510">
        <w:rPr>
          <w:rFonts w:eastAsia="SimSun" w:cstheme="minorHAnsi"/>
          <w:sz w:val="24"/>
          <w:szCs w:val="24"/>
        </w:rPr>
        <w:t>the biochemical parameters accordingly.</w:t>
      </w:r>
    </w:p>
    <w:p w14:paraId="7B50014B" w14:textId="77777777" w:rsidR="00B75211" w:rsidRPr="00543510" w:rsidRDefault="00B75211" w:rsidP="00270103">
      <w:pPr>
        <w:autoSpaceDE w:val="0"/>
        <w:autoSpaceDN w:val="0"/>
        <w:adjustRightInd w:val="0"/>
        <w:rPr>
          <w:rFonts w:eastAsia="SimSun" w:cstheme="minorHAnsi"/>
          <w:sz w:val="24"/>
          <w:szCs w:val="24"/>
        </w:rPr>
      </w:pPr>
    </w:p>
    <w:p w14:paraId="741203B6" w14:textId="552B2464" w:rsidR="00270103" w:rsidRPr="00543510" w:rsidRDefault="00FB0884" w:rsidP="00270103">
      <w:pPr>
        <w:autoSpaceDE w:val="0"/>
        <w:autoSpaceDN w:val="0"/>
        <w:adjustRightInd w:val="0"/>
        <w:rPr>
          <w:rFonts w:eastAsia="SimSun" w:cstheme="minorHAnsi"/>
          <w:sz w:val="24"/>
          <w:szCs w:val="24"/>
        </w:rPr>
      </w:pPr>
      <w:r w:rsidRPr="00543510">
        <w:rPr>
          <w:rFonts w:eastAsia="SimSun" w:cstheme="minorHAnsi"/>
          <w:sz w:val="24"/>
          <w:szCs w:val="24"/>
        </w:rPr>
        <w:t xml:space="preserve">NOTE: </w:t>
      </w:r>
      <w:r w:rsidR="00270103" w:rsidRPr="00543510">
        <w:rPr>
          <w:rFonts w:eastAsia="SimSun" w:cstheme="minorHAnsi"/>
          <w:sz w:val="24"/>
          <w:szCs w:val="24"/>
        </w:rPr>
        <w:t>The perfusate should be prepared fresh before use in a laminar flow operating room. Bicarbonate or insulin is added</w:t>
      </w:r>
      <w:r w:rsidR="000141CA">
        <w:rPr>
          <w:rFonts w:eastAsia="SimSun" w:cstheme="minorHAnsi"/>
          <w:sz w:val="24"/>
          <w:szCs w:val="24"/>
        </w:rPr>
        <w:t>,</w:t>
      </w:r>
      <w:r w:rsidR="00270103" w:rsidRPr="00543510">
        <w:rPr>
          <w:rFonts w:eastAsia="SimSun" w:cstheme="minorHAnsi"/>
          <w:sz w:val="24"/>
          <w:szCs w:val="24"/>
        </w:rPr>
        <w:t xml:space="preserve"> if necessary.</w:t>
      </w:r>
    </w:p>
    <w:p w14:paraId="72255A18" w14:textId="77777777" w:rsidR="00270103" w:rsidRPr="00543510" w:rsidRDefault="00270103" w:rsidP="00270103">
      <w:pPr>
        <w:ind w:firstLine="480"/>
        <w:rPr>
          <w:rFonts w:eastAsia="SimSun" w:cstheme="minorHAnsi"/>
          <w:b/>
          <w:bCs/>
          <w:sz w:val="24"/>
          <w:szCs w:val="24"/>
        </w:rPr>
      </w:pPr>
    </w:p>
    <w:p w14:paraId="1DFE4A06" w14:textId="19CF595D" w:rsidR="00270103" w:rsidRPr="00543510" w:rsidRDefault="00270103" w:rsidP="00270103">
      <w:pPr>
        <w:rPr>
          <w:rFonts w:eastAsia="SimSun" w:cstheme="minorHAnsi"/>
          <w:b/>
          <w:bCs/>
          <w:sz w:val="24"/>
          <w:szCs w:val="24"/>
        </w:rPr>
      </w:pPr>
      <w:r w:rsidRPr="00543510">
        <w:rPr>
          <w:rFonts w:eastAsia="SimSun" w:cstheme="minorHAnsi"/>
          <w:b/>
          <w:bCs/>
          <w:sz w:val="24"/>
          <w:szCs w:val="24"/>
        </w:rPr>
        <w:t xml:space="preserve">2. Ischemia-free </w:t>
      </w:r>
      <w:r w:rsidR="00B75211" w:rsidRPr="00543510">
        <w:rPr>
          <w:rFonts w:eastAsia="SimSun" w:cstheme="minorHAnsi"/>
          <w:b/>
          <w:bCs/>
          <w:sz w:val="24"/>
          <w:szCs w:val="24"/>
        </w:rPr>
        <w:t>p</w:t>
      </w:r>
      <w:r w:rsidRPr="00543510">
        <w:rPr>
          <w:rFonts w:eastAsia="SimSun" w:cstheme="minorHAnsi"/>
          <w:b/>
          <w:bCs/>
          <w:sz w:val="24"/>
          <w:szCs w:val="24"/>
        </w:rPr>
        <w:t xml:space="preserve">rocurement of </w:t>
      </w:r>
      <w:r w:rsidR="00B75211" w:rsidRPr="00543510">
        <w:rPr>
          <w:rFonts w:eastAsia="SimSun" w:cstheme="minorHAnsi"/>
          <w:b/>
          <w:bCs/>
          <w:sz w:val="24"/>
          <w:szCs w:val="24"/>
        </w:rPr>
        <w:t>d</w:t>
      </w:r>
      <w:r w:rsidRPr="00543510">
        <w:rPr>
          <w:rFonts w:eastAsia="SimSun" w:cstheme="minorHAnsi"/>
          <w:b/>
          <w:bCs/>
          <w:sz w:val="24"/>
          <w:szCs w:val="24"/>
        </w:rPr>
        <w:t xml:space="preserve">onor </w:t>
      </w:r>
      <w:r w:rsidR="00B75211" w:rsidRPr="00543510">
        <w:rPr>
          <w:rFonts w:eastAsia="SimSun" w:cstheme="minorHAnsi"/>
          <w:b/>
          <w:bCs/>
          <w:sz w:val="24"/>
          <w:szCs w:val="24"/>
        </w:rPr>
        <w:t>l</w:t>
      </w:r>
      <w:r w:rsidRPr="00543510">
        <w:rPr>
          <w:rFonts w:eastAsia="SimSun" w:cstheme="minorHAnsi"/>
          <w:b/>
          <w:bCs/>
          <w:sz w:val="24"/>
          <w:szCs w:val="24"/>
        </w:rPr>
        <w:t>iver</w:t>
      </w:r>
    </w:p>
    <w:p w14:paraId="5C8E21DB" w14:textId="77777777" w:rsidR="00270103" w:rsidRPr="00543510" w:rsidRDefault="00270103" w:rsidP="00270103">
      <w:pPr>
        <w:rPr>
          <w:rFonts w:eastAsia="SimSun" w:cstheme="minorHAnsi"/>
          <w:sz w:val="24"/>
          <w:szCs w:val="24"/>
        </w:rPr>
      </w:pPr>
    </w:p>
    <w:p w14:paraId="3F6A9309" w14:textId="05EF4C33" w:rsidR="00270103" w:rsidRPr="00543510" w:rsidRDefault="00270103" w:rsidP="00270103">
      <w:pPr>
        <w:rPr>
          <w:rFonts w:eastAsia="SimSun" w:cstheme="minorHAnsi"/>
          <w:sz w:val="24"/>
          <w:szCs w:val="24"/>
        </w:rPr>
      </w:pPr>
      <w:r w:rsidRPr="00543510">
        <w:rPr>
          <w:rFonts w:eastAsia="SimSun" w:cstheme="minorHAnsi"/>
          <w:sz w:val="24"/>
          <w:szCs w:val="24"/>
        </w:rPr>
        <w:t xml:space="preserve">2.1. </w:t>
      </w:r>
      <w:r w:rsidR="00A808CB" w:rsidRPr="00543510">
        <w:rPr>
          <w:rFonts w:eastAsia="SimSun" w:cstheme="minorHAnsi"/>
          <w:sz w:val="24"/>
          <w:szCs w:val="24"/>
        </w:rPr>
        <w:t>Conduct the</w:t>
      </w:r>
      <w:r w:rsidRPr="00543510">
        <w:rPr>
          <w:rFonts w:eastAsia="SimSun" w:cstheme="minorHAnsi"/>
          <w:sz w:val="24"/>
          <w:szCs w:val="24"/>
        </w:rPr>
        <w:t xml:space="preserve"> abdominal cruciate incision as follows: vertical, from the sternal notch to the symphysis pubis, and transverse, laterally to both flanks at the level of umbilicus. When procurement of the lung or heart is needed, a sternotomy can be utilized. </w:t>
      </w:r>
      <w:r w:rsidR="00A808CB" w:rsidRPr="00543510">
        <w:rPr>
          <w:rFonts w:eastAsia="SimSun" w:cstheme="minorHAnsi"/>
          <w:sz w:val="24"/>
          <w:szCs w:val="24"/>
        </w:rPr>
        <w:t>Use a</w:t>
      </w:r>
      <w:r w:rsidRPr="00543510">
        <w:rPr>
          <w:rFonts w:eastAsia="SimSun" w:cstheme="minorHAnsi"/>
          <w:sz w:val="24"/>
          <w:szCs w:val="24"/>
        </w:rPr>
        <w:t xml:space="preserve"> large C-shaped retractor to provide exposure.</w:t>
      </w:r>
    </w:p>
    <w:p w14:paraId="1DF5652B" w14:textId="77777777" w:rsidR="00270103" w:rsidRPr="00543510" w:rsidRDefault="00270103" w:rsidP="00270103">
      <w:pPr>
        <w:rPr>
          <w:rFonts w:eastAsia="SimSun" w:cstheme="minorHAnsi"/>
          <w:sz w:val="24"/>
          <w:szCs w:val="24"/>
        </w:rPr>
      </w:pPr>
    </w:p>
    <w:p w14:paraId="7697855A" w14:textId="3C20C8AC" w:rsidR="00270103" w:rsidRPr="00543510" w:rsidRDefault="00270103" w:rsidP="00270103">
      <w:pPr>
        <w:rPr>
          <w:rFonts w:eastAsia="SimSun" w:cstheme="minorHAnsi"/>
          <w:sz w:val="24"/>
          <w:szCs w:val="24"/>
        </w:rPr>
      </w:pPr>
      <w:r w:rsidRPr="00543510">
        <w:rPr>
          <w:rFonts w:eastAsia="SimSun" w:cstheme="minorHAnsi"/>
          <w:sz w:val="24"/>
          <w:szCs w:val="24"/>
        </w:rPr>
        <w:t xml:space="preserve">2.2. </w:t>
      </w:r>
      <w:r w:rsidR="00A808CB" w:rsidRPr="00543510">
        <w:rPr>
          <w:rFonts w:eastAsia="SimSun" w:cstheme="minorHAnsi"/>
          <w:sz w:val="24"/>
          <w:szCs w:val="24"/>
        </w:rPr>
        <w:t>Perform a</w:t>
      </w:r>
      <w:r w:rsidRPr="00543510">
        <w:rPr>
          <w:rFonts w:eastAsia="SimSun" w:cstheme="minorHAnsi"/>
          <w:sz w:val="24"/>
          <w:szCs w:val="24"/>
        </w:rPr>
        <w:t xml:space="preserve"> detailed inspection of the abdominal viscera. </w:t>
      </w:r>
      <w:r w:rsidR="00A808CB" w:rsidRPr="00543510">
        <w:rPr>
          <w:rFonts w:eastAsia="SimSun" w:cstheme="minorHAnsi"/>
          <w:sz w:val="24"/>
          <w:szCs w:val="24"/>
        </w:rPr>
        <w:t>Take a</w:t>
      </w:r>
      <w:r w:rsidRPr="00543510">
        <w:rPr>
          <w:rFonts w:eastAsia="SimSun" w:cstheme="minorHAnsi"/>
          <w:sz w:val="24"/>
          <w:szCs w:val="24"/>
        </w:rPr>
        <w:t xml:space="preserve"> liver biopsy specimen for</w:t>
      </w:r>
      <w:r w:rsidR="007E127F">
        <w:rPr>
          <w:rFonts w:eastAsia="SimSun" w:cstheme="minorHAnsi"/>
          <w:sz w:val="24"/>
          <w:szCs w:val="24"/>
        </w:rPr>
        <w:t xml:space="preserve"> </w:t>
      </w:r>
      <w:r w:rsidRPr="00543510">
        <w:rPr>
          <w:rFonts w:eastAsia="SimSun" w:cstheme="minorHAnsi"/>
          <w:sz w:val="24"/>
          <w:szCs w:val="24"/>
        </w:rPr>
        <w:t>histological</w:t>
      </w:r>
      <w:r w:rsidR="007E127F">
        <w:rPr>
          <w:rFonts w:eastAsia="SimSun" w:cstheme="minorHAnsi"/>
          <w:sz w:val="24"/>
          <w:szCs w:val="24"/>
        </w:rPr>
        <w:t xml:space="preserve"> </w:t>
      </w:r>
      <w:r w:rsidRPr="00543510">
        <w:rPr>
          <w:rFonts w:eastAsia="SimSun" w:cstheme="minorHAnsi"/>
          <w:sz w:val="24"/>
          <w:szCs w:val="24"/>
        </w:rPr>
        <w:t xml:space="preserve">observation and clinical research. </w:t>
      </w:r>
      <w:r w:rsidR="005728D6" w:rsidRPr="00543510">
        <w:rPr>
          <w:rFonts w:eastAsia="SimSun" w:cstheme="minorHAnsi"/>
          <w:sz w:val="24"/>
          <w:szCs w:val="24"/>
        </w:rPr>
        <w:t>Mobilize t</w:t>
      </w:r>
      <w:r w:rsidRPr="00543510">
        <w:rPr>
          <w:rFonts w:eastAsia="SimSun" w:cstheme="minorHAnsi"/>
          <w:sz w:val="24"/>
          <w:szCs w:val="24"/>
        </w:rPr>
        <w:t>he liver with a precision technique.</w:t>
      </w:r>
    </w:p>
    <w:p w14:paraId="230855C2" w14:textId="77777777" w:rsidR="00270103" w:rsidRPr="00543510" w:rsidRDefault="00270103" w:rsidP="00270103">
      <w:pPr>
        <w:rPr>
          <w:rFonts w:eastAsia="SimSun" w:cstheme="minorHAnsi"/>
          <w:sz w:val="24"/>
          <w:szCs w:val="24"/>
        </w:rPr>
      </w:pPr>
    </w:p>
    <w:p w14:paraId="2DE3B9AB" w14:textId="50BF30CC" w:rsidR="00270103" w:rsidRPr="00543510" w:rsidRDefault="00270103" w:rsidP="00270103">
      <w:pPr>
        <w:rPr>
          <w:rFonts w:eastAsia="SimSun" w:cstheme="minorHAnsi"/>
          <w:sz w:val="24"/>
          <w:szCs w:val="24"/>
        </w:rPr>
      </w:pPr>
      <w:r w:rsidRPr="00543510">
        <w:rPr>
          <w:rFonts w:eastAsia="SimSun" w:cstheme="minorHAnsi"/>
          <w:sz w:val="24"/>
          <w:szCs w:val="24"/>
        </w:rPr>
        <w:t xml:space="preserve">2.3. </w:t>
      </w:r>
      <w:r w:rsidR="00A808CB" w:rsidRPr="00543510">
        <w:rPr>
          <w:rFonts w:eastAsia="SimSun" w:cstheme="minorHAnsi"/>
          <w:sz w:val="24"/>
          <w:szCs w:val="24"/>
        </w:rPr>
        <w:t>Place a</w:t>
      </w:r>
      <w:r w:rsidRPr="00543510">
        <w:rPr>
          <w:rFonts w:eastAsia="SimSun" w:cstheme="minorHAnsi"/>
          <w:sz w:val="24"/>
          <w:szCs w:val="24"/>
        </w:rPr>
        <w:t xml:space="preserve"> cannula in the common bile duct for bile drainage and </w:t>
      </w:r>
      <w:r w:rsidR="00A808CB" w:rsidRPr="00543510">
        <w:rPr>
          <w:rFonts w:eastAsia="SimSun" w:cstheme="minorHAnsi"/>
          <w:sz w:val="24"/>
          <w:szCs w:val="24"/>
        </w:rPr>
        <w:t xml:space="preserve">ligate </w:t>
      </w:r>
      <w:r w:rsidRPr="00543510">
        <w:rPr>
          <w:rFonts w:eastAsia="SimSun" w:cstheme="minorHAnsi"/>
          <w:sz w:val="24"/>
          <w:szCs w:val="24"/>
        </w:rPr>
        <w:t xml:space="preserve">the cystic duct. </w:t>
      </w:r>
      <w:r w:rsidR="00A808CB" w:rsidRPr="00543510">
        <w:rPr>
          <w:rFonts w:eastAsia="SimSun" w:cstheme="minorHAnsi"/>
          <w:sz w:val="24"/>
          <w:szCs w:val="24"/>
        </w:rPr>
        <w:t>Cut a</w:t>
      </w:r>
      <w:r w:rsidRPr="00543510">
        <w:rPr>
          <w:rFonts w:eastAsia="SimSun" w:cstheme="minorHAnsi"/>
          <w:sz w:val="24"/>
          <w:szCs w:val="24"/>
        </w:rPr>
        <w:t xml:space="preserve"> full-circumference tissue sample</w:t>
      </w:r>
      <w:r w:rsidR="005728D6" w:rsidRPr="00543510">
        <w:rPr>
          <w:rFonts w:eastAsia="SimSun" w:cstheme="minorHAnsi"/>
          <w:sz w:val="24"/>
          <w:szCs w:val="24"/>
        </w:rPr>
        <w:t xml:space="preserve"> (</w:t>
      </w:r>
      <w:r w:rsidR="005728D6" w:rsidRPr="00543510">
        <w:rPr>
          <w:rFonts w:cstheme="minorHAnsi"/>
          <w:color w:val="333333"/>
          <w:sz w:val="24"/>
          <w:szCs w:val="24"/>
          <w:shd w:val="clear" w:color="auto" w:fill="FFFFFF"/>
        </w:rPr>
        <w:t>width: 3</w:t>
      </w:r>
      <w:r w:rsidR="007E127F">
        <w:rPr>
          <w:rFonts w:cstheme="minorHAnsi"/>
          <w:color w:val="333333"/>
          <w:sz w:val="24"/>
          <w:szCs w:val="24"/>
          <w:shd w:val="clear" w:color="auto" w:fill="FFFFFF"/>
        </w:rPr>
        <w:t>–</w:t>
      </w:r>
      <w:r w:rsidR="005728D6" w:rsidRPr="00543510">
        <w:rPr>
          <w:rFonts w:cstheme="minorHAnsi"/>
          <w:color w:val="333333"/>
          <w:sz w:val="24"/>
          <w:szCs w:val="24"/>
          <w:shd w:val="clear" w:color="auto" w:fill="FFFFFF"/>
        </w:rPr>
        <w:t>5 mm</w:t>
      </w:r>
      <w:r w:rsidR="005728D6" w:rsidRPr="00543510">
        <w:rPr>
          <w:rFonts w:eastAsia="SimSun" w:cstheme="minorHAnsi"/>
          <w:sz w:val="24"/>
          <w:szCs w:val="24"/>
        </w:rPr>
        <w:t>)</w:t>
      </w:r>
      <w:r w:rsidRPr="00543510">
        <w:rPr>
          <w:rFonts w:eastAsia="SimSun" w:cstheme="minorHAnsi"/>
          <w:sz w:val="24"/>
          <w:szCs w:val="24"/>
        </w:rPr>
        <w:t xml:space="preserve"> from the end of the common bile duct for histological observation and clinical research.</w:t>
      </w:r>
    </w:p>
    <w:p w14:paraId="7AF1F9FF" w14:textId="77777777" w:rsidR="00270103" w:rsidRPr="00543510" w:rsidRDefault="00270103" w:rsidP="00270103">
      <w:pPr>
        <w:rPr>
          <w:rFonts w:eastAsia="SimSun" w:cstheme="minorHAnsi"/>
          <w:sz w:val="24"/>
          <w:szCs w:val="24"/>
        </w:rPr>
      </w:pPr>
    </w:p>
    <w:p w14:paraId="1456A539" w14:textId="51BFD26F" w:rsidR="00270103" w:rsidRPr="00543510" w:rsidRDefault="00270103" w:rsidP="00270103">
      <w:pPr>
        <w:rPr>
          <w:rFonts w:eastAsia="SimSun" w:cstheme="minorHAnsi"/>
          <w:sz w:val="24"/>
          <w:szCs w:val="24"/>
        </w:rPr>
      </w:pPr>
      <w:r w:rsidRPr="00543510">
        <w:rPr>
          <w:rFonts w:eastAsia="SimSun" w:cstheme="minorHAnsi"/>
          <w:sz w:val="24"/>
          <w:szCs w:val="24"/>
        </w:rPr>
        <w:t xml:space="preserve">2.4. </w:t>
      </w:r>
      <w:bookmarkStart w:id="10" w:name="_Hlk45541776"/>
      <w:r w:rsidR="00A808CB" w:rsidRPr="00543510">
        <w:rPr>
          <w:rFonts w:eastAsia="SimSun" w:cstheme="minorHAnsi"/>
          <w:sz w:val="24"/>
          <w:szCs w:val="24"/>
        </w:rPr>
        <w:t>Dissect t</w:t>
      </w:r>
      <w:r w:rsidRPr="00543510">
        <w:rPr>
          <w:rFonts w:eastAsia="SimSun" w:cstheme="minorHAnsi"/>
          <w:sz w:val="24"/>
          <w:szCs w:val="24"/>
        </w:rPr>
        <w:t xml:space="preserve">he celiac artery (CA), gastroduodenal artery (GDA), splenic artery (SA), inferior </w:t>
      </w:r>
      <w:r w:rsidRPr="00543510">
        <w:rPr>
          <w:rFonts w:eastAsia="SimSun" w:cstheme="minorHAnsi"/>
          <w:sz w:val="24"/>
          <w:szCs w:val="24"/>
        </w:rPr>
        <w:lastRenderedPageBreak/>
        <w:t>vena cava (IVC), and PV.</w:t>
      </w:r>
      <w:bookmarkEnd w:id="10"/>
      <w:r w:rsidRPr="00543510">
        <w:rPr>
          <w:rFonts w:eastAsia="SimSun" w:cstheme="minorHAnsi"/>
          <w:sz w:val="24"/>
          <w:szCs w:val="24"/>
        </w:rPr>
        <w:t xml:space="preserve"> </w:t>
      </w:r>
      <w:r w:rsidR="00543510">
        <w:rPr>
          <w:rFonts w:eastAsia="SimSun" w:cstheme="minorHAnsi"/>
          <w:sz w:val="24"/>
          <w:szCs w:val="24"/>
        </w:rPr>
        <w:t xml:space="preserve">Insert </w:t>
      </w:r>
      <w:r w:rsidR="00585554">
        <w:rPr>
          <w:rFonts w:eastAsia="SimSun" w:cstheme="minorHAnsi"/>
          <w:sz w:val="24"/>
          <w:szCs w:val="24"/>
        </w:rPr>
        <w:t>an</w:t>
      </w:r>
      <w:r w:rsidR="00543510">
        <w:rPr>
          <w:rFonts w:eastAsia="SimSun" w:cstheme="minorHAnsi"/>
          <w:sz w:val="24"/>
          <w:szCs w:val="24"/>
        </w:rPr>
        <w:t xml:space="preserve"> </w:t>
      </w:r>
      <w:r w:rsidRPr="00543510">
        <w:rPr>
          <w:rFonts w:eastAsia="SimSun" w:cstheme="minorHAnsi"/>
          <w:sz w:val="24"/>
          <w:szCs w:val="24"/>
        </w:rPr>
        <w:t>8</w:t>
      </w:r>
      <w:r w:rsidR="00A83773">
        <w:rPr>
          <w:rFonts w:eastAsia="SimSun" w:cstheme="minorHAnsi"/>
          <w:sz w:val="24"/>
          <w:szCs w:val="24"/>
        </w:rPr>
        <w:t xml:space="preserve"> </w:t>
      </w:r>
      <w:r w:rsidRPr="00543510">
        <w:rPr>
          <w:rFonts w:eastAsia="SimSun" w:cstheme="minorHAnsi"/>
          <w:sz w:val="24"/>
          <w:szCs w:val="24"/>
        </w:rPr>
        <w:t>Fr/12</w:t>
      </w:r>
      <w:r w:rsidR="00A83773">
        <w:rPr>
          <w:rFonts w:eastAsia="SimSun" w:cstheme="minorHAnsi"/>
          <w:sz w:val="24"/>
          <w:szCs w:val="24"/>
        </w:rPr>
        <w:t xml:space="preserve"> </w:t>
      </w:r>
      <w:r w:rsidRPr="00543510">
        <w:rPr>
          <w:rFonts w:eastAsia="SimSun" w:cstheme="minorHAnsi"/>
          <w:sz w:val="24"/>
          <w:szCs w:val="24"/>
        </w:rPr>
        <w:t>Fr arterial cannula into the GDA or SA</w:t>
      </w:r>
      <w:r w:rsidR="00543510">
        <w:rPr>
          <w:rFonts w:eastAsia="SimSun" w:cstheme="minorHAnsi"/>
          <w:sz w:val="24"/>
          <w:szCs w:val="24"/>
        </w:rPr>
        <w:t xml:space="preserve">. Ensure that there is no </w:t>
      </w:r>
      <w:r w:rsidRPr="00543510">
        <w:rPr>
          <w:rFonts w:eastAsia="SimSun" w:cstheme="minorHAnsi"/>
          <w:sz w:val="24"/>
          <w:szCs w:val="24"/>
        </w:rPr>
        <w:t>interruption of</w:t>
      </w:r>
      <w:r w:rsidR="00543510">
        <w:rPr>
          <w:rFonts w:eastAsia="SimSun" w:cstheme="minorHAnsi"/>
          <w:sz w:val="24"/>
          <w:szCs w:val="24"/>
        </w:rPr>
        <w:t xml:space="preserve"> the</w:t>
      </w:r>
      <w:r w:rsidRPr="00543510">
        <w:rPr>
          <w:rFonts w:eastAsia="SimSun" w:cstheme="minorHAnsi"/>
          <w:sz w:val="24"/>
          <w:szCs w:val="24"/>
        </w:rPr>
        <w:t xml:space="preserve"> arterial supply for the liver from the CA. </w:t>
      </w:r>
      <w:r w:rsidR="00A808CB" w:rsidRPr="00543510">
        <w:rPr>
          <w:rFonts w:eastAsia="SimSun" w:cstheme="minorHAnsi"/>
          <w:sz w:val="24"/>
          <w:szCs w:val="24"/>
        </w:rPr>
        <w:t>Connect t</w:t>
      </w:r>
      <w:r w:rsidRPr="00543510">
        <w:rPr>
          <w:rFonts w:eastAsia="SimSun" w:cstheme="minorHAnsi"/>
          <w:sz w:val="24"/>
          <w:szCs w:val="24"/>
        </w:rPr>
        <w:t>he arterial cannula to the HA perfusion line of the Liver Assist device.</w:t>
      </w:r>
    </w:p>
    <w:p w14:paraId="01401FBE" w14:textId="77777777" w:rsidR="00270103" w:rsidRPr="00543510" w:rsidRDefault="00270103" w:rsidP="00270103">
      <w:pPr>
        <w:rPr>
          <w:rFonts w:eastAsia="SimSun" w:cstheme="minorHAnsi"/>
          <w:sz w:val="24"/>
          <w:szCs w:val="24"/>
        </w:rPr>
      </w:pPr>
    </w:p>
    <w:p w14:paraId="5B0D35DA" w14:textId="46F8BB60" w:rsidR="00270103" w:rsidRPr="00543510" w:rsidRDefault="00270103" w:rsidP="00270103">
      <w:pPr>
        <w:rPr>
          <w:rFonts w:eastAsia="SimSun" w:cstheme="minorHAnsi"/>
          <w:sz w:val="24"/>
          <w:szCs w:val="24"/>
        </w:rPr>
      </w:pPr>
      <w:r w:rsidRPr="00543510">
        <w:rPr>
          <w:rFonts w:eastAsia="SimSun" w:cstheme="minorHAnsi"/>
          <w:sz w:val="24"/>
          <w:szCs w:val="24"/>
        </w:rPr>
        <w:t xml:space="preserve">2.5. </w:t>
      </w:r>
      <w:bookmarkStart w:id="11" w:name="_Hlk45541811"/>
      <w:r w:rsidR="00A808CB" w:rsidRPr="00543510">
        <w:rPr>
          <w:rFonts w:eastAsia="SimSun" w:cstheme="minorHAnsi"/>
          <w:sz w:val="24"/>
          <w:szCs w:val="24"/>
        </w:rPr>
        <w:t>Harvest a</w:t>
      </w:r>
      <w:r w:rsidRPr="00543510">
        <w:rPr>
          <w:rFonts w:eastAsia="SimSun" w:cstheme="minorHAnsi"/>
          <w:sz w:val="24"/>
          <w:szCs w:val="24"/>
        </w:rPr>
        <w:t xml:space="preserve"> 3 cm-long right external iliac vein</w:t>
      </w:r>
      <w:r w:rsidR="00543510">
        <w:rPr>
          <w:rFonts w:eastAsia="SimSun" w:cstheme="minorHAnsi"/>
          <w:sz w:val="24"/>
          <w:szCs w:val="24"/>
        </w:rPr>
        <w:t xml:space="preserve"> </w:t>
      </w:r>
      <w:r w:rsidRPr="00543510">
        <w:rPr>
          <w:rFonts w:eastAsia="SimSun" w:cstheme="minorHAnsi"/>
          <w:sz w:val="24"/>
          <w:szCs w:val="24"/>
        </w:rPr>
        <w:t>and anastomose</w:t>
      </w:r>
      <w:r w:rsidR="005728D6" w:rsidRPr="00543510">
        <w:rPr>
          <w:rFonts w:eastAsia="SimSun" w:cstheme="minorHAnsi"/>
          <w:sz w:val="24"/>
          <w:szCs w:val="24"/>
        </w:rPr>
        <w:t xml:space="preserve"> the </w:t>
      </w:r>
      <w:r w:rsidR="005728D6" w:rsidRPr="00543510">
        <w:rPr>
          <w:rFonts w:cstheme="minorHAnsi"/>
          <w:color w:val="333333"/>
          <w:sz w:val="24"/>
          <w:szCs w:val="24"/>
          <w:shd w:val="clear" w:color="auto" w:fill="FFFFFF"/>
        </w:rPr>
        <w:t>vessel</w:t>
      </w:r>
      <w:r w:rsidR="005728D6" w:rsidRPr="00543510">
        <w:rPr>
          <w:rFonts w:eastAsia="SimSun" w:cstheme="minorHAnsi"/>
          <w:sz w:val="24"/>
          <w:szCs w:val="24"/>
        </w:rPr>
        <w:t xml:space="preserve"> </w:t>
      </w:r>
      <w:r w:rsidRPr="00543510">
        <w:rPr>
          <w:rFonts w:eastAsia="SimSun" w:cstheme="minorHAnsi"/>
          <w:sz w:val="24"/>
          <w:szCs w:val="24"/>
        </w:rPr>
        <w:t>to the PV</w:t>
      </w:r>
      <w:r w:rsidR="005728D6" w:rsidRPr="00543510">
        <w:rPr>
          <w:rFonts w:eastAsia="SimSun" w:cstheme="minorHAnsi"/>
          <w:sz w:val="24"/>
          <w:szCs w:val="24"/>
        </w:rPr>
        <w:t xml:space="preserve"> in end-to-side fashion</w:t>
      </w:r>
      <w:r w:rsidRPr="00543510">
        <w:rPr>
          <w:rFonts w:eastAsia="SimSun" w:cstheme="minorHAnsi"/>
          <w:sz w:val="24"/>
          <w:szCs w:val="24"/>
        </w:rPr>
        <w:t xml:space="preserve"> with partial blockage of the PV for making an interposition vein.</w:t>
      </w:r>
      <w:bookmarkEnd w:id="11"/>
      <w:r w:rsidRPr="00543510">
        <w:rPr>
          <w:rFonts w:eastAsia="SimSun" w:cstheme="minorHAnsi"/>
          <w:sz w:val="24"/>
          <w:szCs w:val="24"/>
        </w:rPr>
        <w:t xml:space="preserve"> </w:t>
      </w:r>
      <w:r w:rsidR="00A808CB" w:rsidRPr="00543510">
        <w:rPr>
          <w:rFonts w:eastAsia="SimSun" w:cstheme="minorHAnsi"/>
          <w:sz w:val="24"/>
          <w:szCs w:val="24"/>
        </w:rPr>
        <w:t>Connect a</w:t>
      </w:r>
      <w:r w:rsidRPr="00543510">
        <w:rPr>
          <w:rFonts w:eastAsia="SimSun" w:cstheme="minorHAnsi"/>
          <w:sz w:val="24"/>
          <w:szCs w:val="24"/>
        </w:rPr>
        <w:t xml:space="preserve"> straight 24</w:t>
      </w:r>
      <w:r w:rsidR="00A83773">
        <w:rPr>
          <w:rFonts w:eastAsia="SimSun" w:cstheme="minorHAnsi"/>
          <w:sz w:val="24"/>
          <w:szCs w:val="24"/>
        </w:rPr>
        <w:t xml:space="preserve"> </w:t>
      </w:r>
      <w:r w:rsidRPr="00543510">
        <w:rPr>
          <w:rFonts w:eastAsia="SimSun" w:cstheme="minorHAnsi"/>
          <w:sz w:val="24"/>
          <w:szCs w:val="24"/>
        </w:rPr>
        <w:t>Fr cannula to the PV perfusion line of the device and then</w:t>
      </w:r>
      <w:r w:rsidR="00543510">
        <w:rPr>
          <w:rFonts w:eastAsia="SimSun" w:cstheme="minorHAnsi"/>
          <w:sz w:val="24"/>
          <w:szCs w:val="24"/>
        </w:rPr>
        <w:t>,</w:t>
      </w:r>
      <w:r w:rsidRPr="00543510">
        <w:rPr>
          <w:rFonts w:eastAsia="SimSun" w:cstheme="minorHAnsi"/>
          <w:sz w:val="24"/>
          <w:szCs w:val="24"/>
        </w:rPr>
        <w:t xml:space="preserve"> </w:t>
      </w:r>
      <w:r w:rsidR="00543510" w:rsidRPr="00543510">
        <w:rPr>
          <w:rFonts w:eastAsia="SimSun" w:cstheme="minorHAnsi"/>
          <w:sz w:val="24"/>
          <w:szCs w:val="24"/>
        </w:rPr>
        <w:t>via the interposition vein</w:t>
      </w:r>
      <w:r w:rsidR="00543510">
        <w:rPr>
          <w:rFonts w:eastAsia="SimSun" w:cstheme="minorHAnsi"/>
          <w:sz w:val="24"/>
          <w:szCs w:val="24"/>
        </w:rPr>
        <w:t>,</w:t>
      </w:r>
      <w:r w:rsidR="00543510" w:rsidRPr="00543510">
        <w:rPr>
          <w:rFonts w:eastAsia="SimSun" w:cstheme="minorHAnsi"/>
          <w:sz w:val="24"/>
          <w:szCs w:val="24"/>
        </w:rPr>
        <w:t xml:space="preserve"> </w:t>
      </w:r>
      <w:r w:rsidR="00543510">
        <w:rPr>
          <w:rFonts w:eastAsia="SimSun" w:cstheme="minorHAnsi"/>
          <w:sz w:val="24"/>
          <w:szCs w:val="24"/>
        </w:rPr>
        <w:t xml:space="preserve">completely </w:t>
      </w:r>
      <w:r w:rsidRPr="00543510">
        <w:rPr>
          <w:rFonts w:eastAsia="SimSun" w:cstheme="minorHAnsi"/>
          <w:sz w:val="24"/>
          <w:szCs w:val="24"/>
        </w:rPr>
        <w:t>insert into the PV.</w:t>
      </w:r>
    </w:p>
    <w:p w14:paraId="1C83C81C" w14:textId="77777777" w:rsidR="00270103" w:rsidRPr="00543510" w:rsidRDefault="00270103" w:rsidP="00270103">
      <w:pPr>
        <w:rPr>
          <w:rFonts w:eastAsia="SimSun" w:cstheme="minorHAnsi"/>
          <w:sz w:val="24"/>
          <w:szCs w:val="24"/>
        </w:rPr>
      </w:pPr>
    </w:p>
    <w:p w14:paraId="24D7C43D" w14:textId="5D2F9598" w:rsidR="00270103" w:rsidRPr="00543510" w:rsidRDefault="00270103" w:rsidP="00270103">
      <w:pPr>
        <w:rPr>
          <w:rFonts w:eastAsia="SimSun" w:cstheme="minorHAnsi"/>
          <w:sz w:val="24"/>
          <w:szCs w:val="24"/>
        </w:rPr>
      </w:pPr>
      <w:r w:rsidRPr="00543510">
        <w:rPr>
          <w:rFonts w:eastAsia="SimSun" w:cstheme="minorHAnsi"/>
          <w:sz w:val="24"/>
          <w:szCs w:val="24"/>
        </w:rPr>
        <w:t xml:space="preserve">2.6. </w:t>
      </w:r>
      <w:r w:rsidR="00A808CB" w:rsidRPr="00543510">
        <w:rPr>
          <w:rFonts w:eastAsia="SimSun" w:cstheme="minorHAnsi"/>
          <w:sz w:val="24"/>
          <w:szCs w:val="24"/>
        </w:rPr>
        <w:t>Place a</w:t>
      </w:r>
      <w:r w:rsidRPr="00543510">
        <w:rPr>
          <w:rFonts w:eastAsia="SimSun" w:cstheme="minorHAnsi"/>
          <w:sz w:val="24"/>
          <w:szCs w:val="24"/>
        </w:rPr>
        <w:t xml:space="preserve"> 32</w:t>
      </w:r>
      <w:r w:rsidR="002E4327">
        <w:rPr>
          <w:rFonts w:eastAsia="SimSun" w:cstheme="minorHAnsi"/>
          <w:sz w:val="24"/>
          <w:szCs w:val="24"/>
        </w:rPr>
        <w:t>–</w:t>
      </w:r>
      <w:r w:rsidRPr="00543510">
        <w:rPr>
          <w:rFonts w:eastAsia="SimSun" w:cstheme="minorHAnsi"/>
          <w:sz w:val="24"/>
          <w:szCs w:val="24"/>
        </w:rPr>
        <w:t>34</w:t>
      </w:r>
      <w:r w:rsidR="00A83773">
        <w:rPr>
          <w:rFonts w:eastAsia="SimSun" w:cstheme="minorHAnsi"/>
          <w:sz w:val="24"/>
          <w:szCs w:val="24"/>
        </w:rPr>
        <w:t xml:space="preserve"> </w:t>
      </w:r>
      <w:r w:rsidRPr="00543510">
        <w:rPr>
          <w:rFonts w:eastAsia="SimSun" w:cstheme="minorHAnsi"/>
          <w:sz w:val="24"/>
          <w:szCs w:val="24"/>
        </w:rPr>
        <w:t xml:space="preserve">Fr caval cannula in the infrahepatic inferior vena cava (IHIVC) for outflow to the organ reservoir of the device. </w:t>
      </w:r>
      <w:r w:rsidR="00785B57">
        <w:rPr>
          <w:rFonts w:eastAsia="SimSun" w:cstheme="minorHAnsi"/>
          <w:sz w:val="24"/>
          <w:szCs w:val="24"/>
        </w:rPr>
        <w:t xml:space="preserve">Block the </w:t>
      </w:r>
      <w:r w:rsidRPr="00543510">
        <w:rPr>
          <w:rFonts w:eastAsia="SimSun" w:cstheme="minorHAnsi"/>
          <w:sz w:val="24"/>
          <w:szCs w:val="24"/>
        </w:rPr>
        <w:t>suprahepatic inferior vena cava (SHIVC)</w:t>
      </w:r>
      <w:r w:rsidR="00785B57">
        <w:rPr>
          <w:rFonts w:eastAsia="SimSun" w:cstheme="minorHAnsi"/>
          <w:sz w:val="24"/>
          <w:szCs w:val="24"/>
        </w:rPr>
        <w:t xml:space="preserve"> thereby blocking the venous drainage to the right atrium</w:t>
      </w:r>
      <w:r w:rsidRPr="00543510">
        <w:rPr>
          <w:rFonts w:eastAsia="SimSun" w:cstheme="minorHAnsi"/>
          <w:sz w:val="24"/>
          <w:szCs w:val="24"/>
        </w:rPr>
        <w:t xml:space="preserve">. Then, </w:t>
      </w:r>
      <w:r w:rsidR="00A808CB" w:rsidRPr="00543510">
        <w:rPr>
          <w:rFonts w:eastAsia="SimSun" w:cstheme="minorHAnsi"/>
          <w:sz w:val="24"/>
          <w:szCs w:val="24"/>
        </w:rPr>
        <w:t xml:space="preserve">start </w:t>
      </w:r>
      <w:r w:rsidRPr="00543510">
        <w:rPr>
          <w:rFonts w:eastAsia="SimSun" w:cstheme="minorHAnsi"/>
          <w:sz w:val="24"/>
          <w:szCs w:val="24"/>
        </w:rPr>
        <w:t>NMP, and</w:t>
      </w:r>
      <w:r w:rsidR="00A808CB" w:rsidRPr="00543510">
        <w:rPr>
          <w:rFonts w:eastAsia="SimSun" w:cstheme="minorHAnsi"/>
          <w:sz w:val="24"/>
          <w:szCs w:val="24"/>
        </w:rPr>
        <w:t xml:space="preserve"> establish</w:t>
      </w:r>
      <w:r w:rsidRPr="00543510">
        <w:rPr>
          <w:rFonts w:eastAsia="SimSun" w:cstheme="minorHAnsi"/>
          <w:sz w:val="24"/>
          <w:szCs w:val="24"/>
        </w:rPr>
        <w:t xml:space="preserve"> the circuit </w:t>
      </w:r>
      <w:r w:rsidRPr="00CF4D4F">
        <w:rPr>
          <w:rFonts w:eastAsia="SimSun" w:cstheme="minorHAnsi"/>
          <w:iCs/>
          <w:sz w:val="24"/>
          <w:szCs w:val="24"/>
        </w:rPr>
        <w:t>in situ</w:t>
      </w:r>
      <w:r w:rsidRPr="00543510">
        <w:rPr>
          <w:rFonts w:eastAsia="SimSun" w:cstheme="minorHAnsi"/>
          <w:sz w:val="24"/>
          <w:szCs w:val="24"/>
        </w:rPr>
        <w:t>.</w:t>
      </w:r>
    </w:p>
    <w:p w14:paraId="267D3B33" w14:textId="77777777" w:rsidR="00270103" w:rsidRPr="00543510" w:rsidRDefault="00270103" w:rsidP="00270103">
      <w:pPr>
        <w:rPr>
          <w:rFonts w:eastAsia="SimSun" w:cstheme="minorHAnsi"/>
          <w:sz w:val="24"/>
          <w:szCs w:val="24"/>
        </w:rPr>
      </w:pPr>
    </w:p>
    <w:p w14:paraId="04901C0D" w14:textId="64DED345" w:rsidR="00270103" w:rsidRPr="00543510" w:rsidRDefault="00270103" w:rsidP="00270103">
      <w:pPr>
        <w:rPr>
          <w:rFonts w:eastAsia="SimSun" w:cstheme="minorHAnsi"/>
          <w:sz w:val="24"/>
          <w:szCs w:val="24"/>
        </w:rPr>
      </w:pPr>
      <w:r w:rsidRPr="00543510">
        <w:rPr>
          <w:rFonts w:eastAsia="SimSun" w:cstheme="minorHAnsi"/>
          <w:sz w:val="24"/>
          <w:szCs w:val="24"/>
        </w:rPr>
        <w:t xml:space="preserve">2.7. </w:t>
      </w:r>
      <w:r w:rsidR="00A808CB" w:rsidRPr="00543510">
        <w:rPr>
          <w:rFonts w:eastAsia="SimSun" w:cstheme="minorHAnsi"/>
          <w:sz w:val="24"/>
          <w:szCs w:val="24"/>
        </w:rPr>
        <w:t>Harvest t</w:t>
      </w:r>
      <w:r w:rsidRPr="00543510">
        <w:rPr>
          <w:rFonts w:eastAsia="SimSun" w:cstheme="minorHAnsi"/>
          <w:sz w:val="24"/>
          <w:szCs w:val="24"/>
        </w:rPr>
        <w:t>he liver and transfer to the organ reservoir under continuous</w:t>
      </w:r>
      <w:r w:rsidR="00A808CB" w:rsidRPr="00543510">
        <w:rPr>
          <w:rFonts w:eastAsia="SimSun" w:cstheme="minorHAnsi"/>
          <w:sz w:val="24"/>
          <w:szCs w:val="24"/>
        </w:rPr>
        <w:t xml:space="preserve"> NMP</w:t>
      </w:r>
      <w:r w:rsidRPr="00543510">
        <w:rPr>
          <w:rFonts w:eastAsia="SimSun" w:cstheme="minorHAnsi"/>
          <w:sz w:val="24"/>
          <w:szCs w:val="24"/>
        </w:rPr>
        <w:t xml:space="preserve">. Immediately after the liver is removed from the abdominal cavity, cold-flush </w:t>
      </w:r>
      <w:r w:rsidR="008A3448" w:rsidRPr="00543510">
        <w:rPr>
          <w:rFonts w:eastAsia="SimSun" w:cstheme="minorHAnsi"/>
          <w:sz w:val="24"/>
          <w:szCs w:val="24"/>
        </w:rPr>
        <w:t xml:space="preserve">the kidneys </w:t>
      </w:r>
      <w:r w:rsidRPr="00543510">
        <w:rPr>
          <w:rFonts w:eastAsia="SimSun" w:cstheme="minorHAnsi"/>
          <w:sz w:val="24"/>
          <w:szCs w:val="24"/>
        </w:rPr>
        <w:t>via the</w:t>
      </w:r>
      <w:r w:rsidR="008A3448" w:rsidRPr="00543510">
        <w:rPr>
          <w:rFonts w:cstheme="minorHAnsi"/>
          <w:sz w:val="24"/>
          <w:szCs w:val="24"/>
        </w:rPr>
        <w:t xml:space="preserve"> </w:t>
      </w:r>
      <w:r w:rsidR="008A3448" w:rsidRPr="00543510">
        <w:rPr>
          <w:rFonts w:eastAsia="SimSun" w:cstheme="minorHAnsi"/>
          <w:sz w:val="24"/>
          <w:szCs w:val="24"/>
        </w:rPr>
        <w:t>preplaced</w:t>
      </w:r>
      <w:r w:rsidRPr="00543510">
        <w:rPr>
          <w:rFonts w:eastAsia="SimSun" w:cstheme="minorHAnsi"/>
          <w:sz w:val="24"/>
          <w:szCs w:val="24"/>
        </w:rPr>
        <w:t xml:space="preserve"> cannula within the abdominal aorta</w:t>
      </w:r>
      <w:r w:rsidR="008A3448" w:rsidRPr="00543510">
        <w:rPr>
          <w:rFonts w:eastAsia="SimSun" w:cstheme="minorHAnsi"/>
          <w:sz w:val="24"/>
          <w:szCs w:val="24"/>
        </w:rPr>
        <w:t xml:space="preserve"> and procure the kidneys in the conventional manner</w:t>
      </w:r>
      <w:r w:rsidRPr="00543510">
        <w:rPr>
          <w:rFonts w:eastAsia="SimSun" w:cstheme="minorHAnsi"/>
          <w:sz w:val="24"/>
          <w:szCs w:val="24"/>
        </w:rPr>
        <w:t>.</w:t>
      </w:r>
    </w:p>
    <w:p w14:paraId="2B37A272" w14:textId="77777777" w:rsidR="00270103" w:rsidRPr="00543510" w:rsidRDefault="00270103" w:rsidP="00270103">
      <w:pPr>
        <w:rPr>
          <w:rFonts w:eastAsia="SimSun" w:cstheme="minorHAnsi"/>
          <w:sz w:val="24"/>
          <w:szCs w:val="24"/>
        </w:rPr>
      </w:pPr>
    </w:p>
    <w:p w14:paraId="2790C191" w14:textId="465D2D91" w:rsidR="00270103" w:rsidRPr="00543510" w:rsidRDefault="00B75211" w:rsidP="00270103">
      <w:pPr>
        <w:rPr>
          <w:rFonts w:eastAsia="SimSun" w:cstheme="minorHAnsi"/>
          <w:sz w:val="24"/>
          <w:szCs w:val="24"/>
        </w:rPr>
      </w:pPr>
      <w:r w:rsidRPr="00543510">
        <w:rPr>
          <w:rFonts w:eastAsia="SimSun" w:cstheme="minorHAnsi"/>
          <w:sz w:val="24"/>
          <w:szCs w:val="24"/>
        </w:rPr>
        <w:t>NOTE:</w:t>
      </w:r>
      <w:r w:rsidR="00270103" w:rsidRPr="00543510">
        <w:rPr>
          <w:rFonts w:eastAsia="SimSun" w:cstheme="minorHAnsi"/>
          <w:sz w:val="24"/>
          <w:szCs w:val="24"/>
        </w:rPr>
        <w:t xml:space="preserve"> In the process of procurement, </w:t>
      </w:r>
      <w:r w:rsidR="008A3448" w:rsidRPr="00543510">
        <w:rPr>
          <w:rFonts w:eastAsia="SimSun" w:cstheme="minorHAnsi"/>
          <w:sz w:val="24"/>
          <w:szCs w:val="24"/>
        </w:rPr>
        <w:t xml:space="preserve">fully isolate </w:t>
      </w:r>
      <w:r w:rsidR="00270103" w:rsidRPr="00543510">
        <w:rPr>
          <w:rFonts w:eastAsia="SimSun" w:cstheme="minorHAnsi"/>
          <w:sz w:val="24"/>
          <w:szCs w:val="24"/>
        </w:rPr>
        <w:t>the common hepatic artery</w:t>
      </w:r>
      <w:r w:rsidR="002C5630" w:rsidRPr="00543510">
        <w:rPr>
          <w:rFonts w:eastAsia="SimSun" w:cstheme="minorHAnsi"/>
          <w:sz w:val="24"/>
          <w:szCs w:val="24"/>
        </w:rPr>
        <w:t xml:space="preserve"> (CHA)</w:t>
      </w:r>
      <w:r w:rsidR="00270103" w:rsidRPr="00543510">
        <w:rPr>
          <w:rFonts w:eastAsia="SimSun" w:cstheme="minorHAnsi"/>
          <w:sz w:val="24"/>
          <w:szCs w:val="24"/>
        </w:rPr>
        <w:t xml:space="preserve">, </w:t>
      </w:r>
      <w:r w:rsidR="008A3448" w:rsidRPr="00543510">
        <w:rPr>
          <w:rFonts w:eastAsia="SimSun" w:cstheme="minorHAnsi"/>
          <w:sz w:val="24"/>
          <w:szCs w:val="24"/>
        </w:rPr>
        <w:t xml:space="preserve">ligate </w:t>
      </w:r>
      <w:r w:rsidR="00270103" w:rsidRPr="00543510">
        <w:rPr>
          <w:rFonts w:eastAsia="SimSun" w:cstheme="minorHAnsi"/>
          <w:sz w:val="24"/>
          <w:szCs w:val="24"/>
        </w:rPr>
        <w:t>the left gastric artery (LGA), and</w:t>
      </w:r>
      <w:r w:rsidR="008A3448" w:rsidRPr="00543510">
        <w:rPr>
          <w:rFonts w:eastAsia="SimSun" w:cstheme="minorHAnsi"/>
          <w:sz w:val="24"/>
          <w:szCs w:val="24"/>
        </w:rPr>
        <w:t xml:space="preserve"> isolate</w:t>
      </w:r>
      <w:r w:rsidR="00270103" w:rsidRPr="00543510">
        <w:rPr>
          <w:rFonts w:eastAsia="SimSun" w:cstheme="minorHAnsi"/>
          <w:sz w:val="24"/>
          <w:szCs w:val="24"/>
        </w:rPr>
        <w:t xml:space="preserve"> the CA to the abdominal aorta. In the case of the accessory HA,</w:t>
      </w:r>
      <w:r w:rsidR="00785B57">
        <w:rPr>
          <w:rFonts w:eastAsia="SimSun" w:cstheme="minorHAnsi"/>
          <w:sz w:val="24"/>
          <w:szCs w:val="24"/>
        </w:rPr>
        <w:t xml:space="preserve"> </w:t>
      </w:r>
      <w:r w:rsidR="008A3448" w:rsidRPr="00543510">
        <w:rPr>
          <w:rFonts w:eastAsia="SimSun" w:cstheme="minorHAnsi"/>
          <w:sz w:val="24"/>
          <w:szCs w:val="24"/>
        </w:rPr>
        <w:t xml:space="preserve">bypass the artery </w:t>
      </w:r>
      <w:r w:rsidR="008A3448" w:rsidRPr="00CF4D4F">
        <w:rPr>
          <w:rFonts w:eastAsia="SimSun" w:cstheme="minorHAnsi"/>
          <w:iCs/>
          <w:sz w:val="24"/>
          <w:szCs w:val="24"/>
        </w:rPr>
        <w:t>in situ</w:t>
      </w:r>
      <w:r w:rsidR="008A3448" w:rsidRPr="00543510">
        <w:rPr>
          <w:rFonts w:eastAsia="SimSun" w:cstheme="minorHAnsi"/>
          <w:sz w:val="24"/>
          <w:szCs w:val="24"/>
        </w:rPr>
        <w:t xml:space="preserve"> before NMP start</w:t>
      </w:r>
      <w:r w:rsidR="00C04661">
        <w:rPr>
          <w:rFonts w:eastAsia="SimSun" w:cstheme="minorHAnsi"/>
          <w:sz w:val="24"/>
          <w:szCs w:val="24"/>
        </w:rPr>
        <w:t>s</w:t>
      </w:r>
      <w:r w:rsidR="00270103" w:rsidRPr="00543510">
        <w:rPr>
          <w:rFonts w:eastAsia="SimSun" w:cstheme="minorHAnsi"/>
          <w:sz w:val="24"/>
          <w:szCs w:val="24"/>
        </w:rPr>
        <w:t>.</w:t>
      </w:r>
    </w:p>
    <w:p w14:paraId="775E9CE8" w14:textId="77777777" w:rsidR="00270103" w:rsidRPr="00543510" w:rsidRDefault="00270103" w:rsidP="00270103">
      <w:pPr>
        <w:rPr>
          <w:rFonts w:eastAsia="SimSun" w:cstheme="minorHAnsi"/>
          <w:b/>
          <w:bCs/>
          <w:sz w:val="24"/>
          <w:szCs w:val="24"/>
        </w:rPr>
      </w:pPr>
    </w:p>
    <w:p w14:paraId="03B66A32" w14:textId="30B4600C" w:rsidR="00270103" w:rsidRPr="00543510" w:rsidRDefault="00270103" w:rsidP="00270103">
      <w:pPr>
        <w:rPr>
          <w:rFonts w:eastAsia="SimSun" w:cstheme="minorHAnsi"/>
          <w:b/>
          <w:bCs/>
          <w:sz w:val="24"/>
          <w:szCs w:val="24"/>
        </w:rPr>
      </w:pPr>
      <w:r w:rsidRPr="00543510">
        <w:rPr>
          <w:rFonts w:eastAsia="SimSun" w:cstheme="minorHAnsi"/>
          <w:b/>
          <w:bCs/>
          <w:sz w:val="24"/>
          <w:szCs w:val="24"/>
        </w:rPr>
        <w:t xml:space="preserve">3. Ischemia-free </w:t>
      </w:r>
      <w:r w:rsidR="00B75211" w:rsidRPr="00543510">
        <w:rPr>
          <w:rFonts w:eastAsia="SimSun" w:cstheme="minorHAnsi"/>
          <w:b/>
          <w:bCs/>
          <w:sz w:val="24"/>
          <w:szCs w:val="24"/>
        </w:rPr>
        <w:t>p</w:t>
      </w:r>
      <w:r w:rsidRPr="00543510">
        <w:rPr>
          <w:rFonts w:eastAsia="SimSun" w:cstheme="minorHAnsi"/>
          <w:b/>
          <w:bCs/>
          <w:sz w:val="24"/>
          <w:szCs w:val="24"/>
        </w:rPr>
        <w:t xml:space="preserve">reservation of the </w:t>
      </w:r>
      <w:r w:rsidR="00B75211" w:rsidRPr="00543510">
        <w:rPr>
          <w:rFonts w:eastAsia="SimSun" w:cstheme="minorHAnsi"/>
          <w:b/>
          <w:bCs/>
          <w:sz w:val="24"/>
          <w:szCs w:val="24"/>
        </w:rPr>
        <w:t>d</w:t>
      </w:r>
      <w:r w:rsidRPr="00543510">
        <w:rPr>
          <w:rFonts w:eastAsia="SimSun" w:cstheme="minorHAnsi"/>
          <w:b/>
          <w:bCs/>
          <w:sz w:val="24"/>
          <w:szCs w:val="24"/>
        </w:rPr>
        <w:t xml:space="preserve">onor </w:t>
      </w:r>
      <w:r w:rsidR="00B75211" w:rsidRPr="00543510">
        <w:rPr>
          <w:rFonts w:eastAsia="SimSun" w:cstheme="minorHAnsi"/>
          <w:b/>
          <w:bCs/>
          <w:sz w:val="24"/>
          <w:szCs w:val="24"/>
        </w:rPr>
        <w:t>l</w:t>
      </w:r>
      <w:r w:rsidRPr="00543510">
        <w:rPr>
          <w:rFonts w:eastAsia="SimSun" w:cstheme="minorHAnsi"/>
          <w:b/>
          <w:bCs/>
          <w:sz w:val="24"/>
          <w:szCs w:val="24"/>
        </w:rPr>
        <w:t>iver</w:t>
      </w:r>
    </w:p>
    <w:p w14:paraId="52BD6E44" w14:textId="77777777" w:rsidR="00270103" w:rsidRPr="00543510" w:rsidRDefault="00270103" w:rsidP="00270103">
      <w:pPr>
        <w:rPr>
          <w:rFonts w:eastAsia="SimSun" w:cstheme="minorHAnsi"/>
          <w:b/>
          <w:bCs/>
          <w:sz w:val="24"/>
          <w:szCs w:val="24"/>
        </w:rPr>
      </w:pPr>
    </w:p>
    <w:p w14:paraId="0814A1A9" w14:textId="64389F5C" w:rsidR="00270103" w:rsidRPr="00543510" w:rsidRDefault="00270103" w:rsidP="00270103">
      <w:pPr>
        <w:rPr>
          <w:rFonts w:eastAsia="SimSun" w:cstheme="minorHAnsi"/>
          <w:sz w:val="24"/>
          <w:szCs w:val="24"/>
        </w:rPr>
      </w:pPr>
      <w:r w:rsidRPr="00543510">
        <w:rPr>
          <w:rFonts w:eastAsia="SimSun" w:cstheme="minorHAnsi"/>
          <w:sz w:val="24"/>
          <w:szCs w:val="24"/>
        </w:rPr>
        <w:t xml:space="preserve">3.1. </w:t>
      </w:r>
      <w:r w:rsidR="00A808CB" w:rsidRPr="00543510">
        <w:rPr>
          <w:rFonts w:eastAsia="SimSun" w:cstheme="minorHAnsi"/>
          <w:sz w:val="24"/>
          <w:szCs w:val="24"/>
        </w:rPr>
        <w:t>Transfer t</w:t>
      </w:r>
      <w:r w:rsidRPr="00543510">
        <w:rPr>
          <w:rFonts w:eastAsia="SimSun" w:cstheme="minorHAnsi"/>
          <w:sz w:val="24"/>
          <w:szCs w:val="24"/>
        </w:rPr>
        <w:t xml:space="preserve">he liver to the perfusion device. </w:t>
      </w:r>
      <w:r w:rsidR="00A808CB" w:rsidRPr="00543510">
        <w:rPr>
          <w:rFonts w:eastAsia="SimSun" w:cstheme="minorHAnsi"/>
          <w:sz w:val="24"/>
          <w:szCs w:val="24"/>
        </w:rPr>
        <w:t>Remove t</w:t>
      </w:r>
      <w:r w:rsidRPr="00543510">
        <w:rPr>
          <w:rFonts w:eastAsia="SimSun" w:cstheme="minorHAnsi"/>
          <w:sz w:val="24"/>
          <w:szCs w:val="24"/>
        </w:rPr>
        <w:t xml:space="preserve">he caval cannula immediately when the liver is moved to the organ reservoir. </w:t>
      </w:r>
      <w:r w:rsidR="00613AA5" w:rsidRPr="00543510">
        <w:rPr>
          <w:rFonts w:eastAsia="SimSun" w:cstheme="minorHAnsi"/>
          <w:sz w:val="24"/>
          <w:szCs w:val="24"/>
        </w:rPr>
        <w:t xml:space="preserve">Continuous </w:t>
      </w:r>
      <w:r w:rsidR="00613AA5" w:rsidRPr="00CF4D4F">
        <w:rPr>
          <w:rFonts w:eastAsia="SimSun" w:cstheme="minorHAnsi"/>
          <w:iCs/>
          <w:sz w:val="24"/>
          <w:szCs w:val="24"/>
        </w:rPr>
        <w:t>ex situ</w:t>
      </w:r>
      <w:r w:rsidR="00613AA5" w:rsidRPr="00543510">
        <w:rPr>
          <w:rFonts w:eastAsia="SimSun" w:cstheme="minorHAnsi"/>
          <w:sz w:val="24"/>
          <w:szCs w:val="24"/>
        </w:rPr>
        <w:t xml:space="preserve"> NMP the liver graft </w:t>
      </w:r>
      <w:r w:rsidRPr="00543510">
        <w:rPr>
          <w:rFonts w:eastAsia="SimSun" w:cstheme="minorHAnsi"/>
          <w:sz w:val="24"/>
          <w:szCs w:val="24"/>
        </w:rPr>
        <w:t xml:space="preserve">until allograft revascularization. </w:t>
      </w:r>
      <w:r w:rsidR="00613AA5" w:rsidRPr="00543510">
        <w:rPr>
          <w:rFonts w:eastAsia="SimSun" w:cstheme="minorHAnsi"/>
          <w:sz w:val="24"/>
          <w:szCs w:val="24"/>
        </w:rPr>
        <w:t>N</w:t>
      </w:r>
      <w:r w:rsidRPr="00543510">
        <w:rPr>
          <w:rFonts w:eastAsia="SimSun" w:cstheme="minorHAnsi"/>
          <w:sz w:val="24"/>
          <w:szCs w:val="24"/>
        </w:rPr>
        <w:t>early submerge</w:t>
      </w:r>
      <w:r w:rsidR="00613AA5" w:rsidRPr="00543510">
        <w:rPr>
          <w:rFonts w:eastAsia="SimSun" w:cstheme="minorHAnsi"/>
          <w:sz w:val="24"/>
          <w:szCs w:val="24"/>
        </w:rPr>
        <w:t xml:space="preserve"> the liver</w:t>
      </w:r>
      <w:r w:rsidRPr="00543510">
        <w:rPr>
          <w:rFonts w:eastAsia="SimSun" w:cstheme="minorHAnsi"/>
          <w:sz w:val="24"/>
          <w:szCs w:val="24"/>
        </w:rPr>
        <w:t xml:space="preserve"> by perfusate. </w:t>
      </w:r>
      <w:r w:rsidR="00613AA5" w:rsidRPr="00543510">
        <w:rPr>
          <w:rFonts w:eastAsia="SimSun" w:cstheme="minorHAnsi"/>
          <w:sz w:val="24"/>
          <w:szCs w:val="24"/>
        </w:rPr>
        <w:t xml:space="preserve">Cover any </w:t>
      </w:r>
      <w:r w:rsidRPr="00543510">
        <w:rPr>
          <w:rFonts w:eastAsia="SimSun" w:cstheme="minorHAnsi"/>
          <w:sz w:val="24"/>
          <w:szCs w:val="24"/>
        </w:rPr>
        <w:t>dry surfaces with wet sterile gauze to prevent dehydration.</w:t>
      </w:r>
    </w:p>
    <w:p w14:paraId="63727ACB" w14:textId="77777777" w:rsidR="00270103" w:rsidRPr="00543510" w:rsidRDefault="00270103" w:rsidP="00270103">
      <w:pPr>
        <w:rPr>
          <w:rFonts w:eastAsia="SimSun" w:cstheme="minorHAnsi"/>
          <w:sz w:val="24"/>
          <w:szCs w:val="24"/>
        </w:rPr>
      </w:pPr>
    </w:p>
    <w:p w14:paraId="1A8A8B4A" w14:textId="3E0B91F4" w:rsidR="00270103" w:rsidRPr="00543510" w:rsidRDefault="00270103" w:rsidP="00270103">
      <w:pPr>
        <w:rPr>
          <w:rFonts w:eastAsia="SimSun" w:cstheme="minorHAnsi"/>
          <w:sz w:val="24"/>
          <w:szCs w:val="24"/>
        </w:rPr>
      </w:pPr>
      <w:r w:rsidRPr="00543510">
        <w:rPr>
          <w:rFonts w:eastAsia="SimSun" w:cstheme="minorHAnsi"/>
          <w:sz w:val="24"/>
          <w:szCs w:val="24"/>
        </w:rPr>
        <w:t xml:space="preserve">3.2. </w:t>
      </w:r>
      <w:r w:rsidR="00A808CB" w:rsidRPr="00543510">
        <w:rPr>
          <w:rFonts w:eastAsia="SimSun" w:cstheme="minorHAnsi"/>
          <w:sz w:val="24"/>
          <w:szCs w:val="24"/>
        </w:rPr>
        <w:t>Set t</w:t>
      </w:r>
      <w:r w:rsidRPr="00543510">
        <w:rPr>
          <w:rFonts w:eastAsia="SimSun" w:cstheme="minorHAnsi"/>
          <w:sz w:val="24"/>
          <w:szCs w:val="24"/>
        </w:rPr>
        <w:t>he PV perfusion pressure at 6</w:t>
      </w:r>
      <w:r w:rsidR="008A3823">
        <w:rPr>
          <w:rFonts w:eastAsia="SimSun" w:cstheme="minorHAnsi"/>
          <w:sz w:val="24"/>
          <w:szCs w:val="24"/>
        </w:rPr>
        <w:t>–</w:t>
      </w:r>
      <w:r w:rsidRPr="00543510">
        <w:rPr>
          <w:rFonts w:eastAsia="SimSun" w:cstheme="minorHAnsi"/>
          <w:sz w:val="24"/>
          <w:szCs w:val="24"/>
        </w:rPr>
        <w:t xml:space="preserve">10 mmHg with a targeted flow rate higher than 500 mL/min. </w:t>
      </w:r>
      <w:r w:rsidR="00A808CB" w:rsidRPr="00543510">
        <w:rPr>
          <w:rFonts w:eastAsia="SimSun" w:cstheme="minorHAnsi"/>
          <w:sz w:val="24"/>
          <w:szCs w:val="24"/>
        </w:rPr>
        <w:t>Set the</w:t>
      </w:r>
      <w:r w:rsidRPr="00543510">
        <w:rPr>
          <w:rFonts w:eastAsia="SimSun" w:cstheme="minorHAnsi"/>
          <w:sz w:val="24"/>
          <w:szCs w:val="24"/>
        </w:rPr>
        <w:t xml:space="preserve"> HA pressure at 50</w:t>
      </w:r>
      <w:r w:rsidR="008A3823">
        <w:rPr>
          <w:rFonts w:eastAsia="SimSun" w:cstheme="minorHAnsi"/>
          <w:sz w:val="24"/>
          <w:szCs w:val="24"/>
        </w:rPr>
        <w:t>–</w:t>
      </w:r>
      <w:r w:rsidRPr="00543510">
        <w:rPr>
          <w:rFonts w:eastAsia="SimSun" w:cstheme="minorHAnsi"/>
          <w:sz w:val="24"/>
          <w:szCs w:val="24"/>
        </w:rPr>
        <w:t xml:space="preserve">60 mmHg with a targeted flow rate higher than 150 mL/min. During the NMP, </w:t>
      </w:r>
      <w:r w:rsidR="00613AA5" w:rsidRPr="00543510">
        <w:rPr>
          <w:rFonts w:eastAsia="SimSun" w:cstheme="minorHAnsi"/>
          <w:sz w:val="24"/>
          <w:szCs w:val="24"/>
        </w:rPr>
        <w:t xml:space="preserve">ensure </w:t>
      </w:r>
      <w:r w:rsidRPr="00543510">
        <w:rPr>
          <w:rFonts w:eastAsia="SimSun" w:cstheme="minorHAnsi"/>
          <w:sz w:val="24"/>
          <w:szCs w:val="24"/>
        </w:rPr>
        <w:t>th</w:t>
      </w:r>
      <w:r w:rsidR="00E70C5C">
        <w:rPr>
          <w:rFonts w:eastAsia="SimSun" w:cstheme="minorHAnsi"/>
          <w:sz w:val="24"/>
          <w:szCs w:val="24"/>
        </w:rPr>
        <w:t>at th</w:t>
      </w:r>
      <w:r w:rsidRPr="00543510">
        <w:rPr>
          <w:rFonts w:eastAsia="SimSun" w:cstheme="minorHAnsi"/>
          <w:sz w:val="24"/>
          <w:szCs w:val="24"/>
        </w:rPr>
        <w:t>e perfusion parameters</w:t>
      </w:r>
      <w:r w:rsidR="00613AA5" w:rsidRPr="00543510">
        <w:rPr>
          <w:rFonts w:eastAsia="SimSun" w:cstheme="minorHAnsi"/>
          <w:sz w:val="24"/>
          <w:szCs w:val="24"/>
        </w:rPr>
        <w:t xml:space="preserve"> </w:t>
      </w:r>
      <w:r w:rsidR="00E70C5C">
        <w:rPr>
          <w:rFonts w:eastAsia="SimSun" w:cstheme="minorHAnsi"/>
          <w:sz w:val="24"/>
          <w:szCs w:val="24"/>
        </w:rPr>
        <w:t>ar</w:t>
      </w:r>
      <w:r w:rsidRPr="00543510">
        <w:rPr>
          <w:rFonts w:eastAsia="SimSun" w:cstheme="minorHAnsi"/>
          <w:sz w:val="24"/>
          <w:szCs w:val="24"/>
        </w:rPr>
        <w:t>e stable, and</w:t>
      </w:r>
      <w:r w:rsidR="00613AA5" w:rsidRPr="00543510">
        <w:rPr>
          <w:rFonts w:eastAsia="SimSun" w:cstheme="minorHAnsi"/>
          <w:sz w:val="24"/>
          <w:szCs w:val="24"/>
        </w:rPr>
        <w:t xml:space="preserve"> monitor</w:t>
      </w:r>
      <w:r w:rsidRPr="00543510">
        <w:rPr>
          <w:rFonts w:eastAsia="SimSun" w:cstheme="minorHAnsi"/>
          <w:sz w:val="24"/>
          <w:szCs w:val="24"/>
        </w:rPr>
        <w:t xml:space="preserve"> the pressure and flow rate</w:t>
      </w:r>
      <w:r w:rsidR="008A3823">
        <w:rPr>
          <w:rFonts w:eastAsia="SimSun" w:cstheme="minorHAnsi"/>
          <w:sz w:val="24"/>
          <w:szCs w:val="24"/>
        </w:rPr>
        <w:t xml:space="preserve"> </w:t>
      </w:r>
      <w:r w:rsidRPr="00543510">
        <w:rPr>
          <w:rFonts w:eastAsia="SimSun" w:cstheme="minorHAnsi"/>
          <w:sz w:val="24"/>
          <w:szCs w:val="24"/>
        </w:rPr>
        <w:t>within an appropriate range.</w:t>
      </w:r>
    </w:p>
    <w:p w14:paraId="63140F8B" w14:textId="77777777" w:rsidR="00270103" w:rsidRPr="00543510" w:rsidRDefault="00270103" w:rsidP="00270103">
      <w:pPr>
        <w:rPr>
          <w:rFonts w:eastAsia="SimSun" w:cstheme="minorHAnsi"/>
          <w:sz w:val="24"/>
          <w:szCs w:val="24"/>
        </w:rPr>
      </w:pPr>
    </w:p>
    <w:p w14:paraId="500E66E1" w14:textId="09868564" w:rsidR="00270103" w:rsidRPr="00543510" w:rsidRDefault="00270103" w:rsidP="00613AA5">
      <w:pPr>
        <w:rPr>
          <w:rFonts w:eastAsia="SimSun" w:cstheme="minorHAnsi"/>
          <w:sz w:val="24"/>
          <w:szCs w:val="24"/>
        </w:rPr>
      </w:pPr>
      <w:r w:rsidRPr="00543510">
        <w:rPr>
          <w:rFonts w:eastAsia="SimSun" w:cstheme="minorHAnsi"/>
          <w:sz w:val="24"/>
          <w:szCs w:val="24"/>
        </w:rPr>
        <w:t xml:space="preserve">3.3. </w:t>
      </w:r>
      <w:r w:rsidR="00A808CB" w:rsidRPr="00543510">
        <w:rPr>
          <w:rFonts w:eastAsia="SimSun" w:cstheme="minorHAnsi"/>
          <w:sz w:val="24"/>
          <w:szCs w:val="24"/>
        </w:rPr>
        <w:t>Remove r</w:t>
      </w:r>
      <w:r w:rsidRPr="00543510">
        <w:rPr>
          <w:rFonts w:eastAsia="SimSun" w:cstheme="minorHAnsi"/>
          <w:sz w:val="24"/>
          <w:szCs w:val="24"/>
        </w:rPr>
        <w:t xml:space="preserve">edundant tissues from the liver and blood vessels. </w:t>
      </w:r>
      <w:r w:rsidR="00613AA5" w:rsidRPr="00543510">
        <w:rPr>
          <w:rFonts w:eastAsia="SimSun" w:cstheme="minorHAnsi"/>
          <w:sz w:val="24"/>
          <w:szCs w:val="24"/>
        </w:rPr>
        <w:t>Transiently block the overall IVC to examine SHIVC and IHIVC for leaks.</w:t>
      </w:r>
    </w:p>
    <w:p w14:paraId="6E2EC768" w14:textId="77777777" w:rsidR="00270103" w:rsidRPr="00543510" w:rsidRDefault="00270103" w:rsidP="00270103">
      <w:pPr>
        <w:rPr>
          <w:rFonts w:eastAsia="SimSun" w:cstheme="minorHAnsi"/>
          <w:sz w:val="24"/>
          <w:szCs w:val="24"/>
        </w:rPr>
      </w:pPr>
    </w:p>
    <w:p w14:paraId="538DAD23" w14:textId="4E16732D" w:rsidR="00270103" w:rsidRPr="00543510" w:rsidRDefault="00270103" w:rsidP="00270103">
      <w:pPr>
        <w:rPr>
          <w:rFonts w:eastAsia="SimSun" w:cstheme="minorHAnsi"/>
          <w:sz w:val="24"/>
          <w:szCs w:val="24"/>
        </w:rPr>
      </w:pPr>
      <w:r w:rsidRPr="00543510">
        <w:rPr>
          <w:rFonts w:eastAsia="SimSun" w:cstheme="minorHAnsi"/>
          <w:sz w:val="24"/>
          <w:szCs w:val="24"/>
        </w:rPr>
        <w:t xml:space="preserve">3.4. </w:t>
      </w:r>
      <w:r w:rsidR="00A808CB" w:rsidRPr="00543510">
        <w:rPr>
          <w:rFonts w:eastAsia="SimSun" w:cstheme="minorHAnsi"/>
          <w:sz w:val="24"/>
          <w:szCs w:val="24"/>
        </w:rPr>
        <w:t>Collect t</w:t>
      </w:r>
      <w:r w:rsidRPr="00543510">
        <w:rPr>
          <w:rFonts w:eastAsia="SimSun" w:cstheme="minorHAnsi"/>
          <w:sz w:val="24"/>
          <w:szCs w:val="24"/>
        </w:rPr>
        <w:t xml:space="preserve">he bile tubing into a </w:t>
      </w:r>
      <w:r w:rsidR="00613AA5" w:rsidRPr="00543510">
        <w:rPr>
          <w:rFonts w:eastAsia="SimSun" w:cstheme="minorHAnsi"/>
          <w:sz w:val="24"/>
          <w:szCs w:val="24"/>
        </w:rPr>
        <w:t xml:space="preserve">15 mL </w:t>
      </w:r>
      <w:r w:rsidRPr="00543510">
        <w:rPr>
          <w:rFonts w:eastAsia="SimSun" w:cstheme="minorHAnsi"/>
          <w:sz w:val="24"/>
          <w:szCs w:val="24"/>
        </w:rPr>
        <w:t xml:space="preserve">collection container. </w:t>
      </w:r>
      <w:r w:rsidR="00A808CB" w:rsidRPr="00543510">
        <w:rPr>
          <w:rFonts w:eastAsia="SimSun" w:cstheme="minorHAnsi"/>
          <w:sz w:val="24"/>
          <w:szCs w:val="24"/>
        </w:rPr>
        <w:t>Place t</w:t>
      </w:r>
      <w:r w:rsidRPr="00543510">
        <w:rPr>
          <w:rFonts w:eastAsia="SimSun" w:cstheme="minorHAnsi"/>
          <w:sz w:val="24"/>
          <w:szCs w:val="24"/>
        </w:rPr>
        <w:t xml:space="preserve">he opening of the bile drain below the liver to allow bile to run out freely. </w:t>
      </w:r>
      <w:r w:rsidR="00A808CB" w:rsidRPr="00543510">
        <w:rPr>
          <w:rFonts w:eastAsia="SimSun" w:cstheme="minorHAnsi"/>
          <w:sz w:val="24"/>
          <w:szCs w:val="24"/>
        </w:rPr>
        <w:t>Record t</w:t>
      </w:r>
      <w:r w:rsidRPr="00543510">
        <w:rPr>
          <w:rFonts w:eastAsia="SimSun" w:cstheme="minorHAnsi"/>
          <w:sz w:val="24"/>
          <w:szCs w:val="24"/>
        </w:rPr>
        <w:t xml:space="preserve">he amount of bile production, and </w:t>
      </w:r>
      <w:r w:rsidR="00333233" w:rsidRPr="00543510">
        <w:rPr>
          <w:rFonts w:eastAsia="SimSun" w:cstheme="minorHAnsi"/>
          <w:sz w:val="24"/>
          <w:szCs w:val="24"/>
        </w:rPr>
        <w:t xml:space="preserve">monitor </w:t>
      </w:r>
      <w:r w:rsidRPr="00543510">
        <w:rPr>
          <w:rFonts w:eastAsia="SimSun" w:cstheme="minorHAnsi"/>
          <w:sz w:val="24"/>
          <w:szCs w:val="24"/>
        </w:rPr>
        <w:t>the biochemical parameters</w:t>
      </w:r>
      <w:r w:rsidR="00333233" w:rsidRPr="00543510">
        <w:rPr>
          <w:rFonts w:eastAsia="SimSun" w:cstheme="minorHAnsi"/>
          <w:sz w:val="24"/>
          <w:szCs w:val="24"/>
        </w:rPr>
        <w:t xml:space="preserve"> </w:t>
      </w:r>
      <w:r w:rsidRPr="00543510">
        <w:rPr>
          <w:rFonts w:eastAsia="SimSun" w:cstheme="minorHAnsi"/>
          <w:sz w:val="24"/>
          <w:szCs w:val="24"/>
        </w:rPr>
        <w:t>every 30 min.</w:t>
      </w:r>
    </w:p>
    <w:p w14:paraId="7DA6E4BD" w14:textId="77777777" w:rsidR="00270103" w:rsidRPr="00543510" w:rsidRDefault="00270103" w:rsidP="00270103">
      <w:pPr>
        <w:autoSpaceDE w:val="0"/>
        <w:autoSpaceDN w:val="0"/>
        <w:adjustRightInd w:val="0"/>
        <w:rPr>
          <w:rFonts w:eastAsia="SimSun" w:cstheme="minorHAnsi"/>
          <w:sz w:val="24"/>
          <w:szCs w:val="24"/>
        </w:rPr>
      </w:pPr>
    </w:p>
    <w:p w14:paraId="7D380B07" w14:textId="5CEB02B9" w:rsidR="00270103" w:rsidRPr="00543510" w:rsidRDefault="00270103" w:rsidP="00270103">
      <w:pPr>
        <w:autoSpaceDE w:val="0"/>
        <w:autoSpaceDN w:val="0"/>
        <w:adjustRightInd w:val="0"/>
        <w:rPr>
          <w:rFonts w:eastAsia="SimSun" w:cstheme="minorHAnsi"/>
          <w:sz w:val="24"/>
          <w:szCs w:val="24"/>
        </w:rPr>
      </w:pPr>
      <w:r w:rsidRPr="00543510">
        <w:rPr>
          <w:rFonts w:eastAsia="SimSun" w:cstheme="minorHAnsi"/>
          <w:sz w:val="24"/>
          <w:szCs w:val="24"/>
        </w:rPr>
        <w:t xml:space="preserve">3.5. </w:t>
      </w:r>
      <w:r w:rsidR="00A808CB" w:rsidRPr="00543510">
        <w:rPr>
          <w:rFonts w:eastAsia="SimSun" w:cstheme="minorHAnsi"/>
          <w:sz w:val="24"/>
          <w:szCs w:val="24"/>
        </w:rPr>
        <w:t>Obtain a</w:t>
      </w:r>
      <w:r w:rsidRPr="00543510">
        <w:rPr>
          <w:rFonts w:eastAsia="SimSun" w:cstheme="minorHAnsi"/>
          <w:sz w:val="24"/>
          <w:szCs w:val="24"/>
        </w:rPr>
        <w:t xml:space="preserve"> perfusion sample</w:t>
      </w:r>
      <w:r w:rsidR="00333233" w:rsidRPr="00543510">
        <w:rPr>
          <w:rFonts w:eastAsia="SimSun" w:cstheme="minorHAnsi"/>
          <w:sz w:val="24"/>
          <w:szCs w:val="24"/>
        </w:rPr>
        <w:t xml:space="preserve"> (1 mL)</w:t>
      </w:r>
      <w:r w:rsidRPr="00543510">
        <w:rPr>
          <w:rFonts w:eastAsia="SimSun" w:cstheme="minorHAnsi"/>
          <w:sz w:val="24"/>
          <w:szCs w:val="24"/>
        </w:rPr>
        <w:t xml:space="preserve"> for blood gas analysis every 15</w:t>
      </w:r>
      <w:r w:rsidR="00206164">
        <w:rPr>
          <w:rFonts w:eastAsia="SimSun" w:cstheme="minorHAnsi"/>
          <w:sz w:val="24"/>
          <w:szCs w:val="24"/>
        </w:rPr>
        <w:t>–</w:t>
      </w:r>
      <w:r w:rsidRPr="00543510">
        <w:rPr>
          <w:rFonts w:eastAsia="SimSun" w:cstheme="minorHAnsi"/>
          <w:sz w:val="24"/>
          <w:szCs w:val="24"/>
        </w:rPr>
        <w:t>20 min</w:t>
      </w:r>
      <w:r w:rsidR="00785B57">
        <w:rPr>
          <w:rFonts w:eastAsia="SimSun" w:cstheme="minorHAnsi"/>
          <w:sz w:val="24"/>
          <w:szCs w:val="24"/>
        </w:rPr>
        <w:t xml:space="preserve">, </w:t>
      </w:r>
      <w:r w:rsidRPr="00543510">
        <w:rPr>
          <w:rFonts w:eastAsia="SimSun" w:cstheme="minorHAnsi"/>
          <w:sz w:val="24"/>
          <w:szCs w:val="24"/>
        </w:rPr>
        <w:t>liver function tests</w:t>
      </w:r>
      <w:r w:rsidR="00333233" w:rsidRPr="00543510">
        <w:rPr>
          <w:rFonts w:eastAsia="SimSun" w:cstheme="minorHAnsi"/>
          <w:sz w:val="24"/>
          <w:szCs w:val="24"/>
        </w:rPr>
        <w:t xml:space="preserve"> (3 mL)</w:t>
      </w:r>
      <w:r w:rsidRPr="00543510">
        <w:rPr>
          <w:rFonts w:eastAsia="SimSun" w:cstheme="minorHAnsi"/>
          <w:sz w:val="24"/>
          <w:szCs w:val="24"/>
        </w:rPr>
        <w:t xml:space="preserve"> every 30 min and </w:t>
      </w:r>
      <w:r w:rsidR="00A808CB" w:rsidRPr="00543510">
        <w:rPr>
          <w:rFonts w:eastAsia="SimSun" w:cstheme="minorHAnsi"/>
          <w:sz w:val="24"/>
          <w:szCs w:val="24"/>
        </w:rPr>
        <w:t xml:space="preserve">monitor </w:t>
      </w:r>
      <w:r w:rsidRPr="00543510">
        <w:rPr>
          <w:rFonts w:eastAsia="SimSun" w:cstheme="minorHAnsi"/>
          <w:sz w:val="24"/>
          <w:szCs w:val="24"/>
        </w:rPr>
        <w:t>the biochemical parameters accordingly.</w:t>
      </w:r>
    </w:p>
    <w:p w14:paraId="7AE6A4CE" w14:textId="77777777" w:rsidR="00270103" w:rsidRPr="00543510" w:rsidRDefault="00270103" w:rsidP="00270103">
      <w:pPr>
        <w:autoSpaceDE w:val="0"/>
        <w:autoSpaceDN w:val="0"/>
        <w:adjustRightInd w:val="0"/>
        <w:rPr>
          <w:rFonts w:eastAsia="SimSun" w:cstheme="minorHAnsi"/>
          <w:sz w:val="24"/>
          <w:szCs w:val="24"/>
        </w:rPr>
      </w:pPr>
    </w:p>
    <w:p w14:paraId="6A0BFA49" w14:textId="3ED45F2E" w:rsidR="00270103" w:rsidRPr="00543510" w:rsidRDefault="00270103" w:rsidP="00270103">
      <w:pPr>
        <w:autoSpaceDE w:val="0"/>
        <w:autoSpaceDN w:val="0"/>
        <w:adjustRightInd w:val="0"/>
        <w:rPr>
          <w:rFonts w:eastAsia="SimSun" w:cstheme="minorHAnsi"/>
          <w:sz w:val="24"/>
          <w:szCs w:val="24"/>
        </w:rPr>
      </w:pPr>
      <w:r w:rsidRPr="00543510">
        <w:rPr>
          <w:rFonts w:eastAsia="SimSun" w:cstheme="minorHAnsi"/>
          <w:sz w:val="24"/>
          <w:szCs w:val="24"/>
        </w:rPr>
        <w:lastRenderedPageBreak/>
        <w:t xml:space="preserve">3.6. </w:t>
      </w:r>
      <w:r w:rsidR="00A808CB" w:rsidRPr="00543510">
        <w:rPr>
          <w:rFonts w:eastAsia="SimSun" w:cstheme="minorHAnsi"/>
          <w:sz w:val="24"/>
          <w:szCs w:val="24"/>
        </w:rPr>
        <w:t>Assess t</w:t>
      </w:r>
      <w:r w:rsidRPr="00543510">
        <w:rPr>
          <w:rFonts w:eastAsia="SimSun" w:cstheme="minorHAnsi"/>
          <w:sz w:val="24"/>
          <w:szCs w:val="24"/>
        </w:rPr>
        <w:t>he viability of the liver</w:t>
      </w:r>
      <w:r w:rsidR="00A808CB" w:rsidRPr="00543510">
        <w:rPr>
          <w:rFonts w:eastAsia="SimSun" w:cstheme="minorHAnsi"/>
          <w:sz w:val="24"/>
          <w:szCs w:val="24"/>
        </w:rPr>
        <w:t xml:space="preserve"> </w:t>
      </w:r>
      <w:r w:rsidRPr="00543510">
        <w:rPr>
          <w:rFonts w:eastAsia="SimSun" w:cstheme="minorHAnsi"/>
          <w:sz w:val="24"/>
          <w:szCs w:val="24"/>
        </w:rPr>
        <w:t>by blood gas analysis and liver function tests of the perfusate, as well as bile biochemical parameters as previously reported</w:t>
      </w:r>
      <w:r w:rsidR="00333233" w:rsidRPr="00543510">
        <w:rPr>
          <w:rFonts w:eastAsia="SimSun" w:cstheme="minorHAnsi"/>
          <w:sz w:val="24"/>
          <w:szCs w:val="24"/>
          <w:vertAlign w:val="superscript"/>
        </w:rPr>
        <w:t>2</w:t>
      </w:r>
      <w:r w:rsidRPr="00543510">
        <w:rPr>
          <w:rFonts w:eastAsia="SimSun" w:cstheme="minorHAnsi"/>
          <w:sz w:val="24"/>
          <w:szCs w:val="24"/>
        </w:rPr>
        <w:t>.</w:t>
      </w:r>
    </w:p>
    <w:p w14:paraId="1D129187" w14:textId="77777777" w:rsidR="00270103" w:rsidRPr="00543510" w:rsidRDefault="00270103" w:rsidP="00270103">
      <w:pPr>
        <w:rPr>
          <w:rFonts w:eastAsia="SimSun" w:cstheme="minorHAnsi"/>
          <w:sz w:val="24"/>
          <w:szCs w:val="24"/>
        </w:rPr>
      </w:pPr>
    </w:p>
    <w:p w14:paraId="688DAE57" w14:textId="1B8BEDFB" w:rsidR="00270103" w:rsidRPr="00543510" w:rsidRDefault="00ED4AA8" w:rsidP="00270103">
      <w:pPr>
        <w:rPr>
          <w:rFonts w:eastAsia="SimSun" w:cstheme="minorHAnsi"/>
          <w:sz w:val="24"/>
          <w:szCs w:val="24"/>
        </w:rPr>
      </w:pPr>
      <w:r w:rsidRPr="00543510">
        <w:rPr>
          <w:rFonts w:eastAsia="SimSun" w:cstheme="minorHAnsi"/>
          <w:sz w:val="24"/>
          <w:szCs w:val="24"/>
        </w:rPr>
        <w:t>N</w:t>
      </w:r>
      <w:r>
        <w:rPr>
          <w:rFonts w:eastAsia="SimSun" w:cstheme="minorHAnsi"/>
          <w:sz w:val="24"/>
          <w:szCs w:val="24"/>
        </w:rPr>
        <w:t>OTE</w:t>
      </w:r>
      <w:r w:rsidR="00270103" w:rsidRPr="00543510">
        <w:rPr>
          <w:rFonts w:eastAsia="SimSun" w:cstheme="minorHAnsi"/>
          <w:sz w:val="24"/>
          <w:szCs w:val="24"/>
        </w:rPr>
        <w:t xml:space="preserve">: For patient safety, </w:t>
      </w:r>
      <w:r w:rsidR="00333233" w:rsidRPr="00543510">
        <w:rPr>
          <w:rFonts w:eastAsia="SimSun" w:cstheme="minorHAnsi"/>
          <w:sz w:val="24"/>
          <w:szCs w:val="24"/>
        </w:rPr>
        <w:t xml:space="preserve">confirm the </w:t>
      </w:r>
      <w:r w:rsidR="00270103" w:rsidRPr="00543510">
        <w:rPr>
          <w:rFonts w:eastAsia="SimSun" w:cstheme="minorHAnsi"/>
          <w:sz w:val="24"/>
          <w:szCs w:val="24"/>
        </w:rPr>
        <w:t xml:space="preserve">graft viability during NMP before initiation of the recipient surgical procedures. </w:t>
      </w:r>
      <w:r w:rsidR="00333233" w:rsidRPr="00543510">
        <w:rPr>
          <w:rFonts w:eastAsia="SimSun" w:cstheme="minorHAnsi"/>
          <w:sz w:val="24"/>
          <w:szCs w:val="24"/>
        </w:rPr>
        <w:t xml:space="preserve">Add </w:t>
      </w:r>
      <w:r w:rsidR="00270103" w:rsidRPr="00543510">
        <w:rPr>
          <w:rFonts w:eastAsia="SimSun" w:cstheme="minorHAnsi"/>
          <w:sz w:val="24"/>
          <w:szCs w:val="24"/>
        </w:rPr>
        <w:t>1</w:t>
      </w:r>
      <w:r w:rsidR="00205FB9">
        <w:rPr>
          <w:rFonts w:eastAsia="SimSun" w:cstheme="minorHAnsi"/>
          <w:sz w:val="24"/>
          <w:szCs w:val="24"/>
        </w:rPr>
        <w:t xml:space="preserve"> </w:t>
      </w:r>
      <w:r w:rsidR="00270103" w:rsidRPr="00543510">
        <w:rPr>
          <w:rFonts w:eastAsia="SimSun" w:cstheme="minorHAnsi"/>
          <w:sz w:val="24"/>
          <w:szCs w:val="24"/>
        </w:rPr>
        <w:t>m</w:t>
      </w:r>
      <w:r w:rsidR="00487888">
        <w:rPr>
          <w:rFonts w:eastAsia="SimSun" w:cstheme="minorHAnsi"/>
          <w:sz w:val="24"/>
          <w:szCs w:val="24"/>
        </w:rPr>
        <w:t>L</w:t>
      </w:r>
      <w:r w:rsidR="00270103" w:rsidRPr="00543510">
        <w:rPr>
          <w:rFonts w:eastAsia="SimSun" w:cstheme="minorHAnsi"/>
          <w:sz w:val="24"/>
          <w:szCs w:val="24"/>
        </w:rPr>
        <w:t xml:space="preserve"> </w:t>
      </w:r>
      <w:r w:rsidR="00E70C5C">
        <w:rPr>
          <w:rFonts w:eastAsia="SimSun" w:cstheme="minorHAnsi"/>
          <w:sz w:val="24"/>
          <w:szCs w:val="24"/>
        </w:rPr>
        <w:t xml:space="preserve">of </w:t>
      </w:r>
      <w:r w:rsidR="00270103" w:rsidRPr="00543510">
        <w:rPr>
          <w:rFonts w:eastAsia="SimSun" w:cstheme="minorHAnsi"/>
          <w:sz w:val="24"/>
          <w:szCs w:val="24"/>
        </w:rPr>
        <w:t>papaverine to reduce vascular resistance</w:t>
      </w:r>
      <w:r w:rsidR="006E43AA">
        <w:rPr>
          <w:rFonts w:eastAsia="SimSun" w:cstheme="minorHAnsi"/>
          <w:sz w:val="24"/>
          <w:szCs w:val="24"/>
        </w:rPr>
        <w:t>,</w:t>
      </w:r>
      <w:r w:rsidR="00270103" w:rsidRPr="00543510">
        <w:rPr>
          <w:rFonts w:eastAsia="SimSun" w:cstheme="minorHAnsi"/>
          <w:sz w:val="24"/>
          <w:szCs w:val="24"/>
        </w:rPr>
        <w:t xml:space="preserve"> if necessary.</w:t>
      </w:r>
    </w:p>
    <w:p w14:paraId="1E66280F" w14:textId="77777777" w:rsidR="00270103" w:rsidRPr="00543510" w:rsidRDefault="00270103" w:rsidP="00270103">
      <w:pPr>
        <w:rPr>
          <w:rFonts w:eastAsia="SimSun" w:cstheme="minorHAnsi"/>
          <w:b/>
          <w:bCs/>
          <w:sz w:val="24"/>
          <w:szCs w:val="24"/>
        </w:rPr>
      </w:pPr>
    </w:p>
    <w:p w14:paraId="501B82DE" w14:textId="119D3EDE" w:rsidR="00270103" w:rsidRPr="00543510" w:rsidRDefault="00270103" w:rsidP="00270103">
      <w:pPr>
        <w:rPr>
          <w:rFonts w:eastAsia="SimSun" w:cstheme="minorHAnsi"/>
          <w:b/>
          <w:bCs/>
          <w:sz w:val="24"/>
          <w:szCs w:val="24"/>
        </w:rPr>
      </w:pPr>
      <w:r w:rsidRPr="00543510">
        <w:rPr>
          <w:rFonts w:eastAsia="SimSun" w:cstheme="minorHAnsi"/>
          <w:b/>
          <w:bCs/>
          <w:sz w:val="24"/>
          <w:szCs w:val="24"/>
        </w:rPr>
        <w:t xml:space="preserve">4. Ischemia-free </w:t>
      </w:r>
      <w:r w:rsidR="00B75211" w:rsidRPr="00543510">
        <w:rPr>
          <w:rFonts w:eastAsia="SimSun" w:cstheme="minorHAnsi"/>
          <w:b/>
          <w:bCs/>
          <w:sz w:val="24"/>
          <w:szCs w:val="24"/>
        </w:rPr>
        <w:t>i</w:t>
      </w:r>
      <w:r w:rsidRPr="00543510">
        <w:rPr>
          <w:rFonts w:eastAsia="SimSun" w:cstheme="minorHAnsi"/>
          <w:b/>
          <w:bCs/>
          <w:sz w:val="24"/>
          <w:szCs w:val="24"/>
        </w:rPr>
        <w:t xml:space="preserve">mplantation of the </w:t>
      </w:r>
      <w:r w:rsidR="00B75211" w:rsidRPr="00543510">
        <w:rPr>
          <w:rFonts w:eastAsia="SimSun" w:cstheme="minorHAnsi"/>
          <w:b/>
          <w:bCs/>
          <w:sz w:val="24"/>
          <w:szCs w:val="24"/>
        </w:rPr>
        <w:t>d</w:t>
      </w:r>
      <w:r w:rsidRPr="00543510">
        <w:rPr>
          <w:rFonts w:eastAsia="SimSun" w:cstheme="minorHAnsi"/>
          <w:b/>
          <w:bCs/>
          <w:sz w:val="24"/>
          <w:szCs w:val="24"/>
        </w:rPr>
        <w:t xml:space="preserve">onor </w:t>
      </w:r>
      <w:r w:rsidR="00B75211" w:rsidRPr="00543510">
        <w:rPr>
          <w:rFonts w:eastAsia="SimSun" w:cstheme="minorHAnsi"/>
          <w:b/>
          <w:bCs/>
          <w:sz w:val="24"/>
          <w:szCs w:val="24"/>
        </w:rPr>
        <w:t>l</w:t>
      </w:r>
      <w:r w:rsidRPr="00543510">
        <w:rPr>
          <w:rFonts w:eastAsia="SimSun" w:cstheme="minorHAnsi"/>
          <w:b/>
          <w:bCs/>
          <w:sz w:val="24"/>
          <w:szCs w:val="24"/>
        </w:rPr>
        <w:t>iver</w:t>
      </w:r>
    </w:p>
    <w:p w14:paraId="56C3E673" w14:textId="77777777" w:rsidR="00270103" w:rsidRPr="00543510" w:rsidRDefault="00270103" w:rsidP="00270103">
      <w:pPr>
        <w:rPr>
          <w:rFonts w:eastAsia="SimSun" w:cstheme="minorHAnsi"/>
          <w:b/>
          <w:bCs/>
          <w:sz w:val="24"/>
          <w:szCs w:val="24"/>
        </w:rPr>
      </w:pPr>
    </w:p>
    <w:p w14:paraId="4A785A10" w14:textId="3995C25D" w:rsidR="00270103" w:rsidRPr="00543510" w:rsidRDefault="00270103" w:rsidP="00270103">
      <w:pPr>
        <w:rPr>
          <w:rFonts w:eastAsia="SimSun" w:cstheme="minorHAnsi"/>
          <w:sz w:val="24"/>
          <w:szCs w:val="24"/>
        </w:rPr>
      </w:pPr>
      <w:r w:rsidRPr="00543510">
        <w:rPr>
          <w:rFonts w:eastAsia="SimSun" w:cstheme="minorHAnsi"/>
          <w:sz w:val="24"/>
          <w:szCs w:val="24"/>
        </w:rPr>
        <w:t xml:space="preserve">4.1. </w:t>
      </w:r>
      <w:r w:rsidR="00A808CB" w:rsidRPr="00543510">
        <w:rPr>
          <w:rFonts w:eastAsia="SimSun" w:cstheme="minorHAnsi"/>
          <w:sz w:val="24"/>
          <w:szCs w:val="24"/>
        </w:rPr>
        <w:t>Resect the recipient’s diseased liver using a conventional technique. Recannulate the donor IHIVC</w:t>
      </w:r>
      <w:r w:rsidR="00333233" w:rsidRPr="00543510">
        <w:rPr>
          <w:rFonts w:eastAsia="SimSun" w:cstheme="minorHAnsi"/>
          <w:sz w:val="24"/>
          <w:szCs w:val="24"/>
        </w:rPr>
        <w:t xml:space="preserve"> a 32</w:t>
      </w:r>
      <w:r w:rsidR="00E249D6">
        <w:rPr>
          <w:rFonts w:eastAsia="SimSun" w:cstheme="minorHAnsi"/>
          <w:sz w:val="24"/>
          <w:szCs w:val="24"/>
        </w:rPr>
        <w:t>–</w:t>
      </w:r>
      <w:r w:rsidR="00333233" w:rsidRPr="00543510">
        <w:rPr>
          <w:rFonts w:eastAsia="SimSun" w:cstheme="minorHAnsi"/>
          <w:sz w:val="24"/>
          <w:szCs w:val="24"/>
        </w:rPr>
        <w:t>34</w:t>
      </w:r>
      <w:r w:rsidR="00A83773">
        <w:rPr>
          <w:rFonts w:eastAsia="SimSun" w:cstheme="minorHAnsi"/>
          <w:sz w:val="24"/>
          <w:szCs w:val="24"/>
        </w:rPr>
        <w:t xml:space="preserve"> </w:t>
      </w:r>
      <w:r w:rsidR="00333233" w:rsidRPr="00543510">
        <w:rPr>
          <w:rFonts w:eastAsia="SimSun" w:cstheme="minorHAnsi"/>
          <w:sz w:val="24"/>
          <w:szCs w:val="24"/>
        </w:rPr>
        <w:t>Fr caval cannula</w:t>
      </w:r>
      <w:r w:rsidR="00A808CB" w:rsidRPr="00543510">
        <w:rPr>
          <w:rFonts w:eastAsia="SimSun" w:cstheme="minorHAnsi"/>
          <w:sz w:val="24"/>
          <w:szCs w:val="24"/>
        </w:rPr>
        <w:t xml:space="preserve"> and block the SHIVC with a clamp. </w:t>
      </w:r>
      <w:r w:rsidRPr="00543510">
        <w:rPr>
          <w:rFonts w:eastAsia="SimSun" w:cstheme="minorHAnsi"/>
          <w:sz w:val="24"/>
          <w:szCs w:val="24"/>
        </w:rPr>
        <w:t xml:space="preserve">Then, </w:t>
      </w:r>
      <w:r w:rsidR="00333233" w:rsidRPr="00543510">
        <w:rPr>
          <w:rFonts w:eastAsia="SimSun" w:cstheme="minorHAnsi"/>
          <w:sz w:val="24"/>
          <w:szCs w:val="24"/>
        </w:rPr>
        <w:t xml:space="preserve">move </w:t>
      </w:r>
      <w:r w:rsidRPr="00543510">
        <w:rPr>
          <w:rFonts w:eastAsia="SimSun" w:cstheme="minorHAnsi"/>
          <w:sz w:val="24"/>
          <w:szCs w:val="24"/>
        </w:rPr>
        <w:t xml:space="preserve">the donor liver from the reservoir </w:t>
      </w:r>
      <w:r w:rsidR="00333233" w:rsidRPr="00543510">
        <w:rPr>
          <w:rFonts w:eastAsia="SimSun" w:cstheme="minorHAnsi"/>
          <w:sz w:val="24"/>
          <w:szCs w:val="24"/>
        </w:rPr>
        <w:t>to</w:t>
      </w:r>
      <w:r w:rsidRPr="00543510">
        <w:rPr>
          <w:rFonts w:eastAsia="SimSun" w:cstheme="minorHAnsi"/>
          <w:sz w:val="24"/>
          <w:szCs w:val="24"/>
        </w:rPr>
        <w:t xml:space="preserve"> the recipient’s abdominal cavity so that an NMP circuit </w:t>
      </w:r>
      <w:r w:rsidRPr="00CF4D4F">
        <w:rPr>
          <w:rFonts w:eastAsia="SimSun" w:cstheme="minorHAnsi"/>
          <w:iCs/>
          <w:sz w:val="24"/>
          <w:szCs w:val="24"/>
        </w:rPr>
        <w:t>in situ</w:t>
      </w:r>
      <w:r w:rsidRPr="00543510">
        <w:rPr>
          <w:rFonts w:eastAsia="SimSun" w:cstheme="minorHAnsi"/>
          <w:sz w:val="24"/>
          <w:szCs w:val="24"/>
        </w:rPr>
        <w:t xml:space="preserve"> can be re-established.</w:t>
      </w:r>
    </w:p>
    <w:p w14:paraId="579AE297" w14:textId="77777777" w:rsidR="00270103" w:rsidRPr="00543510" w:rsidRDefault="00270103" w:rsidP="00270103">
      <w:pPr>
        <w:rPr>
          <w:rFonts w:eastAsia="SimSun" w:cstheme="minorHAnsi"/>
          <w:sz w:val="24"/>
          <w:szCs w:val="24"/>
        </w:rPr>
      </w:pPr>
    </w:p>
    <w:p w14:paraId="0623E25F" w14:textId="414E4400" w:rsidR="00270103" w:rsidRPr="00543510" w:rsidRDefault="00270103" w:rsidP="00270103">
      <w:pPr>
        <w:rPr>
          <w:rFonts w:eastAsia="SimSun" w:cstheme="minorHAnsi"/>
          <w:sz w:val="24"/>
          <w:szCs w:val="24"/>
        </w:rPr>
      </w:pPr>
      <w:r w:rsidRPr="00543510">
        <w:rPr>
          <w:rFonts w:eastAsia="SimSun" w:cstheme="minorHAnsi"/>
          <w:sz w:val="24"/>
          <w:szCs w:val="24"/>
        </w:rPr>
        <w:t xml:space="preserve">4.2. </w:t>
      </w:r>
      <w:r w:rsidR="00A808CB" w:rsidRPr="00543510">
        <w:rPr>
          <w:rFonts w:eastAsia="SimSun" w:cstheme="minorHAnsi"/>
          <w:sz w:val="24"/>
          <w:szCs w:val="24"/>
        </w:rPr>
        <w:t>Suture t</w:t>
      </w:r>
      <w:r w:rsidRPr="00543510">
        <w:rPr>
          <w:rFonts w:eastAsia="SimSun" w:cstheme="minorHAnsi"/>
          <w:sz w:val="24"/>
          <w:szCs w:val="24"/>
        </w:rPr>
        <w:t>he donor SHIVC to the recipient counterparts using 3</w:t>
      </w:r>
      <w:r w:rsidR="00C016E9">
        <w:rPr>
          <w:rFonts w:eastAsia="SimSun" w:cstheme="minorHAnsi"/>
          <w:sz w:val="24"/>
          <w:szCs w:val="24"/>
        </w:rPr>
        <w:t>–</w:t>
      </w:r>
      <w:r w:rsidRPr="00543510">
        <w:rPr>
          <w:rFonts w:eastAsia="SimSun" w:cstheme="minorHAnsi"/>
          <w:sz w:val="24"/>
          <w:szCs w:val="24"/>
        </w:rPr>
        <w:t xml:space="preserve">0 </w:t>
      </w:r>
      <w:r w:rsidR="00785B57">
        <w:rPr>
          <w:rFonts w:eastAsia="SimSun" w:cstheme="minorHAnsi"/>
          <w:sz w:val="24"/>
          <w:szCs w:val="24"/>
        </w:rPr>
        <w:t>non absorbable polypropylene sutures with a</w:t>
      </w:r>
      <w:r w:rsidR="00C14F17" w:rsidRPr="00543510">
        <w:rPr>
          <w:rFonts w:eastAsia="SimSun" w:cstheme="minorHAnsi"/>
          <w:sz w:val="24"/>
          <w:szCs w:val="24"/>
        </w:rPr>
        <w:t xml:space="preserve"> </w:t>
      </w:r>
      <w:r w:rsidR="00333233" w:rsidRPr="00543510">
        <w:rPr>
          <w:rFonts w:eastAsia="SimSun" w:cstheme="minorHAnsi"/>
          <w:sz w:val="24"/>
          <w:szCs w:val="24"/>
        </w:rPr>
        <w:t>bi-caval or</w:t>
      </w:r>
      <w:r w:rsidRPr="00543510">
        <w:rPr>
          <w:rFonts w:eastAsia="SimSun" w:cstheme="minorHAnsi"/>
          <w:sz w:val="24"/>
          <w:szCs w:val="24"/>
        </w:rPr>
        <w:t xml:space="preserve"> piggy-back technique.</w:t>
      </w:r>
    </w:p>
    <w:p w14:paraId="277C4B73" w14:textId="77777777" w:rsidR="00270103" w:rsidRPr="00543510" w:rsidRDefault="00270103" w:rsidP="00270103">
      <w:pPr>
        <w:rPr>
          <w:rFonts w:eastAsia="SimSun" w:cstheme="minorHAnsi"/>
          <w:sz w:val="24"/>
          <w:szCs w:val="24"/>
        </w:rPr>
      </w:pPr>
    </w:p>
    <w:p w14:paraId="29AFFFB9" w14:textId="0EE71EE4" w:rsidR="00270103" w:rsidRPr="00543510" w:rsidRDefault="00270103" w:rsidP="00270103">
      <w:pPr>
        <w:rPr>
          <w:rFonts w:eastAsia="SimSun" w:cstheme="minorHAnsi"/>
          <w:sz w:val="24"/>
          <w:szCs w:val="24"/>
        </w:rPr>
      </w:pPr>
      <w:r w:rsidRPr="00543510">
        <w:rPr>
          <w:rFonts w:eastAsia="SimSun" w:cstheme="minorHAnsi"/>
          <w:sz w:val="24"/>
          <w:szCs w:val="24"/>
        </w:rPr>
        <w:t xml:space="preserve">4.3. </w:t>
      </w:r>
      <w:r w:rsidR="00A808CB" w:rsidRPr="00543510">
        <w:rPr>
          <w:rFonts w:eastAsia="SimSun" w:cstheme="minorHAnsi"/>
          <w:sz w:val="24"/>
          <w:szCs w:val="24"/>
        </w:rPr>
        <w:t>Suture t</w:t>
      </w:r>
      <w:r w:rsidRPr="00543510">
        <w:rPr>
          <w:rFonts w:eastAsia="SimSun" w:cstheme="minorHAnsi"/>
          <w:sz w:val="24"/>
          <w:szCs w:val="24"/>
        </w:rPr>
        <w:t>he donor PV and HA to the recipient</w:t>
      </w:r>
      <w:r w:rsidR="001F5E1E" w:rsidRPr="00543510">
        <w:rPr>
          <w:rFonts w:eastAsia="SimSun" w:cstheme="minorHAnsi"/>
          <w:sz w:val="24"/>
          <w:szCs w:val="24"/>
        </w:rPr>
        <w:t>’s</w:t>
      </w:r>
      <w:r w:rsidRPr="00543510">
        <w:rPr>
          <w:rFonts w:eastAsia="SimSun" w:cstheme="minorHAnsi"/>
          <w:sz w:val="24"/>
          <w:szCs w:val="24"/>
        </w:rPr>
        <w:t xml:space="preserve"> counterparts in an end-to-end fashion using 5</w:t>
      </w:r>
      <w:r w:rsidR="00E44E22">
        <w:rPr>
          <w:rFonts w:eastAsia="SimSun" w:cstheme="minorHAnsi"/>
          <w:sz w:val="24"/>
          <w:szCs w:val="24"/>
        </w:rPr>
        <w:t>–</w:t>
      </w:r>
      <w:r w:rsidRPr="00543510">
        <w:rPr>
          <w:rFonts w:eastAsia="SimSun" w:cstheme="minorHAnsi"/>
          <w:sz w:val="24"/>
          <w:szCs w:val="24"/>
        </w:rPr>
        <w:t>0 and 7</w:t>
      </w:r>
      <w:r w:rsidR="00E44E22">
        <w:rPr>
          <w:rFonts w:eastAsia="SimSun" w:cstheme="minorHAnsi"/>
          <w:sz w:val="24"/>
          <w:szCs w:val="24"/>
        </w:rPr>
        <w:t>–</w:t>
      </w:r>
      <w:r w:rsidRPr="00543510">
        <w:rPr>
          <w:rFonts w:eastAsia="SimSun" w:cstheme="minorHAnsi"/>
          <w:sz w:val="24"/>
          <w:szCs w:val="24"/>
        </w:rPr>
        <w:t xml:space="preserve">0 </w:t>
      </w:r>
      <w:r w:rsidR="00785B57">
        <w:rPr>
          <w:rFonts w:eastAsia="SimSun" w:cstheme="minorHAnsi"/>
          <w:sz w:val="24"/>
          <w:szCs w:val="24"/>
        </w:rPr>
        <w:t>non absorbable polypropylene sutures</w:t>
      </w:r>
      <w:r w:rsidRPr="00543510">
        <w:rPr>
          <w:rFonts w:eastAsia="SimSun" w:cstheme="minorHAnsi"/>
          <w:sz w:val="24"/>
          <w:szCs w:val="24"/>
        </w:rPr>
        <w:t xml:space="preserve">, respectively. </w:t>
      </w:r>
      <w:r w:rsidR="00785B57">
        <w:rPr>
          <w:rFonts w:eastAsia="SimSun" w:cstheme="minorHAnsi"/>
          <w:sz w:val="24"/>
          <w:szCs w:val="24"/>
        </w:rPr>
        <w:t>Perform</w:t>
      </w:r>
      <w:r w:rsidR="00360D95" w:rsidRPr="00543510">
        <w:rPr>
          <w:rFonts w:eastAsia="SimSun" w:cstheme="minorHAnsi"/>
          <w:sz w:val="24"/>
          <w:szCs w:val="24"/>
        </w:rPr>
        <w:t xml:space="preserve"> </w:t>
      </w:r>
      <w:r w:rsidRPr="00543510">
        <w:rPr>
          <w:rFonts w:eastAsia="SimSun" w:cstheme="minorHAnsi"/>
          <w:sz w:val="24"/>
          <w:szCs w:val="24"/>
        </w:rPr>
        <w:t>these anastomoses under continuous NMP of the allograft</w:t>
      </w:r>
      <w:r w:rsidR="00E9117F">
        <w:rPr>
          <w:rFonts w:eastAsia="SimSun" w:cstheme="minorHAnsi"/>
          <w:sz w:val="24"/>
          <w:szCs w:val="24"/>
        </w:rPr>
        <w:t xml:space="preserve"> as both HA and PV contains branches both </w:t>
      </w:r>
      <w:r w:rsidR="00E70C5C">
        <w:rPr>
          <w:rFonts w:eastAsia="SimSun" w:cstheme="minorHAnsi"/>
          <w:sz w:val="24"/>
          <w:szCs w:val="24"/>
        </w:rPr>
        <w:t>native</w:t>
      </w:r>
      <w:r w:rsidR="00E70C5C">
        <w:rPr>
          <w:rFonts w:eastAsia="SimSun" w:cstheme="minorHAnsi"/>
          <w:sz w:val="24"/>
          <w:szCs w:val="24"/>
        </w:rPr>
        <w:t xml:space="preserve"> </w:t>
      </w:r>
      <w:r w:rsidR="00E9117F">
        <w:rPr>
          <w:rFonts w:eastAsia="SimSun" w:cstheme="minorHAnsi"/>
          <w:sz w:val="24"/>
          <w:szCs w:val="24"/>
        </w:rPr>
        <w:t>and artificial in nature</w:t>
      </w:r>
      <w:r w:rsidRPr="00543510">
        <w:rPr>
          <w:rFonts w:eastAsia="SimSun" w:cstheme="minorHAnsi"/>
          <w:sz w:val="24"/>
          <w:szCs w:val="24"/>
        </w:rPr>
        <w:t>.</w:t>
      </w:r>
    </w:p>
    <w:p w14:paraId="2067CA81" w14:textId="77777777" w:rsidR="00270103" w:rsidRPr="00543510" w:rsidRDefault="00270103" w:rsidP="00270103">
      <w:pPr>
        <w:rPr>
          <w:rFonts w:eastAsia="SimSun" w:cstheme="minorHAnsi"/>
          <w:sz w:val="24"/>
          <w:szCs w:val="24"/>
        </w:rPr>
      </w:pPr>
    </w:p>
    <w:p w14:paraId="5FF2324C" w14:textId="49B410DD" w:rsidR="00270103" w:rsidRPr="00543510" w:rsidRDefault="00270103" w:rsidP="00270103">
      <w:pPr>
        <w:rPr>
          <w:rFonts w:eastAsia="SimSun" w:cstheme="minorHAnsi"/>
          <w:sz w:val="24"/>
          <w:szCs w:val="24"/>
        </w:rPr>
      </w:pPr>
      <w:r w:rsidRPr="00543510">
        <w:rPr>
          <w:rFonts w:eastAsia="SimSun" w:cstheme="minorHAnsi"/>
          <w:sz w:val="24"/>
          <w:szCs w:val="24"/>
        </w:rPr>
        <w:t xml:space="preserve">4.4. </w:t>
      </w:r>
      <w:r w:rsidR="00A808CB" w:rsidRPr="00543510">
        <w:rPr>
          <w:rFonts w:eastAsia="SimSun" w:cstheme="minorHAnsi"/>
          <w:sz w:val="24"/>
          <w:szCs w:val="24"/>
        </w:rPr>
        <w:t xml:space="preserve">Collect the </w:t>
      </w:r>
      <w:r w:rsidRPr="00543510">
        <w:rPr>
          <w:rFonts w:eastAsia="SimSun" w:cstheme="minorHAnsi"/>
          <w:sz w:val="24"/>
          <w:szCs w:val="24"/>
        </w:rPr>
        <w:t xml:space="preserve">liver and common bile duct biopsy specimens </w:t>
      </w:r>
      <w:r w:rsidR="00A808CB" w:rsidRPr="00543510">
        <w:rPr>
          <w:rFonts w:eastAsia="SimSun" w:cstheme="minorHAnsi"/>
          <w:sz w:val="24"/>
          <w:szCs w:val="24"/>
        </w:rPr>
        <w:t>before reperfusion</w:t>
      </w:r>
      <w:r w:rsidRPr="00543510">
        <w:rPr>
          <w:rFonts w:eastAsia="SimSun" w:cstheme="minorHAnsi"/>
          <w:sz w:val="24"/>
          <w:szCs w:val="24"/>
        </w:rPr>
        <w:t xml:space="preserve">. Afterward, </w:t>
      </w:r>
      <w:r w:rsidR="00360D95" w:rsidRPr="00543510">
        <w:rPr>
          <w:rFonts w:eastAsia="SimSun" w:cstheme="minorHAnsi"/>
          <w:sz w:val="24"/>
          <w:szCs w:val="24"/>
        </w:rPr>
        <w:t xml:space="preserve">release </w:t>
      </w:r>
      <w:r w:rsidRPr="00543510">
        <w:rPr>
          <w:rFonts w:eastAsia="SimSun" w:cstheme="minorHAnsi"/>
          <w:sz w:val="24"/>
          <w:szCs w:val="24"/>
        </w:rPr>
        <w:t>the clamps on the PV and HA</w:t>
      </w:r>
      <w:r w:rsidR="00360D95" w:rsidRPr="00543510">
        <w:rPr>
          <w:rFonts w:eastAsia="SimSun" w:cstheme="minorHAnsi"/>
          <w:sz w:val="24"/>
          <w:szCs w:val="24"/>
        </w:rPr>
        <w:t xml:space="preserve"> in order to re-establish</w:t>
      </w:r>
      <w:r w:rsidRPr="00543510">
        <w:rPr>
          <w:rFonts w:eastAsia="SimSun" w:cstheme="minorHAnsi"/>
          <w:sz w:val="24"/>
          <w:szCs w:val="24"/>
        </w:rPr>
        <w:t xml:space="preserve"> the native dual blood supply for the liver. </w:t>
      </w:r>
      <w:r w:rsidR="00A808CB" w:rsidRPr="00543510">
        <w:rPr>
          <w:rFonts w:eastAsia="SimSun" w:cstheme="minorHAnsi"/>
          <w:sz w:val="24"/>
          <w:szCs w:val="24"/>
        </w:rPr>
        <w:t xml:space="preserve">At the same time, cease the </w:t>
      </w:r>
      <w:r w:rsidRPr="00543510">
        <w:rPr>
          <w:rFonts w:eastAsia="SimSun" w:cstheme="minorHAnsi"/>
          <w:sz w:val="24"/>
          <w:szCs w:val="24"/>
        </w:rPr>
        <w:t xml:space="preserve">NMP after removal of the HA and PV cannula. Then, </w:t>
      </w:r>
      <w:r w:rsidR="00A808CB" w:rsidRPr="00543510">
        <w:rPr>
          <w:rFonts w:eastAsia="SimSun" w:cstheme="minorHAnsi"/>
          <w:sz w:val="24"/>
          <w:szCs w:val="24"/>
        </w:rPr>
        <w:t xml:space="preserve">remove </w:t>
      </w:r>
      <w:r w:rsidRPr="00543510">
        <w:rPr>
          <w:rFonts w:eastAsia="SimSun" w:cstheme="minorHAnsi"/>
          <w:sz w:val="24"/>
          <w:szCs w:val="24"/>
        </w:rPr>
        <w:t xml:space="preserve">the cannula within the IHIVC, and </w:t>
      </w:r>
      <w:r w:rsidR="00360D95" w:rsidRPr="00543510">
        <w:rPr>
          <w:rFonts w:eastAsia="SimSun" w:cstheme="minorHAnsi"/>
          <w:sz w:val="24"/>
          <w:szCs w:val="24"/>
        </w:rPr>
        <w:t xml:space="preserve">release of the clamp on the SHIVC to flush out </w:t>
      </w:r>
      <w:r w:rsidRPr="00543510">
        <w:rPr>
          <w:rFonts w:eastAsia="SimSun" w:cstheme="minorHAnsi"/>
          <w:sz w:val="24"/>
          <w:szCs w:val="24"/>
        </w:rPr>
        <w:t xml:space="preserve">approximately 200 mL perfusate within the liver. The anhepatic phase is over. </w:t>
      </w:r>
      <w:r w:rsidR="00A808CB" w:rsidRPr="00543510">
        <w:rPr>
          <w:rFonts w:eastAsia="SimSun" w:cstheme="minorHAnsi"/>
          <w:sz w:val="24"/>
          <w:szCs w:val="24"/>
        </w:rPr>
        <w:t>Obtain a</w:t>
      </w:r>
      <w:r w:rsidRPr="00543510">
        <w:rPr>
          <w:rFonts w:eastAsia="SimSun" w:cstheme="minorHAnsi"/>
          <w:sz w:val="24"/>
          <w:szCs w:val="24"/>
        </w:rPr>
        <w:t xml:space="preserve"> perfusate sample</w:t>
      </w:r>
      <w:r w:rsidR="00360D95" w:rsidRPr="00543510">
        <w:rPr>
          <w:rFonts w:eastAsia="SimSun" w:cstheme="minorHAnsi"/>
          <w:sz w:val="24"/>
          <w:szCs w:val="24"/>
        </w:rPr>
        <w:t xml:space="preserve"> (8 mL)</w:t>
      </w:r>
      <w:r w:rsidRPr="00543510">
        <w:rPr>
          <w:rFonts w:eastAsia="SimSun" w:cstheme="minorHAnsi"/>
          <w:sz w:val="24"/>
          <w:szCs w:val="24"/>
        </w:rPr>
        <w:t xml:space="preserve"> for microbial culture again.</w:t>
      </w:r>
    </w:p>
    <w:p w14:paraId="5EBA67BE" w14:textId="77777777" w:rsidR="00270103" w:rsidRPr="00543510" w:rsidRDefault="00270103" w:rsidP="00270103">
      <w:pPr>
        <w:rPr>
          <w:rFonts w:eastAsia="SimSun" w:cstheme="minorHAnsi"/>
          <w:sz w:val="24"/>
          <w:szCs w:val="24"/>
        </w:rPr>
      </w:pPr>
    </w:p>
    <w:p w14:paraId="6980827F" w14:textId="10F1E444" w:rsidR="00270103" w:rsidRPr="00543510" w:rsidRDefault="00270103" w:rsidP="00270103">
      <w:pPr>
        <w:rPr>
          <w:rFonts w:eastAsia="SimSun" w:cstheme="minorHAnsi"/>
          <w:sz w:val="24"/>
          <w:szCs w:val="24"/>
        </w:rPr>
      </w:pPr>
      <w:r w:rsidRPr="00543510">
        <w:rPr>
          <w:rFonts w:eastAsia="SimSun" w:cstheme="minorHAnsi"/>
          <w:sz w:val="24"/>
          <w:szCs w:val="24"/>
        </w:rPr>
        <w:t xml:space="preserve">4.5. </w:t>
      </w:r>
      <w:r w:rsidR="00A808CB" w:rsidRPr="00543510">
        <w:rPr>
          <w:rFonts w:eastAsia="SimSun" w:cstheme="minorHAnsi"/>
          <w:sz w:val="24"/>
          <w:szCs w:val="24"/>
        </w:rPr>
        <w:t>Ligate t</w:t>
      </w:r>
      <w:r w:rsidRPr="00543510">
        <w:rPr>
          <w:rFonts w:eastAsia="SimSun" w:cstheme="minorHAnsi"/>
          <w:sz w:val="24"/>
          <w:szCs w:val="24"/>
        </w:rPr>
        <w:t xml:space="preserve">he donor SA or GDA and </w:t>
      </w:r>
      <w:r w:rsidR="00360D95" w:rsidRPr="00543510">
        <w:rPr>
          <w:rFonts w:eastAsia="SimSun" w:cstheme="minorHAnsi"/>
          <w:sz w:val="24"/>
          <w:szCs w:val="24"/>
        </w:rPr>
        <w:t xml:space="preserve">close </w:t>
      </w:r>
      <w:r w:rsidRPr="00543510">
        <w:rPr>
          <w:rFonts w:eastAsia="SimSun" w:cstheme="minorHAnsi"/>
          <w:sz w:val="24"/>
          <w:szCs w:val="24"/>
        </w:rPr>
        <w:t>the interposition vein</w:t>
      </w:r>
      <w:r w:rsidR="00360D95" w:rsidRPr="00543510">
        <w:rPr>
          <w:rFonts w:eastAsia="SimSun" w:cstheme="minorHAnsi"/>
          <w:sz w:val="24"/>
          <w:szCs w:val="24"/>
        </w:rPr>
        <w:t xml:space="preserve"> with suture</w:t>
      </w:r>
      <w:r w:rsidRPr="00543510">
        <w:rPr>
          <w:rFonts w:eastAsia="SimSun" w:cstheme="minorHAnsi"/>
          <w:sz w:val="24"/>
          <w:szCs w:val="24"/>
        </w:rPr>
        <w:t xml:space="preserve">. </w:t>
      </w:r>
      <w:r w:rsidR="00360D95" w:rsidRPr="00543510">
        <w:rPr>
          <w:rFonts w:eastAsia="SimSun" w:cstheme="minorHAnsi"/>
          <w:sz w:val="24"/>
          <w:szCs w:val="24"/>
        </w:rPr>
        <w:t xml:space="preserve">Anastomose </w:t>
      </w:r>
      <w:r w:rsidR="001F5E1E" w:rsidRPr="00543510">
        <w:rPr>
          <w:rFonts w:eastAsia="SimSun" w:cstheme="minorHAnsi"/>
          <w:sz w:val="24"/>
          <w:szCs w:val="24"/>
        </w:rPr>
        <w:t xml:space="preserve">the </w:t>
      </w:r>
      <w:r w:rsidRPr="00543510">
        <w:rPr>
          <w:rFonts w:eastAsia="SimSun" w:cstheme="minorHAnsi"/>
          <w:sz w:val="24"/>
          <w:szCs w:val="24"/>
        </w:rPr>
        <w:t>donor</w:t>
      </w:r>
      <w:r w:rsidR="00360D95" w:rsidRPr="00543510">
        <w:rPr>
          <w:rFonts w:eastAsia="SimSun" w:cstheme="minorHAnsi"/>
          <w:sz w:val="24"/>
          <w:szCs w:val="24"/>
        </w:rPr>
        <w:t>’</w:t>
      </w:r>
      <w:r w:rsidR="001F5E1E" w:rsidRPr="00543510">
        <w:rPr>
          <w:rFonts w:eastAsia="SimSun" w:cstheme="minorHAnsi"/>
          <w:sz w:val="24"/>
          <w:szCs w:val="24"/>
        </w:rPr>
        <w:t>s</w:t>
      </w:r>
      <w:r w:rsidRPr="00543510">
        <w:rPr>
          <w:rFonts w:eastAsia="SimSun" w:cstheme="minorHAnsi"/>
          <w:sz w:val="24"/>
          <w:szCs w:val="24"/>
        </w:rPr>
        <w:t xml:space="preserve"> IHIVC</w:t>
      </w:r>
      <w:r w:rsidR="00360D95" w:rsidRPr="00543510">
        <w:rPr>
          <w:rFonts w:eastAsia="SimSun" w:cstheme="minorHAnsi"/>
          <w:sz w:val="24"/>
          <w:szCs w:val="24"/>
        </w:rPr>
        <w:t xml:space="preserve"> </w:t>
      </w:r>
      <w:r w:rsidRPr="00543510">
        <w:rPr>
          <w:rFonts w:eastAsia="SimSun" w:cstheme="minorHAnsi"/>
          <w:sz w:val="24"/>
          <w:szCs w:val="24"/>
        </w:rPr>
        <w:t>to the recipient IHIVC or ligate</w:t>
      </w:r>
      <w:r w:rsidR="00360D95" w:rsidRPr="00543510">
        <w:rPr>
          <w:rFonts w:eastAsia="SimSun" w:cstheme="minorHAnsi"/>
          <w:sz w:val="24"/>
          <w:szCs w:val="24"/>
        </w:rPr>
        <w:t xml:space="preserve"> it</w:t>
      </w:r>
      <w:r w:rsidRPr="00543510">
        <w:rPr>
          <w:rFonts w:eastAsia="SimSun" w:cstheme="minorHAnsi"/>
          <w:sz w:val="24"/>
          <w:szCs w:val="24"/>
        </w:rPr>
        <w:t xml:space="preserve"> according to the surgical procedure. </w:t>
      </w:r>
      <w:r w:rsidR="001F5E1E" w:rsidRPr="00543510">
        <w:rPr>
          <w:rFonts w:eastAsia="SimSun" w:cstheme="minorHAnsi"/>
          <w:sz w:val="24"/>
          <w:szCs w:val="24"/>
        </w:rPr>
        <w:t xml:space="preserve">Anastomose the </w:t>
      </w:r>
      <w:r w:rsidRPr="00543510">
        <w:rPr>
          <w:rFonts w:eastAsia="SimSun" w:cstheme="minorHAnsi"/>
          <w:sz w:val="24"/>
          <w:szCs w:val="24"/>
        </w:rPr>
        <w:t>donor</w:t>
      </w:r>
      <w:r w:rsidR="001F5E1E" w:rsidRPr="00543510">
        <w:rPr>
          <w:rFonts w:eastAsia="SimSun" w:cstheme="minorHAnsi"/>
          <w:sz w:val="24"/>
          <w:szCs w:val="24"/>
        </w:rPr>
        <w:t>’s</w:t>
      </w:r>
      <w:r w:rsidRPr="00543510">
        <w:rPr>
          <w:rFonts w:eastAsia="SimSun" w:cstheme="minorHAnsi"/>
          <w:sz w:val="24"/>
          <w:szCs w:val="24"/>
        </w:rPr>
        <w:t xml:space="preserve"> common bile duct to the recipient</w:t>
      </w:r>
      <w:r w:rsidR="001F5E1E" w:rsidRPr="00543510">
        <w:rPr>
          <w:rFonts w:eastAsia="SimSun" w:cstheme="minorHAnsi"/>
          <w:sz w:val="24"/>
          <w:szCs w:val="24"/>
        </w:rPr>
        <w:t>’s</w:t>
      </w:r>
      <w:r w:rsidRPr="00543510">
        <w:rPr>
          <w:rFonts w:eastAsia="SimSun" w:cstheme="minorHAnsi"/>
          <w:sz w:val="24"/>
          <w:szCs w:val="24"/>
        </w:rPr>
        <w:t xml:space="preserve"> common bile duct</w:t>
      </w:r>
      <w:r w:rsidR="001F5E1E" w:rsidRPr="00543510">
        <w:rPr>
          <w:rFonts w:eastAsia="SimSun" w:cstheme="minorHAnsi"/>
          <w:sz w:val="24"/>
          <w:szCs w:val="24"/>
        </w:rPr>
        <w:t xml:space="preserve"> with end-to-end fashion </w:t>
      </w:r>
      <w:r w:rsidRPr="00543510">
        <w:rPr>
          <w:rFonts w:eastAsia="SimSun" w:cstheme="minorHAnsi"/>
          <w:sz w:val="24"/>
          <w:szCs w:val="24"/>
        </w:rPr>
        <w:t>after withdrawal of the draining tube.</w:t>
      </w:r>
    </w:p>
    <w:p w14:paraId="2161FA3F" w14:textId="77777777" w:rsidR="00270103" w:rsidRPr="00543510" w:rsidRDefault="00270103" w:rsidP="00270103">
      <w:pPr>
        <w:rPr>
          <w:rFonts w:eastAsia="SimSun" w:cstheme="minorHAnsi"/>
          <w:sz w:val="24"/>
          <w:szCs w:val="24"/>
        </w:rPr>
      </w:pPr>
    </w:p>
    <w:p w14:paraId="021B29C4" w14:textId="48EC6191" w:rsidR="00270103" w:rsidRPr="00543510" w:rsidRDefault="00270103" w:rsidP="00270103">
      <w:pPr>
        <w:rPr>
          <w:rFonts w:eastAsia="SimSun" w:cstheme="minorHAnsi"/>
          <w:sz w:val="24"/>
          <w:szCs w:val="24"/>
        </w:rPr>
      </w:pPr>
      <w:r w:rsidRPr="00543510">
        <w:rPr>
          <w:rFonts w:eastAsia="SimSun" w:cstheme="minorHAnsi"/>
          <w:sz w:val="24"/>
          <w:szCs w:val="24"/>
        </w:rPr>
        <w:t xml:space="preserve">4.6. </w:t>
      </w:r>
      <w:r w:rsidR="00A808CB" w:rsidRPr="00543510">
        <w:rPr>
          <w:rFonts w:eastAsia="SimSun" w:cstheme="minorHAnsi"/>
          <w:sz w:val="24"/>
          <w:szCs w:val="24"/>
        </w:rPr>
        <w:t>Collect l</w:t>
      </w:r>
      <w:r w:rsidRPr="00543510">
        <w:rPr>
          <w:rFonts w:eastAsia="SimSun" w:cstheme="minorHAnsi"/>
          <w:sz w:val="24"/>
          <w:szCs w:val="24"/>
        </w:rPr>
        <w:t xml:space="preserve">iver and common bile duct biopsy specimens again after meticulous hemostasis. </w:t>
      </w:r>
      <w:r w:rsidR="001F5E1E" w:rsidRPr="00543510">
        <w:rPr>
          <w:rFonts w:eastAsia="SimSun" w:cstheme="minorHAnsi"/>
          <w:sz w:val="24"/>
          <w:szCs w:val="24"/>
        </w:rPr>
        <w:t xml:space="preserve">Close the </w:t>
      </w:r>
      <w:r w:rsidR="00BB071D" w:rsidRPr="00543510">
        <w:rPr>
          <w:rFonts w:eastAsia="SimSun" w:cstheme="minorHAnsi"/>
          <w:sz w:val="24"/>
          <w:szCs w:val="24"/>
        </w:rPr>
        <w:t>abdominal</w:t>
      </w:r>
      <w:r w:rsidR="001F5E1E" w:rsidRPr="00543510">
        <w:rPr>
          <w:rFonts w:eastAsia="SimSun" w:cstheme="minorHAnsi"/>
          <w:sz w:val="24"/>
          <w:szCs w:val="24"/>
        </w:rPr>
        <w:t xml:space="preserve"> wall in</w:t>
      </w:r>
      <w:r w:rsidRPr="00543510">
        <w:rPr>
          <w:rFonts w:eastAsia="SimSun" w:cstheme="minorHAnsi"/>
          <w:sz w:val="24"/>
          <w:szCs w:val="24"/>
        </w:rPr>
        <w:t xml:space="preserve"> the routine procedure.</w:t>
      </w:r>
    </w:p>
    <w:p w14:paraId="515B4D26" w14:textId="77777777" w:rsidR="00270103" w:rsidRPr="00543510" w:rsidRDefault="00270103" w:rsidP="00270103">
      <w:pPr>
        <w:rPr>
          <w:rFonts w:eastAsia="SimSun" w:cstheme="minorHAnsi"/>
          <w:sz w:val="24"/>
          <w:szCs w:val="24"/>
        </w:rPr>
      </w:pPr>
    </w:p>
    <w:p w14:paraId="49EB0F2F" w14:textId="5398D8E9" w:rsidR="00270103" w:rsidRPr="00543510" w:rsidRDefault="00F715ED" w:rsidP="00270103">
      <w:pPr>
        <w:rPr>
          <w:rFonts w:eastAsia="SimSun" w:cstheme="minorHAnsi"/>
          <w:sz w:val="24"/>
          <w:szCs w:val="24"/>
        </w:rPr>
      </w:pPr>
      <w:r w:rsidRPr="00543510">
        <w:rPr>
          <w:rFonts w:eastAsia="SimSun" w:cstheme="minorHAnsi"/>
          <w:sz w:val="24"/>
          <w:szCs w:val="24"/>
        </w:rPr>
        <w:t>N</w:t>
      </w:r>
      <w:r>
        <w:rPr>
          <w:rFonts w:eastAsia="SimSun" w:cstheme="minorHAnsi"/>
          <w:sz w:val="24"/>
          <w:szCs w:val="24"/>
        </w:rPr>
        <w:t>OTE</w:t>
      </w:r>
      <w:r w:rsidR="00270103" w:rsidRPr="00543510">
        <w:rPr>
          <w:rFonts w:eastAsia="SimSun" w:cstheme="minorHAnsi"/>
          <w:sz w:val="24"/>
          <w:szCs w:val="24"/>
        </w:rPr>
        <w:t xml:space="preserve">: During the implantation process, </w:t>
      </w:r>
      <w:r w:rsidR="001F5E1E" w:rsidRPr="00543510">
        <w:rPr>
          <w:rFonts w:eastAsia="SimSun" w:cstheme="minorHAnsi"/>
          <w:sz w:val="24"/>
          <w:szCs w:val="24"/>
        </w:rPr>
        <w:t xml:space="preserve">monitor </w:t>
      </w:r>
      <w:r w:rsidR="00270103" w:rsidRPr="00543510">
        <w:rPr>
          <w:rFonts w:eastAsia="SimSun" w:cstheme="minorHAnsi"/>
          <w:sz w:val="24"/>
          <w:szCs w:val="24"/>
        </w:rPr>
        <w:t>the portal and arterial cannula</w:t>
      </w:r>
      <w:r w:rsidR="001F5E1E" w:rsidRPr="00543510">
        <w:rPr>
          <w:rFonts w:eastAsia="SimSun" w:cstheme="minorHAnsi"/>
          <w:sz w:val="24"/>
          <w:szCs w:val="24"/>
        </w:rPr>
        <w:t xml:space="preserve"> closely</w:t>
      </w:r>
      <w:r w:rsidR="00270103" w:rsidRPr="00543510">
        <w:rPr>
          <w:rFonts w:eastAsia="SimSun" w:cstheme="minorHAnsi"/>
          <w:sz w:val="24"/>
          <w:szCs w:val="24"/>
        </w:rPr>
        <w:t xml:space="preserve"> to avoid twisting or bending, and</w:t>
      </w:r>
      <w:r w:rsidR="001F5E1E" w:rsidRPr="00543510">
        <w:rPr>
          <w:rFonts w:eastAsia="SimSun" w:cstheme="minorHAnsi"/>
          <w:sz w:val="24"/>
          <w:szCs w:val="24"/>
        </w:rPr>
        <w:t xml:space="preserve"> scrutinize</w:t>
      </w:r>
      <w:r w:rsidR="00270103" w:rsidRPr="00543510">
        <w:rPr>
          <w:rFonts w:eastAsia="SimSun" w:cstheme="minorHAnsi"/>
          <w:sz w:val="24"/>
          <w:szCs w:val="24"/>
        </w:rPr>
        <w:t xml:space="preserve"> the flow rate parameters in real time to ensure the blood supply of the HA and PV. </w:t>
      </w:r>
      <w:r w:rsidR="007C039A" w:rsidRPr="00543510">
        <w:rPr>
          <w:rFonts w:eastAsia="SimSun" w:cstheme="minorHAnsi"/>
          <w:sz w:val="24"/>
          <w:szCs w:val="24"/>
        </w:rPr>
        <w:t>Increase</w:t>
      </w:r>
      <w:r w:rsidR="007C039A" w:rsidRPr="00543510" w:rsidDel="007C039A">
        <w:rPr>
          <w:rFonts w:eastAsia="SimSun" w:cstheme="minorHAnsi"/>
          <w:sz w:val="24"/>
          <w:szCs w:val="24"/>
        </w:rPr>
        <w:t xml:space="preserve"> </w:t>
      </w:r>
      <w:r w:rsidR="007C039A" w:rsidRPr="00543510">
        <w:rPr>
          <w:rFonts w:eastAsia="SimSun" w:cstheme="minorHAnsi"/>
          <w:sz w:val="24"/>
          <w:szCs w:val="24"/>
        </w:rPr>
        <w:t>t</w:t>
      </w:r>
      <w:r w:rsidR="00270103" w:rsidRPr="00543510">
        <w:rPr>
          <w:rFonts w:eastAsia="SimSun" w:cstheme="minorHAnsi"/>
          <w:sz w:val="24"/>
          <w:szCs w:val="24"/>
        </w:rPr>
        <w:t>he perfusion pressure slightly</w:t>
      </w:r>
      <w:r w:rsidR="007C039A" w:rsidRPr="00543510">
        <w:rPr>
          <w:rFonts w:eastAsia="SimSun" w:cstheme="minorHAnsi"/>
          <w:sz w:val="24"/>
          <w:szCs w:val="24"/>
        </w:rPr>
        <w:t xml:space="preserve"> when necessary </w:t>
      </w:r>
      <w:r w:rsidR="00270103" w:rsidRPr="00543510">
        <w:rPr>
          <w:rFonts w:eastAsia="SimSun" w:cstheme="minorHAnsi"/>
          <w:sz w:val="24"/>
          <w:szCs w:val="24"/>
        </w:rPr>
        <w:t>to ensure that the flow rate is sufficient to the liver. During the anastomosis of the SHIVC, PV</w:t>
      </w:r>
      <w:r w:rsidR="00F154C6">
        <w:rPr>
          <w:rFonts w:eastAsia="SimSun" w:cstheme="minorHAnsi"/>
          <w:sz w:val="24"/>
          <w:szCs w:val="24"/>
        </w:rPr>
        <w:t>,</w:t>
      </w:r>
      <w:r w:rsidR="00270103" w:rsidRPr="00543510">
        <w:rPr>
          <w:rFonts w:eastAsia="SimSun" w:cstheme="minorHAnsi"/>
          <w:sz w:val="24"/>
          <w:szCs w:val="24"/>
        </w:rPr>
        <w:t xml:space="preserve"> or IHIVC, </w:t>
      </w:r>
      <w:r w:rsidR="007C039A" w:rsidRPr="00543510">
        <w:rPr>
          <w:rFonts w:eastAsia="SimSun" w:cstheme="minorHAnsi"/>
          <w:sz w:val="24"/>
          <w:szCs w:val="24"/>
        </w:rPr>
        <w:t xml:space="preserve">shorten </w:t>
      </w:r>
      <w:r w:rsidR="00270103" w:rsidRPr="00543510">
        <w:rPr>
          <w:rFonts w:eastAsia="SimSun" w:cstheme="minorHAnsi"/>
          <w:sz w:val="24"/>
          <w:szCs w:val="24"/>
        </w:rPr>
        <w:t xml:space="preserve">the venous stump as much as possible to avoid postsurgical obstruction of </w:t>
      </w:r>
      <w:r w:rsidR="00F154C6">
        <w:rPr>
          <w:rFonts w:eastAsia="SimSun" w:cstheme="minorHAnsi"/>
          <w:sz w:val="24"/>
          <w:szCs w:val="24"/>
        </w:rPr>
        <w:t xml:space="preserve">the </w:t>
      </w:r>
      <w:r w:rsidR="00270103" w:rsidRPr="00543510">
        <w:rPr>
          <w:rFonts w:eastAsia="SimSun" w:cstheme="minorHAnsi"/>
          <w:sz w:val="24"/>
          <w:szCs w:val="24"/>
        </w:rPr>
        <w:t>venous flow.</w:t>
      </w:r>
    </w:p>
    <w:p w14:paraId="1A4E982D" w14:textId="77777777" w:rsidR="00CF4D4F" w:rsidRPr="00543510" w:rsidRDefault="00CF4D4F" w:rsidP="00C90CB6">
      <w:pPr>
        <w:rPr>
          <w:rFonts w:cstheme="minorHAnsi"/>
          <w:b/>
          <w:sz w:val="24"/>
          <w:szCs w:val="24"/>
        </w:rPr>
      </w:pPr>
    </w:p>
    <w:p w14:paraId="0F35227F" w14:textId="52E4AA98" w:rsidR="00E551CD" w:rsidRPr="00543510" w:rsidRDefault="00B75211" w:rsidP="00C90CB6">
      <w:pPr>
        <w:rPr>
          <w:rFonts w:cstheme="minorHAnsi"/>
          <w:b/>
          <w:sz w:val="24"/>
          <w:szCs w:val="24"/>
        </w:rPr>
      </w:pPr>
      <w:r w:rsidRPr="00543510">
        <w:rPr>
          <w:rFonts w:cstheme="minorHAnsi"/>
          <w:b/>
          <w:sz w:val="24"/>
          <w:szCs w:val="24"/>
        </w:rPr>
        <w:lastRenderedPageBreak/>
        <w:t>REPRESENTATIVE RESULTS</w:t>
      </w:r>
      <w:r w:rsidR="00F154C6">
        <w:rPr>
          <w:rFonts w:cstheme="minorHAnsi"/>
          <w:b/>
          <w:sz w:val="24"/>
          <w:szCs w:val="24"/>
        </w:rPr>
        <w:t>:</w:t>
      </w:r>
    </w:p>
    <w:p w14:paraId="6E34924A" w14:textId="768F4ED9" w:rsidR="00270103" w:rsidRPr="00543510" w:rsidRDefault="00270103" w:rsidP="00B75211">
      <w:pPr>
        <w:rPr>
          <w:rFonts w:eastAsia="SimSun" w:cstheme="minorHAnsi"/>
          <w:sz w:val="24"/>
          <w:szCs w:val="24"/>
        </w:rPr>
      </w:pPr>
      <w:r w:rsidRPr="00543510">
        <w:rPr>
          <w:rFonts w:eastAsia="SimSun" w:cstheme="minorHAnsi"/>
          <w:sz w:val="24"/>
          <w:szCs w:val="24"/>
        </w:rPr>
        <w:t xml:space="preserve">In April 2018, a 66-year-old male donor with brain death was </w:t>
      </w:r>
      <w:r w:rsidR="00E9117F">
        <w:rPr>
          <w:rFonts w:eastAsia="SimSun" w:cstheme="minorHAnsi"/>
          <w:sz w:val="24"/>
          <w:szCs w:val="24"/>
        </w:rPr>
        <w:t xml:space="preserve">not considered </w:t>
      </w:r>
      <w:r w:rsidRPr="00543510">
        <w:rPr>
          <w:rFonts w:eastAsia="SimSun" w:cstheme="minorHAnsi"/>
          <w:sz w:val="24"/>
          <w:szCs w:val="24"/>
        </w:rPr>
        <w:t>by local transplant centers</w:t>
      </w:r>
      <w:r w:rsidR="00E9117F">
        <w:rPr>
          <w:rFonts w:eastAsia="SimSun" w:cstheme="minorHAnsi"/>
          <w:sz w:val="24"/>
          <w:szCs w:val="24"/>
        </w:rPr>
        <w:t xml:space="preserve"> because of the </w:t>
      </w:r>
      <w:r w:rsidRPr="00543510">
        <w:rPr>
          <w:rFonts w:eastAsia="SimSun" w:cstheme="minorHAnsi"/>
          <w:sz w:val="24"/>
          <w:szCs w:val="24"/>
        </w:rPr>
        <w:t>high risk of graft loss</w:t>
      </w:r>
      <w:r w:rsidR="00E9117F">
        <w:rPr>
          <w:rFonts w:eastAsia="SimSun" w:cstheme="minorHAnsi"/>
          <w:sz w:val="24"/>
          <w:szCs w:val="24"/>
        </w:rPr>
        <w:t xml:space="preserve"> in such donors</w:t>
      </w:r>
      <w:r w:rsidRPr="00543510">
        <w:rPr>
          <w:rFonts w:eastAsia="SimSun" w:cstheme="minorHAnsi"/>
          <w:sz w:val="24"/>
          <w:szCs w:val="24"/>
        </w:rPr>
        <w:t xml:space="preserve">. </w:t>
      </w:r>
      <w:r w:rsidR="00E9117F">
        <w:rPr>
          <w:rFonts w:eastAsia="SimSun" w:cstheme="minorHAnsi"/>
          <w:sz w:val="24"/>
          <w:szCs w:val="24"/>
        </w:rPr>
        <w:t>T</w:t>
      </w:r>
      <w:r w:rsidRPr="00543510">
        <w:rPr>
          <w:rFonts w:eastAsia="SimSun" w:cstheme="minorHAnsi"/>
          <w:sz w:val="24"/>
          <w:szCs w:val="24"/>
        </w:rPr>
        <w:t>he reasons for discarding the liver</w:t>
      </w:r>
      <w:r w:rsidR="00E9117F">
        <w:rPr>
          <w:rFonts w:eastAsia="SimSun" w:cstheme="minorHAnsi"/>
          <w:sz w:val="24"/>
          <w:szCs w:val="24"/>
        </w:rPr>
        <w:t xml:space="preserve">, at the time of procurement </w:t>
      </w:r>
      <w:r w:rsidRPr="00543510">
        <w:rPr>
          <w:rFonts w:eastAsia="SimSun" w:cstheme="minorHAnsi"/>
          <w:sz w:val="24"/>
          <w:szCs w:val="24"/>
        </w:rPr>
        <w:t xml:space="preserve">were </w:t>
      </w:r>
      <w:bookmarkStart w:id="12" w:name="_Hlk50305913"/>
      <w:r w:rsidRPr="00543510">
        <w:rPr>
          <w:rFonts w:eastAsia="SimSun" w:cstheme="minorHAnsi"/>
          <w:sz w:val="24"/>
          <w:szCs w:val="24"/>
        </w:rPr>
        <w:t>older age and macroscopic appearance of moderate firmness, round liver edges and suboptimal liver graft perfusion</w:t>
      </w:r>
      <w:bookmarkEnd w:id="12"/>
      <w:r w:rsidR="00E9117F">
        <w:rPr>
          <w:rFonts w:eastAsia="SimSun" w:cstheme="minorHAnsi"/>
          <w:sz w:val="24"/>
          <w:szCs w:val="24"/>
        </w:rPr>
        <w:t xml:space="preserve"> along with</w:t>
      </w:r>
      <w:r w:rsidRPr="00543510">
        <w:rPr>
          <w:rFonts w:eastAsia="SimSun" w:cstheme="minorHAnsi"/>
          <w:sz w:val="24"/>
          <w:szCs w:val="24"/>
        </w:rPr>
        <w:t xml:space="preserve"> </w:t>
      </w:r>
      <w:r w:rsidR="00E9117F">
        <w:rPr>
          <w:rFonts w:eastAsia="SimSun" w:cstheme="minorHAnsi"/>
          <w:sz w:val="24"/>
          <w:szCs w:val="24"/>
        </w:rPr>
        <w:t>m</w:t>
      </w:r>
      <w:r w:rsidRPr="00543510">
        <w:rPr>
          <w:rFonts w:eastAsia="SimSun" w:cstheme="minorHAnsi"/>
          <w:sz w:val="24"/>
          <w:szCs w:val="24"/>
        </w:rPr>
        <w:t>ajor donor comorbidities</w:t>
      </w:r>
      <w:r w:rsidR="00F154C6">
        <w:rPr>
          <w:rFonts w:eastAsia="SimSun" w:cstheme="minorHAnsi"/>
          <w:sz w:val="24"/>
          <w:szCs w:val="24"/>
        </w:rPr>
        <w:t>,</w:t>
      </w:r>
      <w:r w:rsidRPr="00543510">
        <w:rPr>
          <w:rFonts w:eastAsia="SimSun" w:cstheme="minorHAnsi"/>
          <w:sz w:val="24"/>
          <w:szCs w:val="24"/>
        </w:rPr>
        <w:t xml:space="preserve"> </w:t>
      </w:r>
      <w:r w:rsidR="00E9117F">
        <w:rPr>
          <w:rFonts w:eastAsia="SimSun" w:cstheme="minorHAnsi"/>
          <w:sz w:val="24"/>
          <w:szCs w:val="24"/>
        </w:rPr>
        <w:t xml:space="preserve">which </w:t>
      </w:r>
      <w:r w:rsidRPr="00543510">
        <w:rPr>
          <w:rFonts w:eastAsia="SimSun" w:cstheme="minorHAnsi"/>
          <w:sz w:val="24"/>
          <w:szCs w:val="24"/>
        </w:rPr>
        <w:t>included hypertension, hypertensive heart disease</w:t>
      </w:r>
      <w:r w:rsidR="00E11820">
        <w:rPr>
          <w:rFonts w:eastAsia="SimSun" w:cstheme="minorHAnsi"/>
          <w:sz w:val="24"/>
          <w:szCs w:val="24"/>
        </w:rPr>
        <w:t>,</w:t>
      </w:r>
      <w:r w:rsidRPr="00543510">
        <w:rPr>
          <w:rFonts w:eastAsia="SimSun" w:cstheme="minorHAnsi"/>
          <w:sz w:val="24"/>
          <w:szCs w:val="24"/>
        </w:rPr>
        <w:t xml:space="preserve"> and the following associated factors: hypernatremia (sodium, 156 mmol/L) and hemodynamic instability with the need for amine administration (dopamine, 1.5 µg/kg/min, noradrenaline, 0.12 µg/kg/min). </w:t>
      </w:r>
      <w:r w:rsidR="00E9117F">
        <w:rPr>
          <w:rFonts w:eastAsia="SimSun" w:cstheme="minorHAnsi"/>
          <w:sz w:val="24"/>
          <w:szCs w:val="24"/>
        </w:rPr>
        <w:t>Normothermic perfusion of t</w:t>
      </w:r>
      <w:r w:rsidRPr="00543510">
        <w:rPr>
          <w:rFonts w:eastAsia="SimSun" w:cstheme="minorHAnsi"/>
          <w:sz w:val="24"/>
          <w:szCs w:val="24"/>
        </w:rPr>
        <w:t xml:space="preserve">he human donor liver grafts </w:t>
      </w:r>
      <w:r w:rsidR="00E9117F">
        <w:rPr>
          <w:rFonts w:eastAsia="SimSun" w:cstheme="minorHAnsi"/>
          <w:sz w:val="24"/>
          <w:szCs w:val="24"/>
        </w:rPr>
        <w:t xml:space="preserve">was performed </w:t>
      </w:r>
      <w:r w:rsidRPr="00543510">
        <w:rPr>
          <w:rFonts w:eastAsia="SimSun" w:cstheme="minorHAnsi"/>
          <w:sz w:val="24"/>
          <w:szCs w:val="24"/>
        </w:rPr>
        <w:t>for 5 h</w:t>
      </w:r>
      <w:r w:rsidR="00E9117F">
        <w:rPr>
          <w:rFonts w:eastAsia="SimSun" w:cstheme="minorHAnsi"/>
          <w:sz w:val="24"/>
          <w:szCs w:val="24"/>
        </w:rPr>
        <w:t xml:space="preserve"> as described in </w:t>
      </w:r>
      <w:r w:rsidRPr="00543510">
        <w:rPr>
          <w:rFonts w:eastAsia="SimSun" w:cstheme="minorHAnsi"/>
          <w:sz w:val="24"/>
          <w:szCs w:val="24"/>
        </w:rPr>
        <w:t xml:space="preserve">the </w:t>
      </w:r>
      <w:r w:rsidR="00E9117F">
        <w:rPr>
          <w:rFonts w:eastAsia="SimSun" w:cstheme="minorHAnsi"/>
          <w:sz w:val="24"/>
          <w:szCs w:val="24"/>
        </w:rPr>
        <w:t xml:space="preserve">presented </w:t>
      </w:r>
      <w:r w:rsidRPr="00543510">
        <w:rPr>
          <w:rFonts w:eastAsia="SimSun" w:cstheme="minorHAnsi"/>
          <w:sz w:val="24"/>
          <w:szCs w:val="24"/>
        </w:rPr>
        <w:t xml:space="preserve">protocol. </w:t>
      </w:r>
      <w:r w:rsidR="00E9117F">
        <w:rPr>
          <w:rFonts w:eastAsia="SimSun" w:cstheme="minorHAnsi"/>
          <w:sz w:val="24"/>
          <w:szCs w:val="24"/>
        </w:rPr>
        <w:t>M</w:t>
      </w:r>
      <w:r w:rsidRPr="00543510">
        <w:rPr>
          <w:rFonts w:eastAsia="SimSun" w:cstheme="minorHAnsi"/>
          <w:sz w:val="24"/>
          <w:szCs w:val="24"/>
        </w:rPr>
        <w:t>acroscopic homogeneity of liver perfusion</w:t>
      </w:r>
      <w:r w:rsidR="00E9117F">
        <w:rPr>
          <w:rFonts w:eastAsia="SimSun" w:cstheme="minorHAnsi"/>
          <w:sz w:val="24"/>
          <w:szCs w:val="24"/>
        </w:rPr>
        <w:t xml:space="preserve"> was evaluated to assess</w:t>
      </w:r>
      <w:r w:rsidRPr="00543510">
        <w:rPr>
          <w:rFonts w:eastAsia="SimSun" w:cstheme="minorHAnsi"/>
          <w:sz w:val="24"/>
          <w:szCs w:val="24"/>
        </w:rPr>
        <w:t xml:space="preserve"> </w:t>
      </w:r>
      <w:r w:rsidR="00E9117F">
        <w:rPr>
          <w:rFonts w:eastAsia="SimSun" w:cstheme="minorHAnsi"/>
          <w:sz w:val="24"/>
          <w:szCs w:val="24"/>
        </w:rPr>
        <w:t xml:space="preserve">the quality of the liver graft. </w:t>
      </w:r>
      <w:r w:rsidRPr="00543510">
        <w:rPr>
          <w:rFonts w:eastAsia="SimSun" w:cstheme="minorHAnsi"/>
          <w:sz w:val="24"/>
          <w:szCs w:val="24"/>
        </w:rPr>
        <w:t>(</w:t>
      </w:r>
      <w:r w:rsidRPr="00543510">
        <w:rPr>
          <w:rFonts w:eastAsia="SimSun" w:cstheme="minorHAnsi"/>
          <w:b/>
          <w:bCs/>
          <w:sz w:val="24"/>
          <w:szCs w:val="24"/>
        </w:rPr>
        <w:t>Figure 1A</w:t>
      </w:r>
      <w:r w:rsidR="00DE564A">
        <w:rPr>
          <w:rFonts w:eastAsia="SimSun" w:cstheme="minorHAnsi"/>
          <w:b/>
          <w:bCs/>
          <w:sz w:val="24"/>
          <w:szCs w:val="24"/>
        </w:rPr>
        <w:t>–</w:t>
      </w:r>
      <w:r w:rsidRPr="00543510">
        <w:rPr>
          <w:rFonts w:eastAsia="SimSun" w:cstheme="minorHAnsi"/>
          <w:b/>
          <w:bCs/>
          <w:sz w:val="24"/>
          <w:szCs w:val="24"/>
        </w:rPr>
        <w:t>D</w:t>
      </w:r>
      <w:r w:rsidRPr="00543510">
        <w:rPr>
          <w:rFonts w:eastAsia="SimSun" w:cstheme="minorHAnsi"/>
          <w:sz w:val="24"/>
          <w:szCs w:val="24"/>
        </w:rPr>
        <w:t xml:space="preserve">). The hemodynamics of the liver </w:t>
      </w:r>
      <w:r w:rsidR="00E9117F">
        <w:rPr>
          <w:rFonts w:eastAsia="SimSun" w:cstheme="minorHAnsi"/>
          <w:sz w:val="24"/>
          <w:szCs w:val="24"/>
        </w:rPr>
        <w:t>was also studied</w:t>
      </w:r>
      <w:r w:rsidRPr="00543510">
        <w:rPr>
          <w:rFonts w:eastAsia="SimSun" w:cstheme="minorHAnsi"/>
          <w:sz w:val="24"/>
          <w:szCs w:val="24"/>
        </w:rPr>
        <w:t xml:space="preserve"> by monitoring the changes in the arterial and portal flows</w:t>
      </w:r>
      <w:r w:rsidR="00E9117F">
        <w:rPr>
          <w:rFonts w:eastAsia="SimSun" w:cstheme="minorHAnsi"/>
          <w:sz w:val="24"/>
          <w:szCs w:val="24"/>
        </w:rPr>
        <w:t>. S</w:t>
      </w:r>
      <w:r w:rsidRPr="00543510">
        <w:rPr>
          <w:rFonts w:eastAsia="SimSun" w:cstheme="minorHAnsi"/>
          <w:sz w:val="24"/>
          <w:szCs w:val="24"/>
        </w:rPr>
        <w:t xml:space="preserve">table hemodynamics of the liver grafts </w:t>
      </w:r>
      <w:r w:rsidR="00E9117F">
        <w:rPr>
          <w:rFonts w:eastAsia="SimSun" w:cstheme="minorHAnsi"/>
          <w:sz w:val="24"/>
          <w:szCs w:val="24"/>
        </w:rPr>
        <w:t xml:space="preserve">was observed </w:t>
      </w:r>
      <w:r w:rsidRPr="00543510">
        <w:rPr>
          <w:rFonts w:eastAsia="SimSun" w:cstheme="minorHAnsi"/>
          <w:sz w:val="24"/>
          <w:szCs w:val="24"/>
        </w:rPr>
        <w:t>during perfusion (</w:t>
      </w:r>
      <w:r w:rsidRPr="00543510">
        <w:rPr>
          <w:rFonts w:eastAsia="SimSun" w:cstheme="minorHAnsi"/>
          <w:b/>
          <w:bCs/>
          <w:sz w:val="24"/>
          <w:szCs w:val="24"/>
        </w:rPr>
        <w:t>Figure 2A</w:t>
      </w:r>
      <w:r w:rsidRPr="00543510">
        <w:rPr>
          <w:rFonts w:eastAsia="SimSun" w:cstheme="minorHAnsi"/>
          <w:sz w:val="24"/>
          <w:szCs w:val="24"/>
        </w:rPr>
        <w:t>). Blood gas analysis of the perfusate samples collected from arterial perfusion fluid was used to monitor the oxygenation status in the perfusion fluid. Oxygenation with a mixture of O</w:t>
      </w:r>
      <w:r w:rsidRPr="00543510">
        <w:rPr>
          <w:rFonts w:eastAsia="SimSun" w:cstheme="minorHAnsi"/>
          <w:sz w:val="24"/>
          <w:szCs w:val="24"/>
          <w:vertAlign w:val="subscript"/>
        </w:rPr>
        <w:t>2</w:t>
      </w:r>
      <w:r w:rsidRPr="00543510">
        <w:rPr>
          <w:rFonts w:eastAsia="SimSun" w:cstheme="minorHAnsi"/>
          <w:sz w:val="24"/>
          <w:szCs w:val="24"/>
        </w:rPr>
        <w:t xml:space="preserve"> and air (30% O</w:t>
      </w:r>
      <w:r w:rsidRPr="00543510">
        <w:rPr>
          <w:rFonts w:eastAsia="SimSun" w:cstheme="minorHAnsi"/>
          <w:sz w:val="24"/>
          <w:szCs w:val="24"/>
          <w:vertAlign w:val="subscript"/>
        </w:rPr>
        <w:t>2</w:t>
      </w:r>
      <w:r w:rsidRPr="00543510">
        <w:rPr>
          <w:rFonts w:eastAsia="SimSun" w:cstheme="minorHAnsi"/>
          <w:sz w:val="24"/>
          <w:szCs w:val="24"/>
        </w:rPr>
        <w:t>) at a flow rate of 400 m</w:t>
      </w:r>
      <w:r w:rsidR="00487888">
        <w:rPr>
          <w:rFonts w:eastAsia="SimSun" w:cstheme="minorHAnsi"/>
          <w:sz w:val="24"/>
          <w:szCs w:val="24"/>
        </w:rPr>
        <w:t>L</w:t>
      </w:r>
      <w:r w:rsidRPr="00543510">
        <w:rPr>
          <w:rFonts w:eastAsia="SimSun" w:cstheme="minorHAnsi"/>
          <w:sz w:val="24"/>
          <w:szCs w:val="24"/>
        </w:rPr>
        <w:t>/min resulted in a continuous O</w:t>
      </w:r>
      <w:r w:rsidRPr="00543510">
        <w:rPr>
          <w:rFonts w:eastAsia="SimSun" w:cstheme="minorHAnsi"/>
          <w:sz w:val="24"/>
          <w:szCs w:val="24"/>
          <w:vertAlign w:val="subscript"/>
        </w:rPr>
        <w:t>2</w:t>
      </w:r>
      <w:r w:rsidRPr="00543510">
        <w:rPr>
          <w:rFonts w:eastAsia="SimSun" w:cstheme="minorHAnsi"/>
          <w:sz w:val="24"/>
          <w:szCs w:val="24"/>
        </w:rPr>
        <w:t xml:space="preserve"> saturation of 100%. </w:t>
      </w:r>
      <w:r w:rsidRPr="00543510">
        <w:rPr>
          <w:rFonts w:eastAsia="SimSun" w:cstheme="minorHAnsi"/>
          <w:b/>
          <w:bCs/>
          <w:sz w:val="24"/>
          <w:szCs w:val="24"/>
        </w:rPr>
        <w:t>Figure 2B</w:t>
      </w:r>
      <w:r w:rsidRPr="00543510">
        <w:rPr>
          <w:rFonts w:eastAsia="SimSun" w:cstheme="minorHAnsi"/>
          <w:sz w:val="24"/>
          <w:szCs w:val="24"/>
        </w:rPr>
        <w:t xml:space="preserve"> displays the oxygenation of the perfusion fluid and subsequent extraction of carbon dioxide in our experience. Notably, the perfusate maintained a physiological pH during the whole perfusion process. Lactate levels subsequently decreased rapidly and were normal at 2.5 h of NMP (</w:t>
      </w:r>
      <w:r w:rsidRPr="00543510">
        <w:rPr>
          <w:rFonts w:eastAsia="SimSun" w:cstheme="minorHAnsi"/>
          <w:b/>
          <w:bCs/>
          <w:sz w:val="24"/>
          <w:szCs w:val="24"/>
        </w:rPr>
        <w:t>Figure 2C</w:t>
      </w:r>
      <w:r w:rsidRPr="00543510">
        <w:rPr>
          <w:rFonts w:eastAsia="SimSun" w:cstheme="minorHAnsi"/>
          <w:sz w:val="24"/>
          <w:szCs w:val="24"/>
        </w:rPr>
        <w:t>). An increase in the quantities of total bilirubin represented an improvement in the quality of the bile produced during NMP (</w:t>
      </w:r>
      <w:r w:rsidRPr="00543510">
        <w:rPr>
          <w:rFonts w:eastAsia="SimSun" w:cstheme="minorHAnsi"/>
          <w:b/>
          <w:bCs/>
          <w:sz w:val="24"/>
          <w:szCs w:val="24"/>
        </w:rPr>
        <w:t>Figure 2D</w:t>
      </w:r>
      <w:r w:rsidRPr="00543510">
        <w:rPr>
          <w:rFonts w:eastAsia="SimSun" w:cstheme="minorHAnsi"/>
          <w:sz w:val="24"/>
          <w:szCs w:val="24"/>
        </w:rPr>
        <w:t>).</w:t>
      </w:r>
    </w:p>
    <w:p w14:paraId="0F83340A" w14:textId="77777777" w:rsidR="00322C72" w:rsidRPr="00543510" w:rsidRDefault="00322C72" w:rsidP="00C90CB6">
      <w:pPr>
        <w:rPr>
          <w:rFonts w:eastAsia="SimSun" w:cstheme="minorHAnsi"/>
          <w:b/>
          <w:sz w:val="24"/>
          <w:szCs w:val="24"/>
        </w:rPr>
      </w:pPr>
    </w:p>
    <w:p w14:paraId="16BE77B0" w14:textId="3CB4CCD6" w:rsidR="005A14B9" w:rsidRPr="00543510" w:rsidRDefault="00B75211" w:rsidP="00C90CB6">
      <w:pPr>
        <w:rPr>
          <w:rFonts w:eastAsia="SimSun" w:cstheme="minorHAnsi"/>
          <w:b/>
          <w:sz w:val="24"/>
          <w:szCs w:val="24"/>
        </w:rPr>
      </w:pPr>
      <w:r w:rsidRPr="00543510">
        <w:rPr>
          <w:rFonts w:eastAsia="SimSun" w:cstheme="minorHAnsi"/>
          <w:b/>
          <w:sz w:val="24"/>
          <w:szCs w:val="24"/>
        </w:rPr>
        <w:t>FIGURE LEGEND</w:t>
      </w:r>
      <w:r w:rsidR="00BC0B93">
        <w:rPr>
          <w:rFonts w:eastAsia="SimSun" w:cstheme="minorHAnsi"/>
          <w:b/>
          <w:sz w:val="24"/>
          <w:szCs w:val="24"/>
        </w:rPr>
        <w:t>S</w:t>
      </w:r>
      <w:r w:rsidR="00174E0D">
        <w:rPr>
          <w:rFonts w:eastAsia="SimSun" w:cstheme="minorHAnsi"/>
          <w:b/>
          <w:sz w:val="24"/>
          <w:szCs w:val="24"/>
        </w:rPr>
        <w:t>:</w:t>
      </w:r>
    </w:p>
    <w:p w14:paraId="09C7D28C" w14:textId="77777777" w:rsidR="00270103" w:rsidRPr="00543510" w:rsidRDefault="00270103" w:rsidP="00C90CB6">
      <w:pPr>
        <w:rPr>
          <w:rFonts w:eastAsia="SimSun" w:cstheme="minorHAnsi"/>
          <w:b/>
          <w:bCs/>
          <w:sz w:val="24"/>
          <w:szCs w:val="24"/>
        </w:rPr>
      </w:pPr>
    </w:p>
    <w:p w14:paraId="090838DB" w14:textId="31F22DA5" w:rsidR="005A14B9" w:rsidRPr="00543510" w:rsidRDefault="005A14B9" w:rsidP="00270103">
      <w:pPr>
        <w:rPr>
          <w:rFonts w:eastAsia="SimSun" w:cstheme="minorHAnsi"/>
          <w:sz w:val="24"/>
          <w:szCs w:val="24"/>
        </w:rPr>
      </w:pPr>
      <w:r w:rsidRPr="00543510">
        <w:rPr>
          <w:rFonts w:eastAsia="SimSun" w:cstheme="minorHAnsi"/>
          <w:b/>
          <w:bCs/>
          <w:sz w:val="24"/>
          <w:szCs w:val="24"/>
        </w:rPr>
        <w:t>Figure 1: Representative</w:t>
      </w:r>
      <w:r w:rsidR="00270103" w:rsidRPr="00543510">
        <w:rPr>
          <w:rFonts w:eastAsia="SimSun" w:cstheme="minorHAnsi"/>
          <w:b/>
          <w:bCs/>
          <w:sz w:val="24"/>
          <w:szCs w:val="24"/>
        </w:rPr>
        <w:t xml:space="preserve"> </w:t>
      </w:r>
      <w:r w:rsidRPr="00543510">
        <w:rPr>
          <w:rFonts w:eastAsia="SimSun" w:cstheme="minorHAnsi"/>
          <w:b/>
          <w:bCs/>
          <w:sz w:val="24"/>
          <w:szCs w:val="24"/>
        </w:rPr>
        <w:t>p</w:t>
      </w:r>
      <w:r w:rsidRPr="00543510">
        <w:rPr>
          <w:rFonts w:eastAsia="SimSun" w:cstheme="minorHAnsi"/>
          <w:b/>
          <w:sz w:val="24"/>
          <w:szCs w:val="24"/>
        </w:rPr>
        <w:t>rocedures of ischemia-free liver transplantation.</w:t>
      </w:r>
      <w:r w:rsidR="00487888">
        <w:rPr>
          <w:rFonts w:eastAsia="SimSun" w:cstheme="minorHAnsi"/>
          <w:b/>
          <w:sz w:val="24"/>
          <w:szCs w:val="24"/>
        </w:rPr>
        <w:t xml:space="preserve"> </w:t>
      </w:r>
      <w:r w:rsidR="00270103" w:rsidRPr="00543510">
        <w:rPr>
          <w:rFonts w:eastAsia="SimSun" w:cstheme="minorHAnsi"/>
          <w:sz w:val="24"/>
          <w:szCs w:val="24"/>
        </w:rPr>
        <w:t>(</w:t>
      </w:r>
      <w:r w:rsidR="00270103" w:rsidRPr="00CF4D4F">
        <w:rPr>
          <w:rFonts w:eastAsia="SimSun" w:cstheme="minorHAnsi"/>
          <w:b/>
          <w:bCs/>
          <w:sz w:val="24"/>
          <w:szCs w:val="24"/>
        </w:rPr>
        <w:t>A</w:t>
      </w:r>
      <w:r w:rsidR="00270103" w:rsidRPr="00543510">
        <w:rPr>
          <w:rFonts w:eastAsia="SimSun" w:cstheme="minorHAnsi"/>
          <w:sz w:val="24"/>
          <w:szCs w:val="24"/>
        </w:rPr>
        <w:t>) The arterial cannula is inserted into the spleen artery, and the venous cannula is inserted into the portal vein patch. The bile duct is cannulated with a silicon biliary catheter. (</w:t>
      </w:r>
      <w:r w:rsidR="00270103" w:rsidRPr="00CF4D4F">
        <w:rPr>
          <w:rFonts w:eastAsia="SimSun" w:cstheme="minorHAnsi"/>
          <w:b/>
          <w:bCs/>
          <w:sz w:val="24"/>
          <w:szCs w:val="24"/>
        </w:rPr>
        <w:t>B</w:t>
      </w:r>
      <w:r w:rsidR="00270103" w:rsidRPr="00543510">
        <w:rPr>
          <w:rFonts w:eastAsia="SimSun" w:cstheme="minorHAnsi"/>
          <w:sz w:val="24"/>
          <w:szCs w:val="24"/>
        </w:rPr>
        <w:t>) Sixty minutes after the start of normothermic machine perfusion. (</w:t>
      </w:r>
      <w:r w:rsidR="00270103" w:rsidRPr="00CF4D4F">
        <w:rPr>
          <w:rFonts w:eastAsia="SimSun" w:cstheme="minorHAnsi"/>
          <w:b/>
          <w:bCs/>
          <w:sz w:val="24"/>
          <w:szCs w:val="24"/>
        </w:rPr>
        <w:t>C</w:t>
      </w:r>
      <w:r w:rsidR="00270103" w:rsidRPr="00543510">
        <w:rPr>
          <w:rFonts w:eastAsia="SimSun" w:cstheme="minorHAnsi"/>
          <w:sz w:val="24"/>
          <w:szCs w:val="24"/>
        </w:rPr>
        <w:t>) Four hours after the start of normothermic machine perfusion. (</w:t>
      </w:r>
      <w:r w:rsidR="00270103" w:rsidRPr="00CF4D4F">
        <w:rPr>
          <w:rFonts w:eastAsia="SimSun" w:cstheme="minorHAnsi"/>
          <w:b/>
          <w:bCs/>
          <w:sz w:val="24"/>
          <w:szCs w:val="24"/>
        </w:rPr>
        <w:t>D</w:t>
      </w:r>
      <w:r w:rsidR="00270103" w:rsidRPr="00543510">
        <w:rPr>
          <w:rFonts w:eastAsia="SimSun" w:cstheme="minorHAnsi"/>
          <w:sz w:val="24"/>
          <w:szCs w:val="24"/>
        </w:rPr>
        <w:t xml:space="preserve">) The donor liver is implanted into the recipient (the suprahepatic vena cava anastomosis is completed). During the operation, the organ chamber is covered by a nontransparent cover to maintain a sterile moist environment for the liver (not shown in these </w:t>
      </w:r>
      <w:r w:rsidR="00CF4D4F">
        <w:rPr>
          <w:rFonts w:eastAsia="SimSun" w:cstheme="minorHAnsi"/>
          <w:sz w:val="24"/>
          <w:szCs w:val="24"/>
        </w:rPr>
        <w:t>images</w:t>
      </w:r>
      <w:r w:rsidR="00270103" w:rsidRPr="00543510">
        <w:rPr>
          <w:rFonts w:eastAsia="SimSun" w:cstheme="minorHAnsi"/>
          <w:sz w:val="24"/>
          <w:szCs w:val="24"/>
        </w:rPr>
        <w:t>).</w:t>
      </w:r>
    </w:p>
    <w:p w14:paraId="55D32709" w14:textId="77777777" w:rsidR="00270103" w:rsidRPr="00543510" w:rsidRDefault="00270103" w:rsidP="00322C72">
      <w:pPr>
        <w:rPr>
          <w:rFonts w:eastAsia="SimSun" w:cstheme="minorHAnsi"/>
          <w:b/>
          <w:bCs/>
          <w:sz w:val="24"/>
          <w:szCs w:val="24"/>
        </w:rPr>
      </w:pPr>
    </w:p>
    <w:p w14:paraId="59E73A8F" w14:textId="1F079D17" w:rsidR="005A14B9" w:rsidRPr="00543510" w:rsidRDefault="005A14B9" w:rsidP="00322C72">
      <w:pPr>
        <w:rPr>
          <w:rFonts w:eastAsia="SimSun" w:cstheme="minorHAnsi"/>
          <w:sz w:val="24"/>
          <w:szCs w:val="24"/>
        </w:rPr>
      </w:pPr>
      <w:r w:rsidRPr="00543510">
        <w:rPr>
          <w:rFonts w:eastAsia="SimSun" w:cstheme="minorHAnsi"/>
          <w:b/>
          <w:bCs/>
          <w:sz w:val="24"/>
          <w:szCs w:val="24"/>
        </w:rPr>
        <w:t xml:space="preserve">Figure 2: Graphical presentation of </w:t>
      </w:r>
      <w:r w:rsidR="00E9117F">
        <w:rPr>
          <w:rFonts w:eastAsia="SimSun" w:cstheme="minorHAnsi"/>
          <w:b/>
          <w:bCs/>
          <w:sz w:val="24"/>
          <w:szCs w:val="24"/>
        </w:rPr>
        <w:t>p</w:t>
      </w:r>
      <w:r w:rsidRPr="00543510">
        <w:rPr>
          <w:rFonts w:eastAsia="SimSun" w:cstheme="minorHAnsi"/>
          <w:b/>
          <w:bCs/>
          <w:sz w:val="24"/>
          <w:szCs w:val="24"/>
        </w:rPr>
        <w:t xml:space="preserve">erfusion parameters of both the perfusion fluid and bile during 5 h of normothermic machine perfusion. </w:t>
      </w:r>
      <w:r w:rsidRPr="00543510">
        <w:rPr>
          <w:rFonts w:eastAsia="SimSun" w:cstheme="minorHAnsi"/>
          <w:sz w:val="24"/>
          <w:szCs w:val="24"/>
        </w:rPr>
        <w:t>(</w:t>
      </w:r>
      <w:r w:rsidRPr="00543510">
        <w:rPr>
          <w:rFonts w:eastAsia="SimSun" w:cstheme="minorHAnsi"/>
          <w:b/>
          <w:bCs/>
          <w:sz w:val="24"/>
          <w:szCs w:val="24"/>
        </w:rPr>
        <w:t>A</w:t>
      </w:r>
      <w:r w:rsidRPr="00543510">
        <w:rPr>
          <w:rFonts w:eastAsia="SimSun" w:cstheme="minorHAnsi"/>
          <w:sz w:val="24"/>
          <w:szCs w:val="24"/>
        </w:rPr>
        <w:t>) Changes in arterial and portal flow. (</w:t>
      </w:r>
      <w:r w:rsidRPr="00543510">
        <w:rPr>
          <w:rFonts w:eastAsia="SimSun" w:cstheme="minorHAnsi"/>
          <w:b/>
          <w:bCs/>
          <w:sz w:val="24"/>
          <w:szCs w:val="24"/>
        </w:rPr>
        <w:t>B</w:t>
      </w:r>
      <w:r w:rsidRPr="00543510">
        <w:rPr>
          <w:rFonts w:eastAsia="SimSun" w:cstheme="minorHAnsi"/>
          <w:sz w:val="24"/>
          <w:szCs w:val="24"/>
        </w:rPr>
        <w:t>) Evolution of oxygenation characteristics</w:t>
      </w:r>
      <w:r w:rsidR="00270103" w:rsidRPr="00543510">
        <w:rPr>
          <w:rFonts w:eastAsia="SimSun" w:cstheme="minorHAnsi"/>
          <w:sz w:val="24"/>
          <w:szCs w:val="24"/>
        </w:rPr>
        <w:t xml:space="preserve"> </w:t>
      </w:r>
      <w:r w:rsidRPr="00543510">
        <w:rPr>
          <w:rFonts w:eastAsia="SimSun" w:cstheme="minorHAnsi"/>
          <w:sz w:val="24"/>
          <w:szCs w:val="24"/>
        </w:rPr>
        <w:t>and pCO</w:t>
      </w:r>
      <w:r w:rsidRPr="00CF4D4F">
        <w:rPr>
          <w:rFonts w:eastAsia="SimSun" w:cstheme="minorHAnsi"/>
          <w:sz w:val="24"/>
          <w:szCs w:val="24"/>
          <w:vertAlign w:val="subscript"/>
        </w:rPr>
        <w:t>2</w:t>
      </w:r>
      <w:r w:rsidRPr="00543510">
        <w:rPr>
          <w:rFonts w:eastAsia="SimSun" w:cstheme="minorHAnsi"/>
          <w:sz w:val="24"/>
          <w:szCs w:val="24"/>
        </w:rPr>
        <w:t xml:space="preserve"> during 5 h of normothermic perfusion. (</w:t>
      </w:r>
      <w:r w:rsidRPr="00543510">
        <w:rPr>
          <w:rFonts w:eastAsia="SimSun" w:cstheme="minorHAnsi"/>
          <w:b/>
          <w:bCs/>
          <w:sz w:val="24"/>
          <w:szCs w:val="24"/>
        </w:rPr>
        <w:t>C</w:t>
      </w:r>
      <w:r w:rsidRPr="00543510">
        <w:rPr>
          <w:rFonts w:eastAsia="SimSun" w:cstheme="minorHAnsi"/>
          <w:sz w:val="24"/>
          <w:szCs w:val="24"/>
        </w:rPr>
        <w:t xml:space="preserve">) </w:t>
      </w:r>
      <w:r w:rsidR="00270103" w:rsidRPr="00543510">
        <w:rPr>
          <w:rFonts w:eastAsia="SimSun" w:cstheme="minorHAnsi"/>
          <w:sz w:val="24"/>
          <w:szCs w:val="24"/>
        </w:rPr>
        <w:t>p</w:t>
      </w:r>
      <w:r w:rsidRPr="00543510">
        <w:rPr>
          <w:rFonts w:eastAsia="SimSun" w:cstheme="minorHAnsi"/>
          <w:sz w:val="24"/>
          <w:szCs w:val="24"/>
        </w:rPr>
        <w:t>H and lactate levels during 5 h of normothermic perfusion. (</w:t>
      </w:r>
      <w:r w:rsidRPr="00543510">
        <w:rPr>
          <w:rFonts w:eastAsia="SimSun" w:cstheme="minorHAnsi"/>
          <w:b/>
          <w:bCs/>
          <w:sz w:val="24"/>
          <w:szCs w:val="24"/>
        </w:rPr>
        <w:t>D</w:t>
      </w:r>
      <w:r w:rsidRPr="00543510">
        <w:rPr>
          <w:rFonts w:eastAsia="SimSun" w:cstheme="minorHAnsi"/>
          <w:sz w:val="24"/>
          <w:szCs w:val="24"/>
        </w:rPr>
        <w:t>) Increasing quantities of bilirubin in bile samples taken during machine perfusion.</w:t>
      </w:r>
    </w:p>
    <w:p w14:paraId="62C03881" w14:textId="77777777" w:rsidR="00322C72" w:rsidRPr="00543510" w:rsidRDefault="00322C72" w:rsidP="00C90CB6">
      <w:pPr>
        <w:rPr>
          <w:rFonts w:cstheme="minorHAnsi"/>
          <w:b/>
          <w:sz w:val="24"/>
          <w:szCs w:val="24"/>
        </w:rPr>
      </w:pPr>
    </w:p>
    <w:p w14:paraId="32958CD9" w14:textId="32FE3A22" w:rsidR="00E30B01" w:rsidRPr="00543510" w:rsidRDefault="00B75211" w:rsidP="00C90CB6">
      <w:pPr>
        <w:rPr>
          <w:rFonts w:cstheme="minorHAnsi"/>
          <w:b/>
          <w:sz w:val="24"/>
          <w:szCs w:val="24"/>
        </w:rPr>
      </w:pPr>
      <w:r w:rsidRPr="00543510">
        <w:rPr>
          <w:rFonts w:cstheme="minorHAnsi"/>
          <w:b/>
          <w:sz w:val="24"/>
          <w:szCs w:val="24"/>
        </w:rPr>
        <w:t>DISCUSSION</w:t>
      </w:r>
      <w:r w:rsidR="00A83773">
        <w:rPr>
          <w:rFonts w:cstheme="minorHAnsi"/>
          <w:b/>
          <w:sz w:val="24"/>
          <w:szCs w:val="24"/>
        </w:rPr>
        <w:t>:</w:t>
      </w:r>
    </w:p>
    <w:p w14:paraId="5BF1178B" w14:textId="2323050A" w:rsidR="00A808CB" w:rsidRDefault="00A808CB" w:rsidP="00A808CB">
      <w:pPr>
        <w:rPr>
          <w:rFonts w:eastAsia="SimSun" w:cstheme="minorHAnsi"/>
          <w:sz w:val="24"/>
          <w:szCs w:val="24"/>
        </w:rPr>
      </w:pPr>
      <w:r w:rsidRPr="00543510">
        <w:rPr>
          <w:rFonts w:eastAsia="SimSun" w:cstheme="minorHAnsi"/>
          <w:sz w:val="24"/>
          <w:szCs w:val="24"/>
        </w:rPr>
        <w:t xml:space="preserve">The </w:t>
      </w:r>
      <w:r w:rsidR="00CF4D4F">
        <w:rPr>
          <w:rFonts w:eastAsia="SimSun" w:cstheme="minorHAnsi"/>
          <w:sz w:val="24"/>
          <w:szCs w:val="24"/>
        </w:rPr>
        <w:t>article</w:t>
      </w:r>
      <w:r w:rsidR="00CF4D4F" w:rsidRPr="00543510">
        <w:rPr>
          <w:rFonts w:eastAsia="SimSun" w:cstheme="minorHAnsi"/>
          <w:sz w:val="24"/>
          <w:szCs w:val="24"/>
        </w:rPr>
        <w:t xml:space="preserve"> </w:t>
      </w:r>
      <w:r w:rsidRPr="00543510">
        <w:rPr>
          <w:rFonts w:eastAsia="SimSun" w:cstheme="minorHAnsi"/>
          <w:sz w:val="24"/>
          <w:szCs w:val="24"/>
        </w:rPr>
        <w:t xml:space="preserve">provides a step-by-step </w:t>
      </w:r>
      <w:r w:rsidR="00000877" w:rsidRPr="00543510">
        <w:rPr>
          <w:rFonts w:eastAsia="SimSun" w:cstheme="minorHAnsi"/>
          <w:sz w:val="24"/>
          <w:szCs w:val="24"/>
        </w:rPr>
        <w:t>IFLT</w:t>
      </w:r>
      <w:r w:rsidRPr="00543510">
        <w:rPr>
          <w:rFonts w:eastAsia="SimSun" w:cstheme="minorHAnsi"/>
          <w:sz w:val="24"/>
          <w:szCs w:val="24"/>
        </w:rPr>
        <w:t xml:space="preserve"> protocol for </w:t>
      </w:r>
      <w:r w:rsidRPr="00CF4D4F">
        <w:rPr>
          <w:rFonts w:eastAsia="SimSun" w:cstheme="minorHAnsi"/>
          <w:iCs/>
          <w:sz w:val="24"/>
          <w:szCs w:val="24"/>
        </w:rPr>
        <w:t>ex situ</w:t>
      </w:r>
      <w:r w:rsidRPr="00543510">
        <w:rPr>
          <w:rFonts w:eastAsia="SimSun" w:cstheme="minorHAnsi"/>
          <w:i/>
          <w:sz w:val="24"/>
          <w:szCs w:val="24"/>
        </w:rPr>
        <w:t xml:space="preserve"> </w:t>
      </w:r>
      <w:r w:rsidRPr="00543510">
        <w:rPr>
          <w:rFonts w:eastAsia="SimSun" w:cstheme="minorHAnsi"/>
          <w:sz w:val="24"/>
          <w:szCs w:val="24"/>
        </w:rPr>
        <w:t>normothermic machine perfusion (37</w:t>
      </w:r>
      <w:r w:rsidR="0036092C">
        <w:rPr>
          <w:rFonts w:eastAsia="SimSun" w:cstheme="minorHAnsi"/>
          <w:sz w:val="24"/>
          <w:szCs w:val="24"/>
        </w:rPr>
        <w:t xml:space="preserve"> </w:t>
      </w:r>
      <w:r w:rsidR="0036092C" w:rsidRPr="00543510">
        <w:rPr>
          <w:rFonts w:eastAsia="SimSun" w:cstheme="minorHAnsi"/>
          <w:sz w:val="24"/>
          <w:szCs w:val="24"/>
        </w:rPr>
        <w:t>°C</w:t>
      </w:r>
      <w:r w:rsidRPr="00543510">
        <w:rPr>
          <w:rFonts w:eastAsia="SimSun" w:cstheme="minorHAnsi"/>
          <w:sz w:val="24"/>
          <w:szCs w:val="24"/>
        </w:rPr>
        <w:t xml:space="preserve">) from donor to recipient. The equipment provides pulsatile perfusion of the </w:t>
      </w:r>
      <w:r w:rsidR="00000877" w:rsidRPr="00543510">
        <w:rPr>
          <w:rFonts w:eastAsia="SimSun" w:cstheme="minorHAnsi"/>
          <w:sz w:val="24"/>
          <w:szCs w:val="24"/>
        </w:rPr>
        <w:t>HA</w:t>
      </w:r>
      <w:r w:rsidRPr="00543510">
        <w:rPr>
          <w:rFonts w:eastAsia="SimSun" w:cstheme="minorHAnsi"/>
          <w:sz w:val="24"/>
          <w:szCs w:val="24"/>
        </w:rPr>
        <w:t xml:space="preserve"> and continuous perfusion of the </w:t>
      </w:r>
      <w:r w:rsidR="00000877" w:rsidRPr="00543510">
        <w:rPr>
          <w:rFonts w:eastAsia="SimSun" w:cstheme="minorHAnsi"/>
          <w:sz w:val="24"/>
          <w:szCs w:val="24"/>
        </w:rPr>
        <w:t>PV</w:t>
      </w:r>
      <w:r w:rsidRPr="00543510">
        <w:rPr>
          <w:rFonts w:eastAsia="SimSun" w:cstheme="minorHAnsi"/>
          <w:sz w:val="24"/>
          <w:szCs w:val="24"/>
        </w:rPr>
        <w:t>. This technique was established to completely avoid ischemia reperfusion injury.</w:t>
      </w:r>
    </w:p>
    <w:p w14:paraId="1985B546" w14:textId="77777777" w:rsidR="00E9117F" w:rsidRPr="00543510" w:rsidRDefault="00E9117F" w:rsidP="00A808CB">
      <w:pPr>
        <w:rPr>
          <w:rFonts w:eastAsia="SimSun" w:cstheme="minorHAnsi"/>
          <w:sz w:val="24"/>
          <w:szCs w:val="24"/>
        </w:rPr>
      </w:pPr>
    </w:p>
    <w:p w14:paraId="2FF69373" w14:textId="3B6804E4" w:rsidR="00A808CB" w:rsidRPr="00543510" w:rsidRDefault="00A808CB" w:rsidP="00A808CB">
      <w:pPr>
        <w:autoSpaceDE w:val="0"/>
        <w:autoSpaceDN w:val="0"/>
        <w:adjustRightInd w:val="0"/>
        <w:rPr>
          <w:rFonts w:eastAsia="SimSun" w:cstheme="minorHAnsi"/>
          <w:sz w:val="24"/>
          <w:szCs w:val="24"/>
        </w:rPr>
      </w:pPr>
      <w:r w:rsidRPr="00543510">
        <w:rPr>
          <w:rFonts w:eastAsia="SimSun" w:cstheme="minorHAnsi"/>
          <w:sz w:val="24"/>
          <w:szCs w:val="24"/>
        </w:rPr>
        <w:t>Based on NMP, IFLT provides an uninterrupted supply of blood and oxygen to grafts from procurement and perseveration to implantation. Numerous studies have shown that NMP has significant advantages in reducing IRI, improving organ viability, and repairing graft damage compared to static cold preservation</w:t>
      </w:r>
      <w:r w:rsidRPr="00543510">
        <w:rPr>
          <w:rFonts w:eastAsia="SimSun" w:cstheme="minorHAnsi"/>
          <w:noProof/>
          <w:sz w:val="24"/>
          <w:szCs w:val="24"/>
          <w:vertAlign w:val="superscript"/>
        </w:rPr>
        <w:fldChar w:fldCharType="begin"/>
      </w:r>
      <w:r w:rsidR="00001E3F" w:rsidRPr="00543510">
        <w:rPr>
          <w:rFonts w:eastAsia="SimSun" w:cstheme="minorHAnsi"/>
          <w:noProof/>
          <w:sz w:val="24"/>
          <w:szCs w:val="24"/>
          <w:vertAlign w:val="superscript"/>
        </w:rPr>
        <w:instrText xml:space="preserve"> ADDIN EN.CITE &lt;EndNote&gt;&lt;Cite&gt;&lt;Author&gt;Jassem&lt;/Author&gt;&lt;Year&gt;2019&lt;/Year&gt;&lt;RecNum&gt;0&lt;/RecNum&gt;&lt;IDText&gt;Normothermic Machine Perfusion (NMP) Inhibits Proinflammatory Responses in the Liver and Promotes Regeneration&lt;/IDText&gt;&lt;DisplayText&gt;&lt;style face="superscript"&gt;12&lt;/style&gt;&lt;/DisplayText&gt;&lt;record&gt;&lt;dates&gt;&lt;pub-dates&gt;&lt;date&gt;2019-Aug&lt;/date&gt;&lt;/pub-dates&gt;&lt;year&gt;2019&lt;/year&gt;&lt;/dates&gt;&lt;urls&gt;&lt;related-urls&gt;&lt;url&gt;&amp;lt;Go to ISI&amp;gt;://MEDLINE:30561835&lt;/url&gt;&lt;/related-urls&gt;&lt;/urls&gt;&lt;titles&gt;&lt;title&gt;Normothermic Machine Perfusion (NMP) Inhibits Proinflammatory Responses in the Liver and Promotes Regeneration&lt;/title&gt;&lt;secondary-title&gt;Hepatology (Baltimore, Md.)&lt;/secondary-title&gt;&lt;/titles&gt;&lt;pages&gt;682-695&lt;/pages&gt;&lt;number&gt;2&lt;/number&gt;&lt;contributors&gt;&lt;authors&gt;&lt;author&gt;Jassem, Wayel&lt;/author&gt;&lt;author&gt;Xystrakis, Emmanuel&lt;/author&gt;&lt;author&gt;Ghnewa, Yasmeen G.&lt;/author&gt;&lt;author&gt;Yuksel, Muhammed&lt;/author&gt;&lt;author&gt;Pop, Oltin&lt;/author&gt;&lt;author&gt;Martinez-Llordella, Marc&lt;/author&gt;&lt;author&gt;Jabri, Yamen&lt;/author&gt;&lt;author&gt;Huang, Xiaohong&lt;/author&gt;&lt;author&gt;Lozano, Juan J.&lt;/author&gt;&lt;author&gt;Quaglia, Alberto&lt;/author&gt;&lt;author&gt;Sanchez-Fueyo, Alberto&lt;/author&gt;&lt;author&gt;Coussios, Constantin C.&lt;/author&gt;&lt;author&gt;Rela, Mohamed&lt;/author&gt;&lt;author&gt;Friend, Peter&lt;/author&gt;&lt;author&gt;Heaton, Nigel&lt;/author&gt;&lt;author&gt;Ma, Yun&lt;/author&gt;&lt;/authors&gt;&lt;/contributors&gt;&lt;added-date format="utc"&gt;1565632701&lt;/added-date&gt;&lt;ref-type name="Journal Article"&gt;17&lt;/ref-type&gt;&lt;rec-number&gt;631&lt;/rec-number&gt;&lt;last-updated-date format="utc"&gt;1565632701&lt;/last-updated-date&gt;&lt;accession-num&gt;MEDLINE:30561835&lt;/accession-num&gt;&lt;electronic-resource-num&gt;10.1002/hep.30475&lt;/electronic-resource-num&gt;&lt;volume&gt;70&lt;/volume&gt;&lt;/record&gt;&lt;/Cite&gt;&lt;/EndNote&gt;</w:instrText>
      </w:r>
      <w:r w:rsidRPr="00543510">
        <w:rPr>
          <w:rFonts w:eastAsia="SimSun" w:cstheme="minorHAnsi"/>
          <w:noProof/>
          <w:sz w:val="24"/>
          <w:szCs w:val="24"/>
          <w:vertAlign w:val="superscript"/>
        </w:rPr>
        <w:fldChar w:fldCharType="separate"/>
      </w:r>
      <w:r w:rsidR="00001E3F" w:rsidRPr="00543510">
        <w:rPr>
          <w:rFonts w:eastAsia="SimSun" w:cstheme="minorHAnsi"/>
          <w:noProof/>
          <w:sz w:val="24"/>
          <w:szCs w:val="24"/>
          <w:vertAlign w:val="superscript"/>
        </w:rPr>
        <w:t>12</w:t>
      </w:r>
      <w:r w:rsidRPr="00543510">
        <w:rPr>
          <w:rFonts w:eastAsia="SimSun" w:cstheme="minorHAnsi"/>
          <w:noProof/>
          <w:sz w:val="24"/>
          <w:szCs w:val="24"/>
          <w:vertAlign w:val="superscript"/>
        </w:rPr>
        <w:fldChar w:fldCharType="end"/>
      </w:r>
      <w:r w:rsidRPr="00543510">
        <w:rPr>
          <w:rFonts w:eastAsia="SimSun" w:cstheme="minorHAnsi"/>
          <w:color w:val="000000" w:themeColor="text1"/>
          <w:sz w:val="24"/>
          <w:szCs w:val="24"/>
        </w:rPr>
        <w:t xml:space="preserve">. </w:t>
      </w:r>
      <w:r w:rsidRPr="00543510">
        <w:rPr>
          <w:rFonts w:eastAsia="SimSun" w:cstheme="minorHAnsi"/>
          <w:sz w:val="24"/>
          <w:szCs w:val="24"/>
        </w:rPr>
        <w:t>Through the innovation of surgical techniques and the advancement of NMP technology in various organs, the concept of ischemia-free organ transplantation (IFOT) is expected to extend to all solid organ transplants, significantly improving the early and long-term prognosis of organ transplantation and maximizing the use of marginal organs. IFOT technology is currently only used in organ transplantation derived from donation after brain death (DBD), but it is also applicable to transplantation of relative living organ donation (LDOD) by selecting reasonable vessel intubation and perfusion parameters. Donation after cardiac death (DCD) can be divided into two categories: manipulation of DCD (stopped after intentional recall of life support in patients with mechanical ventilation who do not meet brain death criteria, cDCD) and to a lesser extent uncontrolled DCD (unsuccessful resuscitation after cardiac arrest, uDCD)</w:t>
      </w:r>
      <w:r w:rsidRPr="00CF4D4F">
        <w:rPr>
          <w:rFonts w:eastAsia="SimSun" w:cstheme="minorHAnsi"/>
          <w:sz w:val="24"/>
          <w:szCs w:val="24"/>
          <w:vertAlign w:val="superscript"/>
        </w:rPr>
        <w:t>13</w:t>
      </w:r>
      <w:r w:rsidRPr="00543510">
        <w:rPr>
          <w:rFonts w:eastAsia="SimSun" w:cstheme="minorHAnsi"/>
          <w:sz w:val="24"/>
          <w:szCs w:val="24"/>
        </w:rPr>
        <w:t>. In uDCD-derived grafts in which organ warm ischemia injury has occurred, regional NMP should be established rapidly prior to organ harvesting. In this case, although the technique cannot completely avoid IRI, the damage to the organ can be maximally repaired. Notably, cDCD-derived grafts are widely used in most countries. With the support of regional NMP technology, IFOT can also be applied to organ transplants derived from such donations to avoid the subsequent occurrence of IRI. Since the IRI of a DCD organ is more severe than that of DBD and LDOD organs, this type of organ will likely benefit the most from IFOT. Therefore, IFOT is a promising method for organ transplants from almost all sources of donation, and its great application prospects warrant exploration.</w:t>
      </w:r>
    </w:p>
    <w:p w14:paraId="2923C688" w14:textId="77777777" w:rsidR="00B75211" w:rsidRPr="00543510" w:rsidRDefault="00B75211" w:rsidP="00131EF3">
      <w:pPr>
        <w:rPr>
          <w:rFonts w:eastAsia="SimSun" w:cstheme="minorHAnsi"/>
          <w:sz w:val="24"/>
          <w:szCs w:val="24"/>
        </w:rPr>
      </w:pPr>
    </w:p>
    <w:p w14:paraId="0E59EE44" w14:textId="20906BC8" w:rsidR="00A808CB" w:rsidRPr="00543510" w:rsidRDefault="00131EF3" w:rsidP="00131EF3">
      <w:pPr>
        <w:rPr>
          <w:rFonts w:eastAsia="SimSun" w:cstheme="minorHAnsi"/>
          <w:sz w:val="24"/>
          <w:szCs w:val="24"/>
        </w:rPr>
      </w:pPr>
      <w:r w:rsidRPr="00543510">
        <w:rPr>
          <w:rFonts w:eastAsia="SimSun" w:cstheme="minorHAnsi"/>
          <w:sz w:val="24"/>
          <w:szCs w:val="24"/>
        </w:rPr>
        <w:t>There are several aspects to be aware of during this procedure. During the procurement process, the CHA is fully dissociated, the LGA is ligated, the celiac trunk is freed to the abdominal aorta, and the variant accessory HA needs to be reconstructed in the body.</w:t>
      </w:r>
    </w:p>
    <w:p w14:paraId="1E6DDAC4" w14:textId="77777777" w:rsidR="00C14F17" w:rsidRPr="00543510" w:rsidRDefault="00C14F17" w:rsidP="00131EF3">
      <w:pPr>
        <w:rPr>
          <w:rFonts w:eastAsia="SimSun" w:cstheme="minorHAnsi"/>
          <w:sz w:val="24"/>
          <w:szCs w:val="24"/>
        </w:rPr>
      </w:pPr>
    </w:p>
    <w:p w14:paraId="1C2A84AB" w14:textId="5F83A009" w:rsidR="00A808CB" w:rsidRPr="00543510" w:rsidRDefault="00131EF3" w:rsidP="00131EF3">
      <w:pPr>
        <w:rPr>
          <w:rFonts w:eastAsia="SimSun" w:cstheme="minorHAnsi"/>
          <w:sz w:val="24"/>
          <w:szCs w:val="24"/>
        </w:rPr>
      </w:pPr>
      <w:r w:rsidRPr="00543510">
        <w:rPr>
          <w:rFonts w:eastAsia="SimSun" w:cstheme="minorHAnsi"/>
          <w:sz w:val="24"/>
          <w:szCs w:val="24"/>
        </w:rPr>
        <w:t>During the preservation process using machine perfusion, the perfusion parameters are ensured to be stable, and the pressure and flow rate of the HA and PV are controlled in the physiological state range. The perfusion pressure can be slightly increased to ensure that the flow is sufficient to supply the liver during implantation.</w:t>
      </w:r>
    </w:p>
    <w:p w14:paraId="1F052E62" w14:textId="77777777" w:rsidR="00C14F17" w:rsidRPr="00543510" w:rsidRDefault="00C14F17" w:rsidP="00131EF3">
      <w:pPr>
        <w:rPr>
          <w:rFonts w:eastAsia="SimSun" w:cstheme="minorHAnsi"/>
          <w:sz w:val="24"/>
          <w:szCs w:val="24"/>
        </w:rPr>
      </w:pPr>
    </w:p>
    <w:p w14:paraId="6127F146" w14:textId="69A5F717" w:rsidR="00131EF3" w:rsidRPr="00543510" w:rsidRDefault="00131EF3" w:rsidP="00131EF3">
      <w:pPr>
        <w:rPr>
          <w:rFonts w:eastAsia="SimSun" w:cstheme="minorHAnsi"/>
          <w:sz w:val="24"/>
          <w:szCs w:val="24"/>
        </w:rPr>
      </w:pPr>
      <w:r w:rsidRPr="00543510">
        <w:rPr>
          <w:rFonts w:eastAsia="SimSun" w:cstheme="minorHAnsi"/>
          <w:sz w:val="24"/>
          <w:szCs w:val="24"/>
        </w:rPr>
        <w:t xml:space="preserve">For the process of donor liver implantation, attention should be paid to intubation of the PV and HA. The flow parameters should be monitored in real time to ensure the supply of arterial and portal blood flow. </w:t>
      </w:r>
      <w:bookmarkStart w:id="13" w:name="_Hlk45639272"/>
      <w:r w:rsidRPr="00543510">
        <w:rPr>
          <w:rFonts w:eastAsia="SimSun" w:cstheme="minorHAnsi"/>
          <w:sz w:val="24"/>
          <w:szCs w:val="24"/>
        </w:rPr>
        <w:t xml:space="preserve">When the hepatic superior vena cava anastomosis is performed, the anastomotic venous fistula should be shortened as much as possible to prevent </w:t>
      </w:r>
      <w:r w:rsidR="004E319A" w:rsidRPr="00543510">
        <w:rPr>
          <w:rFonts w:eastAsia="SimSun" w:cstheme="minorHAnsi"/>
          <w:sz w:val="24"/>
          <w:szCs w:val="24"/>
        </w:rPr>
        <w:t>e</w:t>
      </w:r>
      <w:r w:rsidR="004E319A" w:rsidRPr="00543510">
        <w:rPr>
          <w:rFonts w:cstheme="minorHAnsi"/>
          <w:sz w:val="24"/>
          <w:szCs w:val="24"/>
        </w:rPr>
        <w:t>xcessive intraoperative</w:t>
      </w:r>
      <w:r w:rsidR="004E319A" w:rsidRPr="00543510">
        <w:rPr>
          <w:rFonts w:eastAsia="SimSun" w:cstheme="minorHAnsi"/>
          <w:sz w:val="24"/>
          <w:szCs w:val="24"/>
        </w:rPr>
        <w:t xml:space="preserve"> </w:t>
      </w:r>
      <w:r w:rsidR="004E319A" w:rsidRPr="00543510">
        <w:rPr>
          <w:rFonts w:cstheme="minorHAnsi"/>
          <w:sz w:val="24"/>
          <w:szCs w:val="24"/>
        </w:rPr>
        <w:t>blood loss</w:t>
      </w:r>
      <w:r w:rsidRPr="00543510">
        <w:rPr>
          <w:rFonts w:eastAsia="SimSun" w:cstheme="minorHAnsi"/>
          <w:sz w:val="24"/>
          <w:szCs w:val="24"/>
        </w:rPr>
        <w:t>.</w:t>
      </w:r>
      <w:bookmarkEnd w:id="13"/>
    </w:p>
    <w:p w14:paraId="28D00CA3" w14:textId="77777777" w:rsidR="00B75211" w:rsidRPr="00543510" w:rsidRDefault="00B75211" w:rsidP="00131EF3">
      <w:pPr>
        <w:rPr>
          <w:rFonts w:eastAsia="SimSun" w:cstheme="minorHAnsi"/>
          <w:sz w:val="24"/>
          <w:szCs w:val="24"/>
        </w:rPr>
      </w:pPr>
    </w:p>
    <w:p w14:paraId="5460017D" w14:textId="01B8C7A7" w:rsidR="00131EF3" w:rsidRPr="00543510" w:rsidRDefault="00131EF3" w:rsidP="00131EF3">
      <w:pPr>
        <w:rPr>
          <w:rFonts w:eastAsia="SimSun" w:cstheme="minorHAnsi"/>
          <w:sz w:val="24"/>
          <w:szCs w:val="24"/>
        </w:rPr>
      </w:pPr>
      <w:r w:rsidRPr="00543510">
        <w:rPr>
          <w:rFonts w:eastAsia="SimSun" w:cstheme="minorHAnsi"/>
          <w:sz w:val="24"/>
          <w:szCs w:val="24"/>
        </w:rPr>
        <w:t>A continuous blood supply throughout the transplant process and the opportunity to add additional agents to the perfusion fluid during organ perfusion offer the potential to assess and improve organ quality prior to transplantation. Therefore, this method can considerably increase the number of available organs for transplantation.</w:t>
      </w:r>
    </w:p>
    <w:p w14:paraId="33CB4088" w14:textId="77777777" w:rsidR="004E319A" w:rsidRPr="00543510" w:rsidRDefault="004E319A" w:rsidP="00131EF3">
      <w:pPr>
        <w:autoSpaceDE w:val="0"/>
        <w:autoSpaceDN w:val="0"/>
        <w:adjustRightInd w:val="0"/>
        <w:rPr>
          <w:rFonts w:cstheme="minorHAnsi"/>
          <w:b/>
          <w:sz w:val="24"/>
          <w:szCs w:val="24"/>
        </w:rPr>
      </w:pPr>
    </w:p>
    <w:p w14:paraId="79A5FA8A" w14:textId="74AFA81E" w:rsidR="002F5675" w:rsidRPr="00543510" w:rsidRDefault="00B75211" w:rsidP="00C90CB6">
      <w:pPr>
        <w:rPr>
          <w:rFonts w:cstheme="minorHAnsi"/>
          <w:b/>
          <w:sz w:val="24"/>
          <w:szCs w:val="24"/>
        </w:rPr>
      </w:pPr>
      <w:r w:rsidRPr="00543510">
        <w:rPr>
          <w:rFonts w:cstheme="minorHAnsi"/>
          <w:b/>
          <w:sz w:val="24"/>
          <w:szCs w:val="24"/>
        </w:rPr>
        <w:t>ACKNOWLEDGMENTS</w:t>
      </w:r>
      <w:r w:rsidR="004E332B">
        <w:rPr>
          <w:rFonts w:cstheme="minorHAnsi"/>
          <w:b/>
          <w:sz w:val="24"/>
          <w:szCs w:val="24"/>
        </w:rPr>
        <w:t>:</w:t>
      </w:r>
    </w:p>
    <w:p w14:paraId="6F89855B" w14:textId="77777777" w:rsidR="002F5675" w:rsidRPr="00543510" w:rsidRDefault="002F5675" w:rsidP="00C90CB6">
      <w:pPr>
        <w:rPr>
          <w:rFonts w:eastAsia="SimSun" w:cstheme="minorHAnsi"/>
          <w:sz w:val="24"/>
          <w:szCs w:val="24"/>
        </w:rPr>
      </w:pPr>
      <w:r w:rsidRPr="00543510">
        <w:rPr>
          <w:rFonts w:cstheme="minorHAnsi"/>
          <w:sz w:val="24"/>
          <w:szCs w:val="24"/>
        </w:rPr>
        <w:t xml:space="preserve">This study was supported by </w:t>
      </w:r>
      <w:bookmarkStart w:id="14" w:name="OLE_LINK108"/>
      <w:bookmarkStart w:id="15" w:name="OLE_LINK73"/>
      <w:r w:rsidRPr="00543510">
        <w:rPr>
          <w:rFonts w:eastAsia="SimSun" w:cstheme="minorHAnsi"/>
          <w:sz w:val="24"/>
          <w:szCs w:val="24"/>
        </w:rPr>
        <w:t>the National Natural Science Foundation of China (81401324 and 81770410),</w:t>
      </w:r>
      <w:r w:rsidRPr="00543510">
        <w:rPr>
          <w:rFonts w:cstheme="minorHAnsi"/>
          <w:sz w:val="24"/>
          <w:szCs w:val="24"/>
        </w:rPr>
        <w:t xml:space="preserve"> Guangdong Provincial International Cooperation Base of Science and Technology (Organ Transplantation)</w:t>
      </w:r>
      <w:bookmarkEnd w:id="14"/>
      <w:bookmarkEnd w:id="15"/>
      <w:r w:rsidRPr="00543510">
        <w:rPr>
          <w:rFonts w:cstheme="minorHAnsi"/>
          <w:sz w:val="24"/>
          <w:szCs w:val="24"/>
        </w:rPr>
        <w:t xml:space="preserve"> (</w:t>
      </w:r>
      <w:bookmarkStart w:id="16" w:name="OLE_LINK107"/>
      <w:r w:rsidRPr="00543510">
        <w:rPr>
          <w:rFonts w:cstheme="minorHAnsi"/>
          <w:sz w:val="24"/>
          <w:szCs w:val="24"/>
        </w:rPr>
        <w:t>2015B050501002</w:t>
      </w:r>
      <w:bookmarkEnd w:id="16"/>
      <w:r w:rsidRPr="00543510">
        <w:rPr>
          <w:rFonts w:cstheme="minorHAnsi"/>
          <w:sz w:val="24"/>
          <w:szCs w:val="24"/>
        </w:rPr>
        <w:t xml:space="preserve">), </w:t>
      </w:r>
      <w:bookmarkStart w:id="17" w:name="OLE_LINK109"/>
      <w:bookmarkStart w:id="18" w:name="OLE_LINK34"/>
      <w:r w:rsidRPr="00543510">
        <w:rPr>
          <w:rFonts w:cstheme="minorHAnsi"/>
          <w:sz w:val="24"/>
          <w:szCs w:val="24"/>
        </w:rPr>
        <w:t>Guangdong Provincial Natural Science Funds for Distinguished Young Scholars</w:t>
      </w:r>
      <w:bookmarkEnd w:id="17"/>
      <w:bookmarkEnd w:id="18"/>
      <w:r w:rsidRPr="00543510">
        <w:rPr>
          <w:rFonts w:cstheme="minorHAnsi"/>
          <w:sz w:val="24"/>
          <w:szCs w:val="24"/>
        </w:rPr>
        <w:t xml:space="preserve"> (2015A030306025), Special Support Program for Training High-Level Talent in Guangdong Province (2015TQ01R168), Pearl River Nova Program of Guangzhou (</w:t>
      </w:r>
      <w:bookmarkStart w:id="19" w:name="OLE_LINK111"/>
      <w:bookmarkStart w:id="20" w:name="OLE_LINK114"/>
      <w:bookmarkStart w:id="21" w:name="OLE_LINK105"/>
      <w:bookmarkStart w:id="22" w:name="OLE_LINK104"/>
      <w:r w:rsidRPr="00543510">
        <w:rPr>
          <w:rFonts w:cstheme="minorHAnsi"/>
          <w:sz w:val="24"/>
          <w:szCs w:val="24"/>
        </w:rPr>
        <w:t>201506010014</w:t>
      </w:r>
      <w:bookmarkEnd w:id="19"/>
      <w:bookmarkEnd w:id="20"/>
      <w:bookmarkEnd w:id="21"/>
      <w:bookmarkEnd w:id="22"/>
      <w:r w:rsidRPr="00543510">
        <w:rPr>
          <w:rFonts w:cstheme="minorHAnsi"/>
          <w:sz w:val="24"/>
          <w:szCs w:val="24"/>
        </w:rPr>
        <w:t>), and Scientific Program for Young Teachers of Sun Yat-sen University (16ykpy05), China.</w:t>
      </w:r>
    </w:p>
    <w:p w14:paraId="2BC79DB8" w14:textId="47CAB1E6" w:rsidR="00A036AE" w:rsidRPr="00543510" w:rsidRDefault="00A036AE" w:rsidP="00C90CB6">
      <w:pPr>
        <w:rPr>
          <w:rFonts w:cstheme="minorHAnsi"/>
          <w:b/>
          <w:sz w:val="24"/>
          <w:szCs w:val="24"/>
        </w:rPr>
      </w:pPr>
    </w:p>
    <w:p w14:paraId="1418AF60" w14:textId="6DB8FDC1" w:rsidR="002F5675" w:rsidRPr="00543510" w:rsidRDefault="00B75211" w:rsidP="00C90CB6">
      <w:pPr>
        <w:rPr>
          <w:rFonts w:cstheme="minorHAnsi"/>
          <w:sz w:val="24"/>
          <w:szCs w:val="24"/>
        </w:rPr>
      </w:pPr>
      <w:r w:rsidRPr="00543510">
        <w:rPr>
          <w:rFonts w:cstheme="minorHAnsi"/>
          <w:b/>
          <w:sz w:val="24"/>
          <w:szCs w:val="24"/>
        </w:rPr>
        <w:t>DISCLOSURES</w:t>
      </w:r>
      <w:r w:rsidR="004E332B">
        <w:rPr>
          <w:rFonts w:cstheme="minorHAnsi"/>
          <w:b/>
          <w:sz w:val="24"/>
          <w:szCs w:val="24"/>
        </w:rPr>
        <w:t>:</w:t>
      </w:r>
    </w:p>
    <w:p w14:paraId="120CA3E2" w14:textId="579F64F1" w:rsidR="002F5675" w:rsidRPr="00543510" w:rsidRDefault="002F5675" w:rsidP="00C90CB6">
      <w:pPr>
        <w:rPr>
          <w:rFonts w:cstheme="minorHAnsi"/>
          <w:sz w:val="24"/>
          <w:szCs w:val="24"/>
        </w:rPr>
      </w:pPr>
      <w:r w:rsidRPr="00543510">
        <w:rPr>
          <w:rFonts w:cstheme="minorHAnsi"/>
          <w:sz w:val="24"/>
          <w:szCs w:val="24"/>
        </w:rPr>
        <w:t>The authors have no competing interests to declare.</w:t>
      </w:r>
    </w:p>
    <w:p w14:paraId="2EB4E2F7" w14:textId="77777777" w:rsidR="00142BF8" w:rsidRPr="00543510" w:rsidRDefault="00142BF8" w:rsidP="00C90CB6">
      <w:pPr>
        <w:autoSpaceDE w:val="0"/>
        <w:autoSpaceDN w:val="0"/>
        <w:adjustRightInd w:val="0"/>
        <w:jc w:val="left"/>
        <w:rPr>
          <w:rFonts w:cstheme="minorHAnsi"/>
          <w:sz w:val="24"/>
          <w:szCs w:val="24"/>
        </w:rPr>
      </w:pPr>
    </w:p>
    <w:p w14:paraId="12927D4C" w14:textId="2E8CF4AF" w:rsidR="003C5458" w:rsidRPr="00543510" w:rsidRDefault="00B75211" w:rsidP="00C90CB6">
      <w:pPr>
        <w:rPr>
          <w:rFonts w:cstheme="minorHAnsi"/>
          <w:b/>
          <w:sz w:val="24"/>
          <w:szCs w:val="24"/>
        </w:rPr>
      </w:pPr>
      <w:r w:rsidRPr="00543510">
        <w:rPr>
          <w:rFonts w:cstheme="minorHAnsi"/>
          <w:b/>
          <w:sz w:val="24"/>
          <w:szCs w:val="24"/>
        </w:rPr>
        <w:t>REFERENCES:</w:t>
      </w:r>
    </w:p>
    <w:p w14:paraId="4D1C80E9" w14:textId="55A2EBD6" w:rsidR="00F4489F" w:rsidRPr="00543510" w:rsidRDefault="00A37C34" w:rsidP="00F4489F">
      <w:pPr>
        <w:pStyle w:val="EndNoteBibliography"/>
        <w:ind w:left="720" w:hanging="720"/>
        <w:rPr>
          <w:rFonts w:asciiTheme="minorHAnsi" w:hAnsiTheme="minorHAnsi" w:cstheme="minorHAnsi"/>
          <w:sz w:val="24"/>
          <w:szCs w:val="24"/>
        </w:rPr>
      </w:pPr>
      <w:r w:rsidRPr="00543510">
        <w:rPr>
          <w:rFonts w:asciiTheme="minorHAnsi" w:hAnsiTheme="minorHAnsi" w:cstheme="minorHAnsi"/>
          <w:sz w:val="24"/>
          <w:szCs w:val="24"/>
        </w:rPr>
        <w:fldChar w:fldCharType="begin"/>
      </w:r>
      <w:r w:rsidR="003C5458" w:rsidRPr="00543510">
        <w:rPr>
          <w:rFonts w:asciiTheme="minorHAnsi" w:hAnsiTheme="minorHAnsi" w:cstheme="minorHAnsi"/>
          <w:sz w:val="24"/>
          <w:szCs w:val="24"/>
        </w:rPr>
        <w:instrText xml:space="preserve"> ADDIN EN.REFLIST </w:instrText>
      </w:r>
      <w:r w:rsidRPr="00543510">
        <w:rPr>
          <w:rFonts w:asciiTheme="minorHAnsi" w:hAnsiTheme="minorHAnsi" w:cstheme="minorHAnsi"/>
          <w:sz w:val="24"/>
          <w:szCs w:val="24"/>
        </w:rPr>
        <w:fldChar w:fldCharType="separate"/>
      </w:r>
      <w:r w:rsidR="00F4489F" w:rsidRPr="00543510">
        <w:rPr>
          <w:rFonts w:asciiTheme="minorHAnsi" w:hAnsiTheme="minorHAnsi" w:cstheme="minorHAnsi"/>
          <w:sz w:val="24"/>
          <w:szCs w:val="24"/>
        </w:rPr>
        <w:t>1</w:t>
      </w:r>
      <w:r w:rsidR="002D2B08">
        <w:rPr>
          <w:rFonts w:asciiTheme="minorHAnsi" w:hAnsiTheme="minorHAnsi" w:cstheme="minorHAnsi"/>
          <w:sz w:val="24"/>
          <w:szCs w:val="24"/>
        </w:rPr>
        <w:t>.</w:t>
      </w:r>
      <w:r w:rsidR="00F4489F" w:rsidRPr="00543510">
        <w:rPr>
          <w:rFonts w:asciiTheme="minorHAnsi" w:hAnsiTheme="minorHAnsi" w:cstheme="minorHAnsi"/>
          <w:sz w:val="24"/>
          <w:szCs w:val="24"/>
        </w:rPr>
        <w:tab/>
        <w:t>Hanidziar, D.</w:t>
      </w:r>
      <w:r w:rsidR="002D2B08">
        <w:rPr>
          <w:rFonts w:asciiTheme="minorHAnsi" w:hAnsiTheme="minorHAnsi" w:cstheme="minorHAnsi"/>
          <w:sz w:val="24"/>
          <w:szCs w:val="24"/>
        </w:rPr>
        <w:t>,</w:t>
      </w:r>
      <w:r w:rsidR="00F4489F" w:rsidRPr="00543510">
        <w:rPr>
          <w:rFonts w:asciiTheme="minorHAnsi" w:hAnsiTheme="minorHAnsi" w:cstheme="minorHAnsi"/>
          <w:sz w:val="24"/>
          <w:szCs w:val="24"/>
        </w:rPr>
        <w:t xml:space="preserve"> Koulmanda, M. Towards cytoprotection in the peritransplant period. </w:t>
      </w:r>
      <w:r w:rsidR="00F4489F" w:rsidRPr="00543510">
        <w:rPr>
          <w:rFonts w:asciiTheme="minorHAnsi" w:hAnsiTheme="minorHAnsi" w:cstheme="minorHAnsi"/>
          <w:i/>
          <w:sz w:val="24"/>
          <w:szCs w:val="24"/>
        </w:rPr>
        <w:t>Seminars in Immunology</w:t>
      </w:r>
      <w:r w:rsidR="00F4489F" w:rsidRPr="00CF4D4F">
        <w:rPr>
          <w:rFonts w:asciiTheme="minorHAnsi" w:hAnsiTheme="minorHAnsi" w:cstheme="minorHAnsi"/>
          <w:iCs/>
          <w:sz w:val="24"/>
          <w:szCs w:val="24"/>
        </w:rPr>
        <w:t>.</w:t>
      </w:r>
      <w:r w:rsidR="00F4489F" w:rsidRPr="00543510">
        <w:rPr>
          <w:rFonts w:asciiTheme="minorHAnsi" w:hAnsiTheme="minorHAnsi" w:cstheme="minorHAnsi"/>
          <w:sz w:val="24"/>
          <w:szCs w:val="24"/>
        </w:rPr>
        <w:t xml:space="preserve"> </w:t>
      </w:r>
      <w:r w:rsidR="00F4489F" w:rsidRPr="00543510">
        <w:rPr>
          <w:rFonts w:asciiTheme="minorHAnsi" w:hAnsiTheme="minorHAnsi" w:cstheme="minorHAnsi"/>
          <w:b/>
          <w:sz w:val="24"/>
          <w:szCs w:val="24"/>
        </w:rPr>
        <w:t>23</w:t>
      </w:r>
      <w:r w:rsidR="00F4489F" w:rsidRPr="00543510">
        <w:rPr>
          <w:rFonts w:asciiTheme="minorHAnsi" w:hAnsiTheme="minorHAnsi" w:cstheme="minorHAnsi"/>
          <w:sz w:val="24"/>
          <w:szCs w:val="24"/>
        </w:rPr>
        <w:t xml:space="preserve"> (3), 209</w:t>
      </w:r>
      <w:r w:rsidR="002D2B08">
        <w:rPr>
          <w:rFonts w:asciiTheme="minorHAnsi" w:hAnsiTheme="minorHAnsi" w:cstheme="minorHAnsi"/>
          <w:sz w:val="24"/>
          <w:szCs w:val="24"/>
        </w:rPr>
        <w:t>–</w:t>
      </w:r>
      <w:r w:rsidR="00F4489F" w:rsidRPr="00543510">
        <w:rPr>
          <w:rFonts w:asciiTheme="minorHAnsi" w:hAnsiTheme="minorHAnsi" w:cstheme="minorHAnsi"/>
          <w:sz w:val="24"/>
          <w:szCs w:val="24"/>
        </w:rPr>
        <w:t>213 (2011).</w:t>
      </w:r>
    </w:p>
    <w:p w14:paraId="5075AFBA" w14:textId="7EDFA660" w:rsidR="00F4489F" w:rsidRPr="00543510" w:rsidRDefault="00F4489F" w:rsidP="00F4489F">
      <w:pPr>
        <w:pStyle w:val="EndNoteBibliography"/>
        <w:ind w:left="720" w:hanging="720"/>
        <w:rPr>
          <w:rFonts w:asciiTheme="minorHAnsi" w:hAnsiTheme="minorHAnsi" w:cstheme="minorHAnsi"/>
          <w:sz w:val="24"/>
          <w:szCs w:val="24"/>
        </w:rPr>
      </w:pPr>
      <w:r w:rsidRPr="00543510">
        <w:rPr>
          <w:rFonts w:asciiTheme="minorHAnsi" w:hAnsiTheme="minorHAnsi" w:cstheme="minorHAnsi"/>
          <w:sz w:val="24"/>
          <w:szCs w:val="24"/>
        </w:rPr>
        <w:t>2</w:t>
      </w:r>
      <w:r w:rsidR="002D2B08">
        <w:rPr>
          <w:rFonts w:asciiTheme="minorHAnsi" w:hAnsiTheme="minorHAnsi" w:cstheme="minorHAnsi"/>
          <w:sz w:val="24"/>
          <w:szCs w:val="24"/>
        </w:rPr>
        <w:t>.</w:t>
      </w:r>
      <w:r w:rsidRPr="00543510">
        <w:rPr>
          <w:rFonts w:asciiTheme="minorHAnsi" w:hAnsiTheme="minorHAnsi" w:cstheme="minorHAnsi"/>
          <w:sz w:val="24"/>
          <w:szCs w:val="24"/>
        </w:rPr>
        <w:tab/>
        <w:t>Eltzschig, H. K.</w:t>
      </w:r>
      <w:r w:rsidR="002D2B08">
        <w:rPr>
          <w:rFonts w:asciiTheme="minorHAnsi" w:hAnsiTheme="minorHAnsi" w:cstheme="minorHAnsi"/>
          <w:sz w:val="24"/>
          <w:szCs w:val="24"/>
        </w:rPr>
        <w:t>,</w:t>
      </w:r>
      <w:r w:rsidRPr="00543510">
        <w:rPr>
          <w:rFonts w:asciiTheme="minorHAnsi" w:hAnsiTheme="minorHAnsi" w:cstheme="minorHAnsi"/>
          <w:sz w:val="24"/>
          <w:szCs w:val="24"/>
        </w:rPr>
        <w:t xml:space="preserve"> Eckle, T. Ischemia and reperfusion-from mechanism to translation. </w:t>
      </w:r>
      <w:r w:rsidRPr="00543510">
        <w:rPr>
          <w:rFonts w:asciiTheme="minorHAnsi" w:hAnsiTheme="minorHAnsi" w:cstheme="minorHAnsi"/>
          <w:i/>
          <w:sz w:val="24"/>
          <w:szCs w:val="24"/>
        </w:rPr>
        <w:t>Nature Medicine</w:t>
      </w:r>
      <w:r w:rsidRPr="00CF4D4F">
        <w:rPr>
          <w:rFonts w:asciiTheme="minorHAnsi" w:hAnsiTheme="minorHAnsi" w:cstheme="minorHAnsi"/>
          <w:iCs/>
          <w:sz w:val="24"/>
          <w:szCs w:val="24"/>
        </w:rPr>
        <w:t>.</w:t>
      </w:r>
      <w:r w:rsidRPr="00543510">
        <w:rPr>
          <w:rFonts w:asciiTheme="minorHAnsi" w:hAnsiTheme="minorHAnsi" w:cstheme="minorHAnsi"/>
          <w:sz w:val="24"/>
          <w:szCs w:val="24"/>
        </w:rPr>
        <w:t xml:space="preserve"> </w:t>
      </w:r>
      <w:r w:rsidRPr="00543510">
        <w:rPr>
          <w:rFonts w:asciiTheme="minorHAnsi" w:hAnsiTheme="minorHAnsi" w:cstheme="minorHAnsi"/>
          <w:b/>
          <w:sz w:val="24"/>
          <w:szCs w:val="24"/>
        </w:rPr>
        <w:t>17</w:t>
      </w:r>
      <w:r w:rsidRPr="00543510">
        <w:rPr>
          <w:rFonts w:asciiTheme="minorHAnsi" w:hAnsiTheme="minorHAnsi" w:cstheme="minorHAnsi"/>
          <w:sz w:val="24"/>
          <w:szCs w:val="24"/>
        </w:rPr>
        <w:t xml:space="preserve"> (11), 1391</w:t>
      </w:r>
      <w:r w:rsidR="002D2B08">
        <w:rPr>
          <w:rFonts w:asciiTheme="minorHAnsi" w:hAnsiTheme="minorHAnsi" w:cstheme="minorHAnsi"/>
          <w:sz w:val="24"/>
          <w:szCs w:val="24"/>
        </w:rPr>
        <w:t>–</w:t>
      </w:r>
      <w:r w:rsidRPr="00543510">
        <w:rPr>
          <w:rFonts w:asciiTheme="minorHAnsi" w:hAnsiTheme="minorHAnsi" w:cstheme="minorHAnsi"/>
          <w:sz w:val="24"/>
          <w:szCs w:val="24"/>
        </w:rPr>
        <w:t>1401 (2011).</w:t>
      </w:r>
    </w:p>
    <w:p w14:paraId="24BD80E5" w14:textId="18BF8ABE" w:rsidR="00F4489F" w:rsidRPr="00543510" w:rsidRDefault="00F4489F" w:rsidP="00F4489F">
      <w:pPr>
        <w:pStyle w:val="EndNoteBibliography"/>
        <w:ind w:left="720" w:hanging="720"/>
        <w:rPr>
          <w:rFonts w:asciiTheme="minorHAnsi" w:hAnsiTheme="minorHAnsi" w:cstheme="minorHAnsi"/>
          <w:sz w:val="24"/>
          <w:szCs w:val="24"/>
        </w:rPr>
      </w:pPr>
      <w:r w:rsidRPr="00543510">
        <w:rPr>
          <w:rFonts w:asciiTheme="minorHAnsi" w:hAnsiTheme="minorHAnsi" w:cstheme="minorHAnsi"/>
          <w:sz w:val="24"/>
          <w:szCs w:val="24"/>
        </w:rPr>
        <w:t>3</w:t>
      </w:r>
      <w:r w:rsidR="002D2B08">
        <w:rPr>
          <w:rFonts w:asciiTheme="minorHAnsi" w:hAnsiTheme="minorHAnsi" w:cstheme="minorHAnsi"/>
          <w:sz w:val="24"/>
          <w:szCs w:val="24"/>
        </w:rPr>
        <w:t>.</w:t>
      </w:r>
      <w:r w:rsidRPr="00543510">
        <w:rPr>
          <w:rFonts w:asciiTheme="minorHAnsi" w:hAnsiTheme="minorHAnsi" w:cstheme="minorHAnsi"/>
          <w:sz w:val="24"/>
          <w:szCs w:val="24"/>
        </w:rPr>
        <w:tab/>
        <w:t>Ravikumar, R., Leuvenink, H.</w:t>
      </w:r>
      <w:r w:rsidR="002D2B08">
        <w:rPr>
          <w:rFonts w:asciiTheme="minorHAnsi" w:hAnsiTheme="minorHAnsi" w:cstheme="minorHAnsi"/>
          <w:sz w:val="24"/>
          <w:szCs w:val="24"/>
        </w:rPr>
        <w:t>,</w:t>
      </w:r>
      <w:r w:rsidRPr="00543510">
        <w:rPr>
          <w:rFonts w:asciiTheme="minorHAnsi" w:hAnsiTheme="minorHAnsi" w:cstheme="minorHAnsi"/>
          <w:sz w:val="24"/>
          <w:szCs w:val="24"/>
        </w:rPr>
        <w:t xml:space="preserve"> Friend, P. J. Normothermic liver preservation: a new paradigm? </w:t>
      </w:r>
      <w:r w:rsidRPr="00543510">
        <w:rPr>
          <w:rFonts w:asciiTheme="minorHAnsi" w:hAnsiTheme="minorHAnsi" w:cstheme="minorHAnsi"/>
          <w:i/>
          <w:sz w:val="24"/>
          <w:szCs w:val="24"/>
        </w:rPr>
        <w:t>Transplant International</w:t>
      </w:r>
      <w:r w:rsidRPr="00CF4D4F">
        <w:rPr>
          <w:rFonts w:asciiTheme="minorHAnsi" w:hAnsiTheme="minorHAnsi" w:cstheme="minorHAnsi"/>
          <w:iCs/>
          <w:sz w:val="24"/>
          <w:szCs w:val="24"/>
        </w:rPr>
        <w:t>.</w:t>
      </w:r>
      <w:r w:rsidRPr="00543510">
        <w:rPr>
          <w:rFonts w:asciiTheme="minorHAnsi" w:hAnsiTheme="minorHAnsi" w:cstheme="minorHAnsi"/>
          <w:sz w:val="24"/>
          <w:szCs w:val="24"/>
        </w:rPr>
        <w:t xml:space="preserve"> </w:t>
      </w:r>
      <w:r w:rsidRPr="00543510">
        <w:rPr>
          <w:rFonts w:asciiTheme="minorHAnsi" w:hAnsiTheme="minorHAnsi" w:cstheme="minorHAnsi"/>
          <w:b/>
          <w:sz w:val="24"/>
          <w:szCs w:val="24"/>
        </w:rPr>
        <w:t>28</w:t>
      </w:r>
      <w:r w:rsidRPr="00543510">
        <w:rPr>
          <w:rFonts w:asciiTheme="minorHAnsi" w:hAnsiTheme="minorHAnsi" w:cstheme="minorHAnsi"/>
          <w:sz w:val="24"/>
          <w:szCs w:val="24"/>
        </w:rPr>
        <w:t xml:space="preserve"> (6), 690</w:t>
      </w:r>
      <w:r w:rsidR="002D2B08">
        <w:rPr>
          <w:rFonts w:asciiTheme="minorHAnsi" w:hAnsiTheme="minorHAnsi" w:cstheme="minorHAnsi"/>
          <w:sz w:val="24"/>
          <w:szCs w:val="24"/>
        </w:rPr>
        <w:t>–</w:t>
      </w:r>
      <w:r w:rsidRPr="00543510">
        <w:rPr>
          <w:rFonts w:asciiTheme="minorHAnsi" w:hAnsiTheme="minorHAnsi" w:cstheme="minorHAnsi"/>
          <w:sz w:val="24"/>
          <w:szCs w:val="24"/>
        </w:rPr>
        <w:t>699 (2015).</w:t>
      </w:r>
    </w:p>
    <w:p w14:paraId="0D9DFBE2" w14:textId="66774CEA" w:rsidR="00F4489F" w:rsidRPr="00543510" w:rsidRDefault="00F4489F" w:rsidP="00F4489F">
      <w:pPr>
        <w:pStyle w:val="EndNoteBibliography"/>
        <w:ind w:left="720" w:hanging="720"/>
        <w:rPr>
          <w:rFonts w:asciiTheme="minorHAnsi" w:hAnsiTheme="minorHAnsi" w:cstheme="minorHAnsi"/>
          <w:sz w:val="24"/>
          <w:szCs w:val="24"/>
        </w:rPr>
      </w:pPr>
      <w:r w:rsidRPr="00543510">
        <w:rPr>
          <w:rFonts w:asciiTheme="minorHAnsi" w:hAnsiTheme="minorHAnsi" w:cstheme="minorHAnsi"/>
          <w:sz w:val="24"/>
          <w:szCs w:val="24"/>
        </w:rPr>
        <w:t>4</w:t>
      </w:r>
      <w:r w:rsidR="002D2B08">
        <w:rPr>
          <w:rFonts w:asciiTheme="minorHAnsi" w:hAnsiTheme="minorHAnsi" w:cstheme="minorHAnsi"/>
          <w:sz w:val="24"/>
          <w:szCs w:val="24"/>
        </w:rPr>
        <w:t>.</w:t>
      </w:r>
      <w:r w:rsidRPr="00543510">
        <w:rPr>
          <w:rFonts w:asciiTheme="minorHAnsi" w:hAnsiTheme="minorHAnsi" w:cstheme="minorHAnsi"/>
          <w:sz w:val="24"/>
          <w:szCs w:val="24"/>
        </w:rPr>
        <w:tab/>
        <w:t>Jayant, K., Reccia, I.</w:t>
      </w:r>
      <w:r w:rsidR="002D2B08">
        <w:rPr>
          <w:rFonts w:asciiTheme="minorHAnsi" w:hAnsiTheme="minorHAnsi" w:cstheme="minorHAnsi"/>
          <w:sz w:val="24"/>
          <w:szCs w:val="24"/>
        </w:rPr>
        <w:t>,</w:t>
      </w:r>
      <w:r w:rsidRPr="00543510">
        <w:rPr>
          <w:rFonts w:asciiTheme="minorHAnsi" w:hAnsiTheme="minorHAnsi" w:cstheme="minorHAnsi"/>
          <w:sz w:val="24"/>
          <w:szCs w:val="24"/>
        </w:rPr>
        <w:t xml:space="preserve"> Shapiro, A. M. J. Normothermic ex-vivo liver perfusion: where do we stand and where to reach? </w:t>
      </w:r>
      <w:r w:rsidRPr="00543510">
        <w:rPr>
          <w:rFonts w:asciiTheme="minorHAnsi" w:hAnsiTheme="minorHAnsi" w:cstheme="minorHAnsi"/>
          <w:i/>
          <w:sz w:val="24"/>
          <w:szCs w:val="24"/>
        </w:rPr>
        <w:t>Expert Review of Gastroenterology &amp; Hepatology</w:t>
      </w:r>
      <w:r w:rsidRPr="00CF4D4F">
        <w:rPr>
          <w:rFonts w:asciiTheme="minorHAnsi" w:hAnsiTheme="minorHAnsi" w:cstheme="minorHAnsi"/>
          <w:iCs/>
          <w:sz w:val="24"/>
          <w:szCs w:val="24"/>
        </w:rPr>
        <w:t>.</w:t>
      </w:r>
      <w:r w:rsidRPr="00543510">
        <w:rPr>
          <w:rFonts w:asciiTheme="minorHAnsi" w:hAnsiTheme="minorHAnsi" w:cstheme="minorHAnsi"/>
          <w:sz w:val="24"/>
          <w:szCs w:val="24"/>
        </w:rPr>
        <w:t xml:space="preserve"> </w:t>
      </w:r>
      <w:r w:rsidRPr="00543510">
        <w:rPr>
          <w:rFonts w:asciiTheme="minorHAnsi" w:hAnsiTheme="minorHAnsi" w:cstheme="minorHAnsi"/>
          <w:b/>
          <w:sz w:val="24"/>
          <w:szCs w:val="24"/>
        </w:rPr>
        <w:t>12</w:t>
      </w:r>
      <w:r w:rsidRPr="00543510">
        <w:rPr>
          <w:rFonts w:asciiTheme="minorHAnsi" w:hAnsiTheme="minorHAnsi" w:cstheme="minorHAnsi"/>
          <w:sz w:val="24"/>
          <w:szCs w:val="24"/>
        </w:rPr>
        <w:t xml:space="preserve"> (10), 1045</w:t>
      </w:r>
      <w:r w:rsidR="002D2B08">
        <w:rPr>
          <w:rFonts w:asciiTheme="minorHAnsi" w:hAnsiTheme="minorHAnsi" w:cstheme="minorHAnsi"/>
          <w:sz w:val="24"/>
          <w:szCs w:val="24"/>
        </w:rPr>
        <w:t>–</w:t>
      </w:r>
      <w:r w:rsidRPr="00543510">
        <w:rPr>
          <w:rFonts w:asciiTheme="minorHAnsi" w:hAnsiTheme="minorHAnsi" w:cstheme="minorHAnsi"/>
          <w:sz w:val="24"/>
          <w:szCs w:val="24"/>
        </w:rPr>
        <w:t>1058 (2018).</w:t>
      </w:r>
    </w:p>
    <w:p w14:paraId="22E374B7" w14:textId="4EF043E8" w:rsidR="00F4489F" w:rsidRPr="00543510" w:rsidRDefault="00F4489F" w:rsidP="00F4489F">
      <w:pPr>
        <w:pStyle w:val="EndNoteBibliography"/>
        <w:ind w:left="720" w:hanging="720"/>
        <w:rPr>
          <w:rFonts w:asciiTheme="minorHAnsi" w:hAnsiTheme="minorHAnsi" w:cstheme="minorHAnsi"/>
          <w:sz w:val="24"/>
          <w:szCs w:val="24"/>
        </w:rPr>
      </w:pPr>
      <w:r w:rsidRPr="00543510">
        <w:rPr>
          <w:rFonts w:asciiTheme="minorHAnsi" w:hAnsiTheme="minorHAnsi" w:cstheme="minorHAnsi"/>
          <w:sz w:val="24"/>
          <w:szCs w:val="24"/>
        </w:rPr>
        <w:t>5</w:t>
      </w:r>
      <w:r w:rsidR="002D2B08">
        <w:rPr>
          <w:rFonts w:asciiTheme="minorHAnsi" w:hAnsiTheme="minorHAnsi" w:cstheme="minorHAnsi"/>
          <w:sz w:val="24"/>
          <w:szCs w:val="24"/>
        </w:rPr>
        <w:t>.</w:t>
      </w:r>
      <w:r w:rsidRPr="00543510">
        <w:rPr>
          <w:rFonts w:asciiTheme="minorHAnsi" w:hAnsiTheme="minorHAnsi" w:cstheme="minorHAnsi"/>
          <w:sz w:val="24"/>
          <w:szCs w:val="24"/>
        </w:rPr>
        <w:tab/>
        <w:t>Hessheimer, A. J., Riquelme, F., Fundora-Suarez, Y., Garcia Perez, R.</w:t>
      </w:r>
      <w:r w:rsidR="002D2B08">
        <w:rPr>
          <w:rFonts w:asciiTheme="minorHAnsi" w:hAnsiTheme="minorHAnsi" w:cstheme="minorHAnsi"/>
          <w:sz w:val="24"/>
          <w:szCs w:val="24"/>
        </w:rPr>
        <w:t>,</w:t>
      </w:r>
      <w:r w:rsidRPr="00543510">
        <w:rPr>
          <w:rFonts w:asciiTheme="minorHAnsi" w:hAnsiTheme="minorHAnsi" w:cstheme="minorHAnsi"/>
          <w:sz w:val="24"/>
          <w:szCs w:val="24"/>
        </w:rPr>
        <w:t xml:space="preserve"> Fondevila, C. Normothermic perfusion and outcomes after liver transplantation. </w:t>
      </w:r>
      <w:r w:rsidRPr="00543510">
        <w:rPr>
          <w:rFonts w:asciiTheme="minorHAnsi" w:hAnsiTheme="minorHAnsi" w:cstheme="minorHAnsi"/>
          <w:i/>
          <w:sz w:val="24"/>
          <w:szCs w:val="24"/>
        </w:rPr>
        <w:t xml:space="preserve">Transplantation </w:t>
      </w:r>
      <w:r w:rsidR="002D2B08">
        <w:rPr>
          <w:rFonts w:asciiTheme="minorHAnsi" w:hAnsiTheme="minorHAnsi" w:cstheme="minorHAnsi"/>
          <w:i/>
          <w:sz w:val="24"/>
          <w:szCs w:val="24"/>
        </w:rPr>
        <w:t>R</w:t>
      </w:r>
      <w:r w:rsidRPr="00543510">
        <w:rPr>
          <w:rFonts w:asciiTheme="minorHAnsi" w:hAnsiTheme="minorHAnsi" w:cstheme="minorHAnsi"/>
          <w:i/>
          <w:sz w:val="24"/>
          <w:szCs w:val="24"/>
        </w:rPr>
        <w:t>eviews (Orlando, Fla.)</w:t>
      </w:r>
      <w:r w:rsidRPr="00CF4D4F">
        <w:rPr>
          <w:rFonts w:asciiTheme="minorHAnsi" w:hAnsiTheme="minorHAnsi" w:cstheme="minorHAnsi"/>
          <w:iCs/>
          <w:sz w:val="24"/>
          <w:szCs w:val="24"/>
        </w:rPr>
        <w:t>.</w:t>
      </w:r>
      <w:r w:rsidRPr="00543510">
        <w:rPr>
          <w:rFonts w:asciiTheme="minorHAnsi" w:hAnsiTheme="minorHAnsi" w:cstheme="minorHAnsi"/>
          <w:sz w:val="24"/>
          <w:szCs w:val="24"/>
        </w:rPr>
        <w:t xml:space="preserve"> </w:t>
      </w:r>
      <w:r w:rsidR="00FB4AA9" w:rsidRPr="00543510">
        <w:rPr>
          <w:rFonts w:asciiTheme="minorHAnsi" w:hAnsiTheme="minorHAnsi" w:cstheme="minorHAnsi"/>
          <w:b/>
          <w:sz w:val="24"/>
          <w:szCs w:val="24"/>
        </w:rPr>
        <w:t xml:space="preserve">33 </w:t>
      </w:r>
      <w:r w:rsidR="00FB4AA9" w:rsidRPr="00543510">
        <w:rPr>
          <w:rFonts w:asciiTheme="minorHAnsi" w:hAnsiTheme="minorHAnsi" w:cstheme="minorHAnsi"/>
          <w:sz w:val="24"/>
          <w:szCs w:val="24"/>
        </w:rPr>
        <w:t>(4), 200</w:t>
      </w:r>
      <w:r w:rsidR="002D2B08">
        <w:rPr>
          <w:rFonts w:asciiTheme="minorHAnsi" w:hAnsiTheme="minorHAnsi" w:cstheme="minorHAnsi"/>
          <w:sz w:val="24"/>
          <w:szCs w:val="24"/>
        </w:rPr>
        <w:t>–</w:t>
      </w:r>
      <w:r w:rsidR="00FB4AA9" w:rsidRPr="00543510">
        <w:rPr>
          <w:rFonts w:asciiTheme="minorHAnsi" w:hAnsiTheme="minorHAnsi" w:cstheme="minorHAnsi"/>
          <w:sz w:val="24"/>
          <w:szCs w:val="24"/>
        </w:rPr>
        <w:t>208</w:t>
      </w:r>
      <w:r w:rsidRPr="00543510">
        <w:rPr>
          <w:rFonts w:asciiTheme="minorHAnsi" w:hAnsiTheme="minorHAnsi" w:cstheme="minorHAnsi"/>
          <w:sz w:val="24"/>
          <w:szCs w:val="24"/>
        </w:rPr>
        <w:t xml:space="preserve"> (2019).</w:t>
      </w:r>
    </w:p>
    <w:p w14:paraId="4FB340C7" w14:textId="67A82404" w:rsidR="00F4489F" w:rsidRPr="00543510" w:rsidRDefault="00F4489F" w:rsidP="00F4489F">
      <w:pPr>
        <w:pStyle w:val="EndNoteBibliography"/>
        <w:ind w:left="720" w:hanging="720"/>
        <w:rPr>
          <w:rFonts w:asciiTheme="minorHAnsi" w:hAnsiTheme="minorHAnsi" w:cstheme="minorHAnsi"/>
          <w:sz w:val="24"/>
          <w:szCs w:val="24"/>
        </w:rPr>
      </w:pPr>
      <w:r w:rsidRPr="00543510">
        <w:rPr>
          <w:rFonts w:asciiTheme="minorHAnsi" w:hAnsiTheme="minorHAnsi" w:cstheme="minorHAnsi"/>
          <w:sz w:val="24"/>
          <w:szCs w:val="24"/>
        </w:rPr>
        <w:t>6</w:t>
      </w:r>
      <w:r w:rsidR="002D2B08">
        <w:rPr>
          <w:rFonts w:asciiTheme="minorHAnsi" w:hAnsiTheme="minorHAnsi" w:cstheme="minorHAnsi"/>
          <w:sz w:val="24"/>
          <w:szCs w:val="24"/>
        </w:rPr>
        <w:t>.</w:t>
      </w:r>
      <w:r w:rsidRPr="00543510">
        <w:rPr>
          <w:rFonts w:asciiTheme="minorHAnsi" w:hAnsiTheme="minorHAnsi" w:cstheme="minorHAnsi"/>
          <w:sz w:val="24"/>
          <w:szCs w:val="24"/>
        </w:rPr>
        <w:tab/>
        <w:t>Weissenbacher, A., Vrakas, G., Nasralla, D.</w:t>
      </w:r>
      <w:r w:rsidR="002D2B08">
        <w:rPr>
          <w:rFonts w:asciiTheme="minorHAnsi" w:hAnsiTheme="minorHAnsi" w:cstheme="minorHAnsi"/>
          <w:sz w:val="24"/>
          <w:szCs w:val="24"/>
        </w:rPr>
        <w:t>,</w:t>
      </w:r>
      <w:r w:rsidRPr="00543510">
        <w:rPr>
          <w:rFonts w:asciiTheme="minorHAnsi" w:hAnsiTheme="minorHAnsi" w:cstheme="minorHAnsi"/>
          <w:sz w:val="24"/>
          <w:szCs w:val="24"/>
        </w:rPr>
        <w:t xml:space="preserve"> Ceresa, C. D. L. The future of organ perfusion and re-conditioning. </w:t>
      </w:r>
      <w:r w:rsidRPr="00543510">
        <w:rPr>
          <w:rFonts w:asciiTheme="minorHAnsi" w:hAnsiTheme="minorHAnsi" w:cstheme="minorHAnsi"/>
          <w:i/>
          <w:sz w:val="24"/>
          <w:szCs w:val="24"/>
        </w:rPr>
        <w:t>Transplant International</w:t>
      </w:r>
      <w:r w:rsidRPr="00CF4D4F">
        <w:rPr>
          <w:rFonts w:asciiTheme="minorHAnsi" w:hAnsiTheme="minorHAnsi" w:cstheme="minorHAnsi"/>
          <w:iCs/>
          <w:sz w:val="24"/>
          <w:szCs w:val="24"/>
        </w:rPr>
        <w:t>.</w:t>
      </w:r>
      <w:r w:rsidRPr="00543510">
        <w:rPr>
          <w:rFonts w:asciiTheme="minorHAnsi" w:hAnsiTheme="minorHAnsi" w:cstheme="minorHAnsi"/>
          <w:sz w:val="24"/>
          <w:szCs w:val="24"/>
        </w:rPr>
        <w:t xml:space="preserve"> </w:t>
      </w:r>
      <w:r w:rsidRPr="00543510">
        <w:rPr>
          <w:rFonts w:asciiTheme="minorHAnsi" w:hAnsiTheme="minorHAnsi" w:cstheme="minorHAnsi"/>
          <w:b/>
          <w:sz w:val="24"/>
          <w:szCs w:val="24"/>
        </w:rPr>
        <w:t>32</w:t>
      </w:r>
      <w:r w:rsidRPr="00543510">
        <w:rPr>
          <w:rFonts w:asciiTheme="minorHAnsi" w:hAnsiTheme="minorHAnsi" w:cstheme="minorHAnsi"/>
          <w:sz w:val="24"/>
          <w:szCs w:val="24"/>
        </w:rPr>
        <w:t xml:space="preserve"> (6), 586</w:t>
      </w:r>
      <w:r w:rsidR="002D2B08">
        <w:rPr>
          <w:rFonts w:asciiTheme="minorHAnsi" w:hAnsiTheme="minorHAnsi" w:cstheme="minorHAnsi"/>
          <w:sz w:val="24"/>
          <w:szCs w:val="24"/>
        </w:rPr>
        <w:t>–</w:t>
      </w:r>
      <w:r w:rsidRPr="00543510">
        <w:rPr>
          <w:rFonts w:asciiTheme="minorHAnsi" w:hAnsiTheme="minorHAnsi" w:cstheme="minorHAnsi"/>
          <w:sz w:val="24"/>
          <w:szCs w:val="24"/>
        </w:rPr>
        <w:t>597 (2019).</w:t>
      </w:r>
    </w:p>
    <w:p w14:paraId="1ED89B7C" w14:textId="52347C6E" w:rsidR="00F4489F" w:rsidRPr="00543510" w:rsidRDefault="00F4489F" w:rsidP="00F4489F">
      <w:pPr>
        <w:pStyle w:val="EndNoteBibliography"/>
        <w:ind w:left="720" w:hanging="720"/>
        <w:rPr>
          <w:rFonts w:asciiTheme="minorHAnsi" w:hAnsiTheme="minorHAnsi" w:cstheme="minorHAnsi"/>
          <w:sz w:val="24"/>
          <w:szCs w:val="24"/>
        </w:rPr>
      </w:pPr>
      <w:r w:rsidRPr="00543510">
        <w:rPr>
          <w:rFonts w:asciiTheme="minorHAnsi" w:hAnsiTheme="minorHAnsi" w:cstheme="minorHAnsi"/>
          <w:sz w:val="24"/>
          <w:szCs w:val="24"/>
        </w:rPr>
        <w:t>7</w:t>
      </w:r>
      <w:r w:rsidR="002D2B08">
        <w:rPr>
          <w:rFonts w:asciiTheme="minorHAnsi" w:hAnsiTheme="minorHAnsi" w:cstheme="minorHAnsi"/>
          <w:sz w:val="24"/>
          <w:szCs w:val="24"/>
        </w:rPr>
        <w:t>.</w:t>
      </w:r>
      <w:r w:rsidRPr="00543510">
        <w:rPr>
          <w:rFonts w:asciiTheme="minorHAnsi" w:hAnsiTheme="minorHAnsi" w:cstheme="minorHAnsi"/>
          <w:sz w:val="24"/>
          <w:szCs w:val="24"/>
        </w:rPr>
        <w:tab/>
        <w:t>von Horn, C.</w:t>
      </w:r>
      <w:r w:rsidR="002D2B08">
        <w:rPr>
          <w:rFonts w:asciiTheme="minorHAnsi" w:hAnsiTheme="minorHAnsi" w:cstheme="minorHAnsi"/>
          <w:sz w:val="24"/>
          <w:szCs w:val="24"/>
        </w:rPr>
        <w:t>,</w:t>
      </w:r>
      <w:r w:rsidRPr="00543510">
        <w:rPr>
          <w:rFonts w:asciiTheme="minorHAnsi" w:hAnsiTheme="minorHAnsi" w:cstheme="minorHAnsi"/>
          <w:sz w:val="24"/>
          <w:szCs w:val="24"/>
        </w:rPr>
        <w:t xml:space="preserve"> Minor, T. Modern concepts for the dynamic preservation of the liver and kidneys in the context of transplantation. </w:t>
      </w:r>
      <w:r w:rsidRPr="00543510">
        <w:rPr>
          <w:rFonts w:asciiTheme="minorHAnsi" w:hAnsiTheme="minorHAnsi" w:cstheme="minorHAnsi"/>
          <w:i/>
          <w:sz w:val="24"/>
          <w:szCs w:val="24"/>
        </w:rPr>
        <w:t>Pathologe</w:t>
      </w:r>
      <w:r w:rsidRPr="00CF4D4F">
        <w:rPr>
          <w:rFonts w:asciiTheme="minorHAnsi" w:hAnsiTheme="minorHAnsi" w:cstheme="minorHAnsi"/>
          <w:iCs/>
          <w:sz w:val="24"/>
          <w:szCs w:val="24"/>
        </w:rPr>
        <w:t>.</w:t>
      </w:r>
      <w:r w:rsidRPr="00543510">
        <w:rPr>
          <w:rFonts w:asciiTheme="minorHAnsi" w:hAnsiTheme="minorHAnsi" w:cstheme="minorHAnsi"/>
          <w:sz w:val="24"/>
          <w:szCs w:val="24"/>
        </w:rPr>
        <w:t xml:space="preserve"> </w:t>
      </w:r>
      <w:r w:rsidRPr="00543510">
        <w:rPr>
          <w:rFonts w:asciiTheme="minorHAnsi" w:hAnsiTheme="minorHAnsi" w:cstheme="minorHAnsi"/>
          <w:b/>
          <w:sz w:val="24"/>
          <w:szCs w:val="24"/>
        </w:rPr>
        <w:t>40</w:t>
      </w:r>
      <w:r w:rsidRPr="00543510">
        <w:rPr>
          <w:rFonts w:asciiTheme="minorHAnsi" w:hAnsiTheme="minorHAnsi" w:cstheme="minorHAnsi"/>
          <w:sz w:val="24"/>
          <w:szCs w:val="24"/>
        </w:rPr>
        <w:t xml:space="preserve"> (3), 292</w:t>
      </w:r>
      <w:r w:rsidR="002D2B08">
        <w:rPr>
          <w:rFonts w:asciiTheme="minorHAnsi" w:hAnsiTheme="minorHAnsi" w:cstheme="minorHAnsi"/>
          <w:sz w:val="24"/>
          <w:szCs w:val="24"/>
        </w:rPr>
        <w:t>–</w:t>
      </w:r>
      <w:r w:rsidRPr="00543510">
        <w:rPr>
          <w:rFonts w:asciiTheme="minorHAnsi" w:hAnsiTheme="minorHAnsi" w:cstheme="minorHAnsi"/>
          <w:sz w:val="24"/>
          <w:szCs w:val="24"/>
        </w:rPr>
        <w:t>298 (2019).</w:t>
      </w:r>
    </w:p>
    <w:p w14:paraId="36DABDA0" w14:textId="429674D5" w:rsidR="00F4489F" w:rsidRPr="00543510" w:rsidRDefault="00F4489F" w:rsidP="00F4489F">
      <w:pPr>
        <w:pStyle w:val="EndNoteBibliography"/>
        <w:ind w:left="720" w:hanging="720"/>
        <w:rPr>
          <w:rFonts w:asciiTheme="minorHAnsi" w:hAnsiTheme="minorHAnsi" w:cstheme="minorHAnsi"/>
          <w:sz w:val="24"/>
          <w:szCs w:val="24"/>
        </w:rPr>
      </w:pPr>
      <w:r w:rsidRPr="00543510">
        <w:rPr>
          <w:rFonts w:asciiTheme="minorHAnsi" w:hAnsiTheme="minorHAnsi" w:cstheme="minorHAnsi"/>
          <w:sz w:val="24"/>
          <w:szCs w:val="24"/>
        </w:rPr>
        <w:t>8</w:t>
      </w:r>
      <w:r w:rsidR="002D2B08">
        <w:rPr>
          <w:rFonts w:asciiTheme="minorHAnsi" w:hAnsiTheme="minorHAnsi" w:cstheme="minorHAnsi"/>
          <w:sz w:val="24"/>
          <w:szCs w:val="24"/>
        </w:rPr>
        <w:t>.</w:t>
      </w:r>
      <w:r w:rsidRPr="00543510">
        <w:rPr>
          <w:rFonts w:asciiTheme="minorHAnsi" w:hAnsiTheme="minorHAnsi" w:cstheme="minorHAnsi"/>
          <w:sz w:val="24"/>
          <w:szCs w:val="24"/>
        </w:rPr>
        <w:tab/>
        <w:t>Czigany, Z.</w:t>
      </w:r>
      <w:r w:rsidRPr="00CF4D4F">
        <w:rPr>
          <w:rFonts w:asciiTheme="minorHAnsi" w:hAnsiTheme="minorHAnsi" w:cstheme="minorHAnsi"/>
          <w:iCs/>
          <w:sz w:val="24"/>
          <w:szCs w:val="24"/>
        </w:rPr>
        <w:t xml:space="preserve"> et al.</w:t>
      </w:r>
      <w:r w:rsidRPr="00543510">
        <w:rPr>
          <w:rFonts w:asciiTheme="minorHAnsi" w:hAnsiTheme="minorHAnsi" w:cstheme="minorHAnsi"/>
          <w:sz w:val="24"/>
          <w:szCs w:val="24"/>
        </w:rPr>
        <w:t xml:space="preserve"> Machine perfusion for liver transplantation in the era of marginal organs-New kids on the block. </w:t>
      </w:r>
      <w:r w:rsidRPr="00543510">
        <w:rPr>
          <w:rFonts w:asciiTheme="minorHAnsi" w:hAnsiTheme="minorHAnsi" w:cstheme="minorHAnsi"/>
          <w:i/>
          <w:sz w:val="24"/>
          <w:szCs w:val="24"/>
        </w:rPr>
        <w:t>Liver International</w:t>
      </w:r>
      <w:r w:rsidRPr="00CF4D4F">
        <w:rPr>
          <w:rFonts w:asciiTheme="minorHAnsi" w:hAnsiTheme="minorHAnsi" w:cstheme="minorHAnsi"/>
          <w:iCs/>
          <w:sz w:val="24"/>
          <w:szCs w:val="24"/>
        </w:rPr>
        <w:t>.</w:t>
      </w:r>
      <w:r w:rsidRPr="00543510">
        <w:rPr>
          <w:rFonts w:asciiTheme="minorHAnsi" w:hAnsiTheme="minorHAnsi" w:cstheme="minorHAnsi"/>
          <w:sz w:val="24"/>
          <w:szCs w:val="24"/>
        </w:rPr>
        <w:t xml:space="preserve"> </w:t>
      </w:r>
      <w:r w:rsidRPr="00543510">
        <w:rPr>
          <w:rFonts w:asciiTheme="minorHAnsi" w:hAnsiTheme="minorHAnsi" w:cstheme="minorHAnsi"/>
          <w:b/>
          <w:sz w:val="24"/>
          <w:szCs w:val="24"/>
        </w:rPr>
        <w:t>39</w:t>
      </w:r>
      <w:r w:rsidRPr="00543510">
        <w:rPr>
          <w:rFonts w:asciiTheme="minorHAnsi" w:hAnsiTheme="minorHAnsi" w:cstheme="minorHAnsi"/>
          <w:sz w:val="24"/>
          <w:szCs w:val="24"/>
        </w:rPr>
        <w:t xml:space="preserve"> (2), 228</w:t>
      </w:r>
      <w:r w:rsidR="002D2B08">
        <w:rPr>
          <w:rFonts w:asciiTheme="minorHAnsi" w:hAnsiTheme="minorHAnsi" w:cstheme="minorHAnsi"/>
          <w:sz w:val="24"/>
          <w:szCs w:val="24"/>
        </w:rPr>
        <w:t>–</w:t>
      </w:r>
      <w:r w:rsidRPr="00543510">
        <w:rPr>
          <w:rFonts w:asciiTheme="minorHAnsi" w:hAnsiTheme="minorHAnsi" w:cstheme="minorHAnsi"/>
          <w:sz w:val="24"/>
          <w:szCs w:val="24"/>
        </w:rPr>
        <w:t>249 (2019).</w:t>
      </w:r>
    </w:p>
    <w:p w14:paraId="7DD627CF" w14:textId="210CE64C" w:rsidR="00F4489F" w:rsidRPr="00543510" w:rsidRDefault="00F4489F" w:rsidP="00F4489F">
      <w:pPr>
        <w:pStyle w:val="EndNoteBibliography"/>
        <w:ind w:left="720" w:hanging="720"/>
        <w:rPr>
          <w:rFonts w:asciiTheme="minorHAnsi" w:hAnsiTheme="minorHAnsi" w:cstheme="minorHAnsi"/>
          <w:sz w:val="24"/>
          <w:szCs w:val="24"/>
        </w:rPr>
      </w:pPr>
      <w:r w:rsidRPr="00543510">
        <w:rPr>
          <w:rFonts w:asciiTheme="minorHAnsi" w:hAnsiTheme="minorHAnsi" w:cstheme="minorHAnsi"/>
          <w:sz w:val="24"/>
          <w:szCs w:val="24"/>
        </w:rPr>
        <w:t>9</w:t>
      </w:r>
      <w:r w:rsidR="002D2B08">
        <w:rPr>
          <w:rFonts w:asciiTheme="minorHAnsi" w:hAnsiTheme="minorHAnsi" w:cstheme="minorHAnsi"/>
          <w:sz w:val="24"/>
          <w:szCs w:val="24"/>
        </w:rPr>
        <w:t>.</w:t>
      </w:r>
      <w:r w:rsidRPr="00543510">
        <w:rPr>
          <w:rFonts w:asciiTheme="minorHAnsi" w:hAnsiTheme="minorHAnsi" w:cstheme="minorHAnsi"/>
          <w:sz w:val="24"/>
          <w:szCs w:val="24"/>
        </w:rPr>
        <w:tab/>
        <w:t>Wettstein, D.</w:t>
      </w:r>
      <w:r w:rsidRPr="00CF4D4F">
        <w:rPr>
          <w:rFonts w:asciiTheme="minorHAnsi" w:hAnsiTheme="minorHAnsi" w:cstheme="minorHAnsi"/>
          <w:iCs/>
          <w:sz w:val="24"/>
          <w:szCs w:val="24"/>
        </w:rPr>
        <w:t xml:space="preserve"> et al.</w:t>
      </w:r>
      <w:r w:rsidRPr="00543510">
        <w:rPr>
          <w:rFonts w:asciiTheme="minorHAnsi" w:hAnsiTheme="minorHAnsi" w:cstheme="minorHAnsi"/>
          <w:sz w:val="24"/>
          <w:szCs w:val="24"/>
        </w:rPr>
        <w:t xml:space="preserve"> Machine perfusion: new opportunities in abdominal organ transplantation. </w:t>
      </w:r>
      <w:r w:rsidRPr="00543510">
        <w:rPr>
          <w:rFonts w:asciiTheme="minorHAnsi" w:hAnsiTheme="minorHAnsi" w:cstheme="minorHAnsi"/>
          <w:i/>
          <w:sz w:val="24"/>
          <w:szCs w:val="24"/>
        </w:rPr>
        <w:t>Orvosi Hetilap</w:t>
      </w:r>
      <w:r w:rsidRPr="00CF4D4F">
        <w:rPr>
          <w:rFonts w:asciiTheme="minorHAnsi" w:hAnsiTheme="minorHAnsi" w:cstheme="minorHAnsi"/>
          <w:iCs/>
          <w:sz w:val="24"/>
          <w:szCs w:val="24"/>
        </w:rPr>
        <w:t>.</w:t>
      </w:r>
      <w:r w:rsidRPr="00543510">
        <w:rPr>
          <w:rFonts w:asciiTheme="minorHAnsi" w:hAnsiTheme="minorHAnsi" w:cstheme="minorHAnsi"/>
          <w:sz w:val="24"/>
          <w:szCs w:val="24"/>
        </w:rPr>
        <w:t xml:space="preserve"> </w:t>
      </w:r>
      <w:r w:rsidRPr="00543510">
        <w:rPr>
          <w:rFonts w:asciiTheme="minorHAnsi" w:hAnsiTheme="minorHAnsi" w:cstheme="minorHAnsi"/>
          <w:b/>
          <w:sz w:val="24"/>
          <w:szCs w:val="24"/>
        </w:rPr>
        <w:t>159</w:t>
      </w:r>
      <w:r w:rsidRPr="00543510">
        <w:rPr>
          <w:rFonts w:asciiTheme="minorHAnsi" w:hAnsiTheme="minorHAnsi" w:cstheme="minorHAnsi"/>
          <w:sz w:val="24"/>
          <w:szCs w:val="24"/>
        </w:rPr>
        <w:t xml:space="preserve"> (46), 1882</w:t>
      </w:r>
      <w:r w:rsidR="002D2B08">
        <w:rPr>
          <w:rFonts w:asciiTheme="minorHAnsi" w:hAnsiTheme="minorHAnsi" w:cstheme="minorHAnsi"/>
          <w:sz w:val="24"/>
          <w:szCs w:val="24"/>
        </w:rPr>
        <w:t>–</w:t>
      </w:r>
      <w:r w:rsidRPr="00543510">
        <w:rPr>
          <w:rFonts w:asciiTheme="minorHAnsi" w:hAnsiTheme="minorHAnsi" w:cstheme="minorHAnsi"/>
          <w:sz w:val="24"/>
          <w:szCs w:val="24"/>
        </w:rPr>
        <w:t>1890 (2018).</w:t>
      </w:r>
    </w:p>
    <w:p w14:paraId="6F7B84D7" w14:textId="7714C29A" w:rsidR="00F4489F" w:rsidRPr="00543510" w:rsidRDefault="00F4489F" w:rsidP="00F4489F">
      <w:pPr>
        <w:pStyle w:val="EndNoteBibliography"/>
        <w:ind w:left="720" w:hanging="720"/>
        <w:rPr>
          <w:rFonts w:asciiTheme="minorHAnsi" w:hAnsiTheme="minorHAnsi" w:cstheme="minorHAnsi"/>
          <w:sz w:val="24"/>
          <w:szCs w:val="24"/>
        </w:rPr>
      </w:pPr>
      <w:r w:rsidRPr="00543510">
        <w:rPr>
          <w:rFonts w:asciiTheme="minorHAnsi" w:hAnsiTheme="minorHAnsi" w:cstheme="minorHAnsi"/>
          <w:sz w:val="24"/>
          <w:szCs w:val="24"/>
        </w:rPr>
        <w:t>10</w:t>
      </w:r>
      <w:r w:rsidR="00C04661">
        <w:rPr>
          <w:rFonts w:asciiTheme="minorHAnsi" w:hAnsiTheme="minorHAnsi" w:cstheme="minorHAnsi"/>
          <w:sz w:val="24"/>
          <w:szCs w:val="24"/>
        </w:rPr>
        <w:t>.</w:t>
      </w:r>
      <w:r w:rsidRPr="00543510">
        <w:rPr>
          <w:rFonts w:asciiTheme="minorHAnsi" w:hAnsiTheme="minorHAnsi" w:cstheme="minorHAnsi"/>
          <w:sz w:val="24"/>
          <w:szCs w:val="24"/>
        </w:rPr>
        <w:tab/>
        <w:t>Lai, Q. R. N.</w:t>
      </w:r>
      <w:r w:rsidRPr="00CF4D4F">
        <w:rPr>
          <w:rFonts w:asciiTheme="minorHAnsi" w:hAnsiTheme="minorHAnsi" w:cstheme="minorHAnsi"/>
          <w:iCs/>
          <w:sz w:val="24"/>
          <w:szCs w:val="24"/>
        </w:rPr>
        <w:t xml:space="preserve"> et al.</w:t>
      </w:r>
      <w:r w:rsidRPr="00543510">
        <w:rPr>
          <w:rFonts w:asciiTheme="minorHAnsi" w:hAnsiTheme="minorHAnsi" w:cstheme="minorHAnsi"/>
          <w:sz w:val="24"/>
          <w:szCs w:val="24"/>
        </w:rPr>
        <w:t xml:space="preserve"> Role of perfusion machines in the setting of clinical liver transplantation: A qualitative systematic review. </w:t>
      </w:r>
      <w:r w:rsidRPr="00543510">
        <w:rPr>
          <w:rFonts w:asciiTheme="minorHAnsi" w:hAnsiTheme="minorHAnsi" w:cstheme="minorHAnsi"/>
          <w:i/>
          <w:sz w:val="24"/>
          <w:szCs w:val="24"/>
        </w:rPr>
        <w:t>Clinical Transplantation</w:t>
      </w:r>
      <w:r w:rsidRPr="00CF4D4F">
        <w:rPr>
          <w:rFonts w:asciiTheme="minorHAnsi" w:hAnsiTheme="minorHAnsi" w:cstheme="minorHAnsi"/>
          <w:iCs/>
          <w:sz w:val="24"/>
          <w:szCs w:val="24"/>
        </w:rPr>
        <w:t>.</w:t>
      </w:r>
      <w:r w:rsidRPr="00543510">
        <w:rPr>
          <w:rFonts w:asciiTheme="minorHAnsi" w:hAnsiTheme="minorHAnsi" w:cstheme="minorHAnsi"/>
          <w:sz w:val="24"/>
          <w:szCs w:val="24"/>
        </w:rPr>
        <w:t xml:space="preserve"> </w:t>
      </w:r>
      <w:r w:rsidRPr="00543510">
        <w:rPr>
          <w:rFonts w:asciiTheme="minorHAnsi" w:hAnsiTheme="minorHAnsi" w:cstheme="minorHAnsi"/>
          <w:b/>
          <w:sz w:val="24"/>
          <w:szCs w:val="24"/>
        </w:rPr>
        <w:t>32</w:t>
      </w:r>
      <w:r w:rsidRPr="00543510">
        <w:rPr>
          <w:rFonts w:asciiTheme="minorHAnsi" w:hAnsiTheme="minorHAnsi" w:cstheme="minorHAnsi"/>
          <w:sz w:val="24"/>
          <w:szCs w:val="24"/>
        </w:rPr>
        <w:t xml:space="preserve"> (8), 11 (2018).</w:t>
      </w:r>
    </w:p>
    <w:p w14:paraId="2AEC0FB4" w14:textId="6A2951C9" w:rsidR="00F4489F" w:rsidRPr="00543510" w:rsidRDefault="00F4489F" w:rsidP="00F4489F">
      <w:pPr>
        <w:pStyle w:val="EndNoteBibliography"/>
        <w:ind w:left="720" w:hanging="720"/>
        <w:rPr>
          <w:rFonts w:asciiTheme="minorHAnsi" w:hAnsiTheme="minorHAnsi" w:cstheme="minorHAnsi"/>
          <w:sz w:val="24"/>
          <w:szCs w:val="24"/>
        </w:rPr>
      </w:pPr>
      <w:r w:rsidRPr="00543510">
        <w:rPr>
          <w:rFonts w:asciiTheme="minorHAnsi" w:hAnsiTheme="minorHAnsi" w:cstheme="minorHAnsi"/>
          <w:sz w:val="24"/>
          <w:szCs w:val="24"/>
        </w:rPr>
        <w:t>11</w:t>
      </w:r>
      <w:r w:rsidR="00C04661">
        <w:rPr>
          <w:rFonts w:asciiTheme="minorHAnsi" w:hAnsiTheme="minorHAnsi" w:cstheme="minorHAnsi"/>
          <w:sz w:val="24"/>
          <w:szCs w:val="24"/>
        </w:rPr>
        <w:t>.</w:t>
      </w:r>
      <w:r w:rsidRPr="00543510">
        <w:rPr>
          <w:rFonts w:asciiTheme="minorHAnsi" w:hAnsiTheme="minorHAnsi" w:cstheme="minorHAnsi"/>
          <w:sz w:val="24"/>
          <w:szCs w:val="24"/>
        </w:rPr>
        <w:tab/>
        <w:t>He, X.</w:t>
      </w:r>
      <w:r w:rsidRPr="00CF4D4F">
        <w:rPr>
          <w:rFonts w:asciiTheme="minorHAnsi" w:hAnsiTheme="minorHAnsi" w:cstheme="minorHAnsi"/>
          <w:iCs/>
          <w:sz w:val="24"/>
          <w:szCs w:val="24"/>
        </w:rPr>
        <w:t xml:space="preserve"> et al.</w:t>
      </w:r>
      <w:r w:rsidRPr="00543510">
        <w:rPr>
          <w:rFonts w:asciiTheme="minorHAnsi" w:hAnsiTheme="minorHAnsi" w:cstheme="minorHAnsi"/>
          <w:sz w:val="24"/>
          <w:szCs w:val="24"/>
        </w:rPr>
        <w:t xml:space="preserve"> The first case of ischemia-free organ transplantation in humans: A proof of concept. </w:t>
      </w:r>
      <w:r w:rsidRPr="00543510">
        <w:rPr>
          <w:rFonts w:asciiTheme="minorHAnsi" w:hAnsiTheme="minorHAnsi" w:cstheme="minorHAnsi"/>
          <w:i/>
          <w:sz w:val="24"/>
          <w:szCs w:val="24"/>
        </w:rPr>
        <w:t xml:space="preserve">American </w:t>
      </w:r>
      <w:r w:rsidR="00C04661">
        <w:rPr>
          <w:rFonts w:asciiTheme="minorHAnsi" w:hAnsiTheme="minorHAnsi" w:cstheme="minorHAnsi"/>
          <w:i/>
          <w:sz w:val="24"/>
          <w:szCs w:val="24"/>
        </w:rPr>
        <w:t>J</w:t>
      </w:r>
      <w:r w:rsidRPr="00543510">
        <w:rPr>
          <w:rFonts w:asciiTheme="minorHAnsi" w:hAnsiTheme="minorHAnsi" w:cstheme="minorHAnsi"/>
          <w:i/>
          <w:sz w:val="24"/>
          <w:szCs w:val="24"/>
        </w:rPr>
        <w:t xml:space="preserve">ournal of </w:t>
      </w:r>
      <w:r w:rsidR="00C04661">
        <w:rPr>
          <w:rFonts w:asciiTheme="minorHAnsi" w:hAnsiTheme="minorHAnsi" w:cstheme="minorHAnsi"/>
          <w:i/>
          <w:sz w:val="24"/>
          <w:szCs w:val="24"/>
        </w:rPr>
        <w:t>T</w:t>
      </w:r>
      <w:r w:rsidRPr="00543510">
        <w:rPr>
          <w:rFonts w:asciiTheme="minorHAnsi" w:hAnsiTheme="minorHAnsi" w:cstheme="minorHAnsi"/>
          <w:i/>
          <w:sz w:val="24"/>
          <w:szCs w:val="24"/>
        </w:rPr>
        <w:t>ransplantation</w:t>
      </w:r>
      <w:r w:rsidRPr="00CF4D4F">
        <w:rPr>
          <w:rFonts w:asciiTheme="minorHAnsi" w:hAnsiTheme="minorHAnsi" w:cstheme="minorHAnsi"/>
          <w:iCs/>
          <w:sz w:val="24"/>
          <w:szCs w:val="24"/>
        </w:rPr>
        <w:t>.</w:t>
      </w:r>
      <w:r w:rsidRPr="00543510">
        <w:rPr>
          <w:rFonts w:asciiTheme="minorHAnsi" w:hAnsiTheme="minorHAnsi" w:cstheme="minorHAnsi"/>
          <w:sz w:val="24"/>
          <w:szCs w:val="24"/>
        </w:rPr>
        <w:t xml:space="preserve"> </w:t>
      </w:r>
      <w:r w:rsidR="00C751D7" w:rsidRPr="00543510">
        <w:rPr>
          <w:rFonts w:asciiTheme="minorHAnsi" w:hAnsiTheme="minorHAnsi" w:cstheme="minorHAnsi"/>
          <w:b/>
          <w:sz w:val="24"/>
          <w:szCs w:val="24"/>
        </w:rPr>
        <w:t>18</w:t>
      </w:r>
      <w:r w:rsidR="00C751D7" w:rsidRPr="00543510">
        <w:rPr>
          <w:rFonts w:asciiTheme="minorHAnsi" w:hAnsiTheme="minorHAnsi" w:cstheme="minorHAnsi"/>
          <w:sz w:val="24"/>
          <w:szCs w:val="24"/>
        </w:rPr>
        <w:t xml:space="preserve"> (3), </w:t>
      </w:r>
      <w:r w:rsidR="00FB4AA9" w:rsidRPr="00543510">
        <w:rPr>
          <w:rFonts w:asciiTheme="minorHAnsi" w:hAnsiTheme="minorHAnsi" w:cstheme="minorHAnsi"/>
          <w:sz w:val="24"/>
          <w:szCs w:val="24"/>
        </w:rPr>
        <w:t>737</w:t>
      </w:r>
      <w:r w:rsidR="00C04661">
        <w:rPr>
          <w:rFonts w:asciiTheme="minorHAnsi" w:hAnsiTheme="minorHAnsi" w:cstheme="minorHAnsi"/>
          <w:sz w:val="24"/>
          <w:szCs w:val="24"/>
        </w:rPr>
        <w:t>–</w:t>
      </w:r>
      <w:r w:rsidR="00FB4AA9" w:rsidRPr="00543510">
        <w:rPr>
          <w:rFonts w:asciiTheme="minorHAnsi" w:hAnsiTheme="minorHAnsi" w:cstheme="minorHAnsi"/>
          <w:sz w:val="24"/>
          <w:szCs w:val="24"/>
        </w:rPr>
        <w:t>744</w:t>
      </w:r>
      <w:r w:rsidRPr="00543510">
        <w:rPr>
          <w:rFonts w:asciiTheme="minorHAnsi" w:hAnsiTheme="minorHAnsi" w:cstheme="minorHAnsi"/>
          <w:sz w:val="24"/>
          <w:szCs w:val="24"/>
        </w:rPr>
        <w:t xml:space="preserve"> (2017).</w:t>
      </w:r>
    </w:p>
    <w:p w14:paraId="6A785AF6" w14:textId="2302F575" w:rsidR="00F4489F" w:rsidRPr="00543510" w:rsidRDefault="00F4489F" w:rsidP="00F4489F">
      <w:pPr>
        <w:pStyle w:val="EndNoteBibliography"/>
        <w:ind w:left="720" w:hanging="720"/>
        <w:rPr>
          <w:rFonts w:asciiTheme="minorHAnsi" w:hAnsiTheme="minorHAnsi" w:cstheme="minorHAnsi"/>
          <w:sz w:val="24"/>
          <w:szCs w:val="24"/>
        </w:rPr>
      </w:pPr>
      <w:r w:rsidRPr="00543510">
        <w:rPr>
          <w:rFonts w:asciiTheme="minorHAnsi" w:hAnsiTheme="minorHAnsi" w:cstheme="minorHAnsi"/>
          <w:sz w:val="24"/>
          <w:szCs w:val="24"/>
        </w:rPr>
        <w:t>12</w:t>
      </w:r>
      <w:r w:rsidR="00C04661">
        <w:rPr>
          <w:rFonts w:asciiTheme="minorHAnsi" w:hAnsiTheme="minorHAnsi" w:cstheme="minorHAnsi"/>
          <w:sz w:val="24"/>
          <w:szCs w:val="24"/>
        </w:rPr>
        <w:t>.</w:t>
      </w:r>
      <w:r w:rsidRPr="00543510">
        <w:rPr>
          <w:rFonts w:asciiTheme="minorHAnsi" w:hAnsiTheme="minorHAnsi" w:cstheme="minorHAnsi"/>
          <w:sz w:val="24"/>
          <w:szCs w:val="24"/>
        </w:rPr>
        <w:tab/>
        <w:t>Jassem, W.</w:t>
      </w:r>
      <w:r w:rsidRPr="00CF4D4F">
        <w:rPr>
          <w:rFonts w:asciiTheme="minorHAnsi" w:hAnsiTheme="minorHAnsi" w:cstheme="minorHAnsi"/>
          <w:iCs/>
          <w:sz w:val="24"/>
          <w:szCs w:val="24"/>
        </w:rPr>
        <w:t xml:space="preserve"> et al.</w:t>
      </w:r>
      <w:r w:rsidRPr="00543510">
        <w:rPr>
          <w:rFonts w:asciiTheme="minorHAnsi" w:hAnsiTheme="minorHAnsi" w:cstheme="minorHAnsi"/>
          <w:sz w:val="24"/>
          <w:szCs w:val="24"/>
        </w:rPr>
        <w:t xml:space="preserve"> Normothermic Machine Perfusion (NMP) </w:t>
      </w:r>
      <w:r w:rsidR="00C04661">
        <w:rPr>
          <w:rFonts w:asciiTheme="minorHAnsi" w:hAnsiTheme="minorHAnsi" w:cstheme="minorHAnsi"/>
          <w:sz w:val="24"/>
          <w:szCs w:val="24"/>
        </w:rPr>
        <w:t>i</w:t>
      </w:r>
      <w:r w:rsidRPr="00543510">
        <w:rPr>
          <w:rFonts w:asciiTheme="minorHAnsi" w:hAnsiTheme="minorHAnsi" w:cstheme="minorHAnsi"/>
          <w:sz w:val="24"/>
          <w:szCs w:val="24"/>
        </w:rPr>
        <w:t xml:space="preserve">nhibits </w:t>
      </w:r>
      <w:r w:rsidR="00C04661">
        <w:rPr>
          <w:rFonts w:asciiTheme="minorHAnsi" w:hAnsiTheme="minorHAnsi" w:cstheme="minorHAnsi"/>
          <w:sz w:val="24"/>
          <w:szCs w:val="24"/>
        </w:rPr>
        <w:t>p</w:t>
      </w:r>
      <w:r w:rsidRPr="00543510">
        <w:rPr>
          <w:rFonts w:asciiTheme="minorHAnsi" w:hAnsiTheme="minorHAnsi" w:cstheme="minorHAnsi"/>
          <w:sz w:val="24"/>
          <w:szCs w:val="24"/>
        </w:rPr>
        <w:t xml:space="preserve">roinflammatory </w:t>
      </w:r>
      <w:r w:rsidR="00C04661">
        <w:rPr>
          <w:rFonts w:asciiTheme="minorHAnsi" w:hAnsiTheme="minorHAnsi" w:cstheme="minorHAnsi"/>
          <w:sz w:val="24"/>
          <w:szCs w:val="24"/>
        </w:rPr>
        <w:t>r</w:t>
      </w:r>
      <w:r w:rsidRPr="00543510">
        <w:rPr>
          <w:rFonts w:asciiTheme="minorHAnsi" w:hAnsiTheme="minorHAnsi" w:cstheme="minorHAnsi"/>
          <w:sz w:val="24"/>
          <w:szCs w:val="24"/>
        </w:rPr>
        <w:t xml:space="preserve">esponses in the </w:t>
      </w:r>
      <w:r w:rsidR="00C04661">
        <w:rPr>
          <w:rFonts w:asciiTheme="minorHAnsi" w:hAnsiTheme="minorHAnsi" w:cstheme="minorHAnsi"/>
          <w:sz w:val="24"/>
          <w:szCs w:val="24"/>
        </w:rPr>
        <w:t>l</w:t>
      </w:r>
      <w:r w:rsidRPr="00543510">
        <w:rPr>
          <w:rFonts w:asciiTheme="minorHAnsi" w:hAnsiTheme="minorHAnsi" w:cstheme="minorHAnsi"/>
          <w:sz w:val="24"/>
          <w:szCs w:val="24"/>
        </w:rPr>
        <w:t xml:space="preserve">iver and </w:t>
      </w:r>
      <w:r w:rsidR="00C04661">
        <w:rPr>
          <w:rFonts w:asciiTheme="minorHAnsi" w:hAnsiTheme="minorHAnsi" w:cstheme="minorHAnsi"/>
          <w:sz w:val="24"/>
          <w:szCs w:val="24"/>
        </w:rPr>
        <w:t>p</w:t>
      </w:r>
      <w:r w:rsidRPr="00543510">
        <w:rPr>
          <w:rFonts w:asciiTheme="minorHAnsi" w:hAnsiTheme="minorHAnsi" w:cstheme="minorHAnsi"/>
          <w:sz w:val="24"/>
          <w:szCs w:val="24"/>
        </w:rPr>
        <w:t xml:space="preserve">romotes </w:t>
      </w:r>
      <w:r w:rsidR="00C04661">
        <w:rPr>
          <w:rFonts w:asciiTheme="minorHAnsi" w:hAnsiTheme="minorHAnsi" w:cstheme="minorHAnsi"/>
          <w:sz w:val="24"/>
          <w:szCs w:val="24"/>
        </w:rPr>
        <w:t>r</w:t>
      </w:r>
      <w:r w:rsidRPr="00543510">
        <w:rPr>
          <w:rFonts w:asciiTheme="minorHAnsi" w:hAnsiTheme="minorHAnsi" w:cstheme="minorHAnsi"/>
          <w:sz w:val="24"/>
          <w:szCs w:val="24"/>
        </w:rPr>
        <w:t xml:space="preserve">egeneration. </w:t>
      </w:r>
      <w:r w:rsidRPr="00543510">
        <w:rPr>
          <w:rFonts w:asciiTheme="minorHAnsi" w:hAnsiTheme="minorHAnsi" w:cstheme="minorHAnsi"/>
          <w:i/>
          <w:sz w:val="24"/>
          <w:szCs w:val="24"/>
        </w:rPr>
        <w:t>Hepatology (Baltimore, Md.)</w:t>
      </w:r>
      <w:r w:rsidRPr="00CF4D4F">
        <w:rPr>
          <w:rFonts w:asciiTheme="minorHAnsi" w:hAnsiTheme="minorHAnsi" w:cstheme="minorHAnsi"/>
          <w:iCs/>
          <w:sz w:val="24"/>
          <w:szCs w:val="24"/>
        </w:rPr>
        <w:t>.</w:t>
      </w:r>
      <w:r w:rsidRPr="00543510">
        <w:rPr>
          <w:rFonts w:asciiTheme="minorHAnsi" w:hAnsiTheme="minorHAnsi" w:cstheme="minorHAnsi"/>
          <w:sz w:val="24"/>
          <w:szCs w:val="24"/>
        </w:rPr>
        <w:t xml:space="preserve"> </w:t>
      </w:r>
      <w:r w:rsidRPr="00543510">
        <w:rPr>
          <w:rFonts w:asciiTheme="minorHAnsi" w:hAnsiTheme="minorHAnsi" w:cstheme="minorHAnsi"/>
          <w:b/>
          <w:sz w:val="24"/>
          <w:szCs w:val="24"/>
        </w:rPr>
        <w:t>70</w:t>
      </w:r>
      <w:r w:rsidRPr="00543510">
        <w:rPr>
          <w:rFonts w:asciiTheme="minorHAnsi" w:hAnsiTheme="minorHAnsi" w:cstheme="minorHAnsi"/>
          <w:sz w:val="24"/>
          <w:szCs w:val="24"/>
        </w:rPr>
        <w:t xml:space="preserve"> (2), 682</w:t>
      </w:r>
      <w:r w:rsidR="00C04661">
        <w:rPr>
          <w:rFonts w:asciiTheme="minorHAnsi" w:hAnsiTheme="minorHAnsi" w:cstheme="minorHAnsi"/>
          <w:sz w:val="24"/>
          <w:szCs w:val="24"/>
        </w:rPr>
        <w:t>–</w:t>
      </w:r>
      <w:r w:rsidRPr="00543510">
        <w:rPr>
          <w:rFonts w:asciiTheme="minorHAnsi" w:hAnsiTheme="minorHAnsi" w:cstheme="minorHAnsi"/>
          <w:sz w:val="24"/>
          <w:szCs w:val="24"/>
        </w:rPr>
        <w:t>695 (2019).</w:t>
      </w:r>
    </w:p>
    <w:p w14:paraId="64AABBE9" w14:textId="0D35F804" w:rsidR="00ED79E1" w:rsidRPr="00543510" w:rsidRDefault="00A37C34" w:rsidP="00C90CB6">
      <w:pPr>
        <w:rPr>
          <w:rFonts w:cstheme="minorHAnsi"/>
          <w:sz w:val="24"/>
          <w:szCs w:val="24"/>
        </w:rPr>
      </w:pPr>
      <w:r w:rsidRPr="00543510">
        <w:rPr>
          <w:rFonts w:cstheme="minorHAnsi"/>
          <w:sz w:val="24"/>
          <w:szCs w:val="24"/>
        </w:rPr>
        <w:fldChar w:fldCharType="end"/>
      </w:r>
    </w:p>
    <w:sectPr w:rsidR="00ED79E1" w:rsidRPr="00543510" w:rsidSect="00263DEE">
      <w:pgSz w:w="11906" w:h="16838" w:code="9"/>
      <w:pgMar w:top="1440" w:right="1440" w:bottom="1440" w:left="144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35BB28" w14:textId="77777777" w:rsidR="002D02B5" w:rsidRDefault="002D02B5" w:rsidP="00F24A85">
      <w:r>
        <w:separator/>
      </w:r>
    </w:p>
  </w:endnote>
  <w:endnote w:type="continuationSeparator" w:id="0">
    <w:p w14:paraId="30AA8292" w14:textId="77777777" w:rsidR="002D02B5" w:rsidRDefault="002D02B5" w:rsidP="00F24A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NewRoman">
    <w:altName w:val="Times New Roman"/>
    <w:charset w:val="00"/>
    <w:family w:val="roman"/>
    <w:pitch w:val="default"/>
  </w:font>
  <w:font w:name="AdvPTimesI">
    <w:altName w:val="Times New Roman"/>
    <w:charset w:val="00"/>
    <w:family w:val="roman"/>
    <w:pitch w:val="default"/>
  </w:font>
  <w:font w:name="AdvPSMP4">
    <w:altName w:val="Times New Roman"/>
    <w:charset w:val="00"/>
    <w:family w:val="roman"/>
    <w:pitch w:val="default"/>
  </w:font>
  <w:font w:name="AdvTT6120e2aa+fb">
    <w:altName w:val="Times New Roman"/>
    <w:charset w:val="00"/>
    <w:family w:val="roman"/>
    <w:pitch w:val="default"/>
  </w:font>
  <w:font w:name="Tahoma">
    <w:panose1 w:val="020B0604030504040204"/>
    <w:charset w:val="00"/>
    <w:family w:val="swiss"/>
    <w:pitch w:val="variable"/>
    <w:sig w:usb0="E1002EFF" w:usb1="C000605B" w:usb2="00000029" w:usb3="00000000" w:csb0="000101FF" w:csb1="00000000"/>
  </w:font>
  <w:font w:name="TimesNewRomanPSMT">
    <w:altName w:val="Microsoft YaHei"/>
    <w:panose1 w:val="00000000000000000000"/>
    <w:charset w:val="86"/>
    <w:family w:val="auto"/>
    <w:notTrueType/>
    <w:pitch w:val="default"/>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ED6757" w14:textId="77777777" w:rsidR="002D02B5" w:rsidRDefault="002D02B5" w:rsidP="00F24A85">
      <w:r>
        <w:separator/>
      </w:r>
    </w:p>
  </w:footnote>
  <w:footnote w:type="continuationSeparator" w:id="0">
    <w:p w14:paraId="67898F0E" w14:textId="77777777" w:rsidR="002D02B5" w:rsidRDefault="002D02B5" w:rsidP="00F24A8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E4149C"/>
    <w:multiLevelType w:val="hybridMultilevel"/>
    <w:tmpl w:val="104C7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AF7933"/>
    <w:multiLevelType w:val="multilevel"/>
    <w:tmpl w:val="CB9244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63"/>
  <w:removePersonalInformation/>
  <w:doNotDisplayPageBoundaries/>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 w:name="NE.Ref{01365282-BBC5-45CD-BDFF-FF2F4F64B8F3}" w:val=" ADDIN NE.Ref.{01365282-BBC5-45CD-BDFF-FF2F4F64B8F3}&lt;Citation&gt;&lt;Group&gt;&lt;References&gt;&lt;Item&gt;&lt;ID&gt;11&lt;/ID&gt;&lt;UID&gt;{12EB5D4B-5604-4E03-8C89-1BD49C63AC7F}&lt;/UID&gt;&lt;Title&gt;Hepatocellular carcinoma&lt;/Title&gt;&lt;Template&gt;Journal Article&lt;/Template&gt;&lt;Star&gt;0&lt;/Star&gt;&lt;Tag&gt;0&lt;/Tag&gt;&lt;Author&gt;Forner, A; Reig, M; Bruix, J&lt;/Author&gt;&lt;Year&gt;2018&lt;/Year&gt;&lt;Details&gt;&lt;_accession_num&gt;29307467&lt;/_accession_num&gt;&lt;_author_adr&gt;Barcelona Clinic Liver Cancer group, Liver Unit, IDIBAPS, Hospital Clinic, University of Barcelona, Barcelona, Spain; Centro de Investigacion Biomedica en Red de Enfermedades Hepaticas y Digestivas, Madrid, Spain. Electronic address: aforner@clinic.ub.es.; Barcelona Clinic Liver Cancer group, Liver Unit, IDIBAPS, Hospital Clinic, University of Barcelona, Barcelona, Spain; Centro de Investigacion Biomedica en Red de Enfermedades Hepaticas y Digestivas, Madrid, Spain.; Barcelona Clinic Liver Cancer group, Liver Unit, IDIBAPS, Hospital Clinic, University of Barcelona, Barcelona, Spain; Centro de Investigacion Biomedica en Red de Enfermedades Hepaticas y Digestivas, Madrid, Spain.&lt;/_author_adr&gt;&lt;_date_display&gt;2018 Mar 31&lt;/_date_display&gt;&lt;_date&gt;2018-03-31&lt;/_date&gt;&lt;_doi&gt;10.1016/S0140-6736(18)30010-2&lt;/_doi&gt;&lt;_isbn&gt;1474-547X (Electronic); 0140-6736 (Linking)&lt;/_isbn&gt;&lt;_issue&gt;10127&lt;/_issue&gt;&lt;_journal&gt;Lancet&lt;/_journal&gt;&lt;_language&gt;eng&lt;/_language&gt;&lt;_ori_publication&gt;Copyright (c) 2018 Elsevier Ltd. All rights reserved.&lt;/_ori_publication&gt;&lt;_pages&gt;1301-1314&lt;/_pages&gt;&lt;_tertiary_title&gt;Lancet (London, England)&lt;/_tertiary_title&gt;&lt;_type_work&gt;Journal Article; Review&lt;/_type_work&gt;&lt;_url&gt;http://www.ncbi.nlm.nih.gov/entrez/query.fcgi?cmd=Retrieve&amp;amp;db=pubmed&amp;amp;dopt=Abstract&amp;amp;list_uids=29307467&amp;amp;query_hl=1&lt;/_url&gt;&lt;_volume&gt;391&lt;/_volume&gt;&lt;_created&gt;62317019&lt;/_created&gt;&lt;_modified&gt;62317019&lt;/_modified&gt;&lt;_impact_factor&gt;  47.831&lt;/_impact_factor&gt;&lt;_collection_scope&gt;SCI;SCIE;&lt;/_collection_scope&gt;&lt;/Details&gt;&lt;Extra&gt;&lt;DBUID&gt;{5F24E993-36DC-4BB8-9AF7-77EC08C6451A}&lt;/DBUID&gt;&lt;/Extra&gt;&lt;/Item&gt;&lt;/References&gt;&lt;/Group&gt;&lt;/Citation&gt;_x000a_"/>
    <w:docVar w:name="NE.Ref{024A7E30-E256-49E2-94C0-8DD8043B6A57}" w:val=" ADDIN NE.Ref.{024A7E30-E256-49E2-94C0-8DD8043B6A57}&lt;Citation&gt;&lt;Group&gt;&lt;References&gt;&lt;Item&gt;&lt;ID&gt;1&lt;/ID&gt;&lt;UID&gt;{23494FBF-350C-45D0-9259-0E84146CFC3C}&lt;/UID&gt;&lt;Title&gt;Global Health Equity: Cancer Care Outcome Disparities in High-, Middle-, and Low-Income Countries&lt;/Title&gt;&lt;Template&gt;Journal Article&lt;/Template&gt;&lt;Star&gt;0&lt;/Star&gt;&lt;Tag&gt;0&lt;/Tag&gt;&lt;Author&gt;de Souza, J A; Hunt, B; Asirwa, F C; Adebamowo, C; Lopes, G&lt;/Author&gt;&lt;Year&gt;2016&lt;/Year&gt;&lt;Details&gt;&lt;_accession_num&gt;26578608&lt;/_accession_num&gt;&lt;_author_adr&gt;Jonas A. de Souza, The University of Chicago Medical Center and Bucksbaum Institute for Clinical Excellence; Bijou Hunt, Sinai Urban Health Institute, Mount Sinai Hospital, Chicago, IL; Fredrick Chite Asirwa, Indiana University School of Medicine, Indianapolis, IN, and Moi University School of Medicine, Eldoret, Kenya; Clement Adebamowo, Institute of Human Virology and Greenebaum Cancer Center, School of Medicine, University of Maryland; Gilberto Lopes, Johns  Hopkins University School of Medicine, Baltimore, MD, and Centro Paulista de Oncologia and Oncoclinicas do Brasil Group, Sao Paulo, Brazil.; Jonas A. de Souza, The University of Chicago Medical Center and Bucksbaum Institute for Clinical Excellence; Bijou Hunt, Sinai Urban Health Institute, Mount Sinai Hospital, Chicago, IL; Fredrick Chite Asirwa, Indiana University School of Medicine, Indianapolis, IN, and Moi University School of Medicine, Eldoret, Kenya; Clement Adebamowo, Institute of Human Virology and Greenebaum Cancer Center, School of Medicine, University of Maryland; Gilberto Lopes, Johns  Hopkins University School of Medicine, Baltimore, MD, and Centro Paulista de Oncologia and Oncoclinicas do Brasil Group, Sao Paulo, Brazil.; Jonas A. de Souza, The University of Chicago Medical Center and Bucksbaum Institute for Clinical Excellence; Bijou Hunt, Sinai Urban Health Institute, Mount Sinai Hospital, Chicago, IL; Fredrick Chite Asirwa, Indiana University School of Medicine, Indianapolis, IN, and Moi University School of Medicine, Eldoret, Kenya; Clement Adebamowo, Institute of Human Virology and Greenebaum Cancer Center, School of Medicine, University of Maryland; Gilberto Lopes, Johns  Hopkins University School of Medicine, Baltimore, MD, and Centro Paulista de Oncologia and Oncoclinicas do Brasil Group, Sao Paulo, Brazil.; Jonas A. de Souza, The University of Chicago Medical Center and Bucksbaum Institute for Clinical Excellence; Bijou Hunt, Sinai Urban Health Institute, Mount Sinai Hospital, Chicago, IL; Fredrick Chite Asirwa, Indiana University School of Medicine, Indianapolis, IN, and Moi University School of Medicine, Eldoret, Kenya; Clement Adebamowo, Institute of Human Virology and Greenebaum Cancer Center, School of Medicine, University of Maryland; Gilberto Lopes, Johns  Hopkins University School of Medicine, Baltimore, MD, and Centro Paulista de Oncologia and Oncoclinicas do Brasil Group, Sao Paulo, Brazil.; Jonas A. de Souza, The University of Chicago Medical Center and Bucksbaum Institute for Clinical Excellence; Bijou Hunt, Sinai Urban Health Institute, Mount Sinai Hospital, Chicago, IL; Fredrick Chite Asirwa, Indiana University School of Medicine, Indianapolis, IN, and Moi University School of Medicine, Eldoret, Kenya; Clement Adebamowo, Institute of Human Virology and Greenebaum Cancer Center, School of Medicine, University of Maryland; Gilberto Lopes, Johns  Hopkins University School of Medicine, Baltimore, MD, and Centro Paulista de Oncologia and Oncoclinicas do Brasil Group, Sao Paulo, Brazil. Glopes.md@gmail.com.&lt;/_author_adr&gt;&lt;_collection_scope&gt;SCI;SCIE;&lt;/_collection_scope&gt;&lt;_created&gt;62181796&lt;/_created&gt;&lt;_date&gt;2016-01-01&lt;/_date&gt;&lt;_date_display&gt;2016 Jan 1&lt;/_date_display&gt;&lt;_doi&gt;10.1200/JCO.2015.62.2860&lt;/_doi&gt;&lt;_impact_factor&gt;  24.008&lt;/_impact_factor&gt;&lt;_isbn&gt;1527-7755 (Electronic); 0732-183X (Linking)&lt;/_isbn&gt;&lt;_issue&gt;1&lt;/_issue&gt;&lt;_journal&gt;J Clin Oncol&lt;/_journal&gt;&lt;_keywords&gt;Global Health/*standards; Health Equity/*standards; *Health Status Disparities; Humans; Neoplasms/*economics; Socioeconomic Factors&lt;/_keywords&gt;&lt;_language&gt;eng&lt;/_language&gt;&lt;_modified&gt;62316982&lt;/_modified&gt;&lt;_ori_publication&gt;(c) 2015 by American Society of Clinical Oncology.&lt;/_ori_publication&gt;&lt;_pages&gt;6-13&lt;/_pages&gt;&lt;_tertiary_title&gt;Journal of clinical oncology : official journal of the American Society of_x000d__x000a_      Clinical Oncology&lt;/_tertiary_title&gt;&lt;_type_work&gt;Journal Article; Review&lt;/_type_work&gt;&lt;_url&gt;http://www.ncbi.nlm.nih.gov/entrez/query.fcgi?cmd=Retrieve&amp;amp;db=pubmed&amp;amp;dopt=Abstract&amp;amp;list_uids=26578608&amp;amp;query_hl=1&lt;/_url&gt;&lt;_volume&gt;34&lt;/_volume&gt;&lt;/Details&gt;&lt;Extra&gt;&lt;DBUID&gt;{5F24E993-36DC-4BB8-9AF7-77EC08C6451A}&lt;/DBUID&gt;&lt;/Extra&gt;&lt;/Item&gt;&lt;/References&gt;&lt;/Group&gt;&lt;Group&gt;&lt;References&gt;&lt;Item&gt;&lt;ID&gt;2&lt;/ID&gt;&lt;UID&gt;{138E64BE-646A-4AB2-8F3F-013F21E1FB05}&lt;/UID&gt;&lt;Title&gt;Cancer statistics for Asian Americans, Native Hawaiians, and Pacific Islanders, 2016: Converging incidence in males and females&lt;/Title&gt;&lt;Template&gt;Journal Article&lt;/Template&gt;&lt;Star&gt;0&lt;/Star&gt;&lt;Tag&gt;5&lt;/Tag&gt;&lt;Author&gt;Torre, L A; Sauer, A M; Chen, MS Jr; Kagawa-Singer, M; Jemal, A; Siegel, R L&lt;/Author&gt;&lt;Year&gt;2016&lt;/Year&gt;&lt;Details&gt;&lt;_accession_num&gt;26766789&lt;/_accession_num&gt;&lt;_author_adr&gt;Epidemiologist, Surveillance and Health Services Research, American Cancer Society, Atlanta, GA.; Epidemiologist, Surveillance and Health Services Research, American Cancer Society, Atlanta, GA.; Professor and Associate Director for Cancer Control, University of California-Davis Comprehensive Cancer Center, Sacramento, CA.; Professor Emerita, Department of Community Health Sciences and Department of Asian American Studies, University of California-Los Angeles, Los Angeles, CA.; Vice President, Surveillance and Health Services Research, American Cancer Society, Atlanta, GA.; Strategic Director, Surveillance Information Services, Surveillance and Health Services Research, American Cancer Society, Atlanta, GA.&lt;/_author_adr&gt;&lt;_created&gt;62181799&lt;/_created&gt;&lt;_date&gt;2016-05-01&lt;/_date&gt;&lt;_date_display&gt;2016 May&lt;/_date_display&gt;&lt;_doi&gt;10.3322/caac.21335&lt;/_doi&gt;&lt;_impact_factor&gt; 187.040&lt;/_impact_factor&gt;&lt;_isbn&gt;1542-4863 (Electronic); 0007-9235 (Linking)&lt;/_isbn&gt;&lt;_issue&gt;3&lt;/_issue&gt;&lt;_journal&gt;CA Cancer J Clin&lt;/_journal&gt;&lt;_keywords&gt;American Cancer Society; Asian Americans/*statistics &amp;amp; numerical data; Female; Health Services Accessibility; Healthcare Disparities/ethnology; Humans; Incidence; Male; Neoplasm Staging; Neoplasms/*ethnology/mortality/pathology; Oceanic Ancestry Group/*statistics &amp;amp; numerical data; Sex Distribution; United States/epidemiologyAsian Americans; Native Hawaiians; Pacific Islanders; cancer statistics; incidence; mortality&lt;/_keywords&gt;&lt;_language&gt;eng&lt;/_language&gt;&lt;_modified&gt;62317009&lt;/_modified&gt;&lt;_ori_publication&gt;(c) 2016 American Cancer Society, Inc.&lt;/_ori_publication&gt;&lt;_pages&gt;182-202&lt;/_pages&gt;&lt;_tertiary_title&gt;CA: a cancer journal for clinicians&lt;/_tertiary_title&gt;&lt;_type_work&gt;Journal Article; Research Support, N.I.H., Extramural&lt;/_type_work&gt;&lt;_url&gt;http://www.ncbi.nlm.nih.gov/entrez/query.fcgi?cmd=Retrieve&amp;amp;db=pubmed&amp;amp;dopt=Abstract&amp;amp;list_uids=26766789&amp;amp;query_hl=1&lt;/_url&gt;&lt;_volume&gt;66&lt;/_volume&gt;&lt;/Details&gt;&lt;Extra&gt;&lt;DBUID&gt;{5F24E993-36DC-4BB8-9AF7-77EC08C6451A}&lt;/DBUID&gt;&lt;/Extra&gt;&lt;/Item&gt;&lt;/References&gt;&lt;/Group&gt;&lt;/Citation&gt;_x000a_"/>
    <w:docVar w:name="NE.Ref{027A7014-B0DA-4835-A81C-F7C750A9E7B1}" w:val=" ADDIN NE.Ref.{027A7014-B0DA-4835-A81C-F7C750A9E7B1}&lt;Citation&gt;&lt;Group&gt;&lt;References&gt;&lt;Item&gt;&lt;ID&gt;11&lt;/ID&gt;&lt;UID&gt;{12EB5D4B-5604-4E03-8C89-1BD49C63AC7F}&lt;/UID&gt;&lt;Title&gt;Hepatocellular carcinoma&lt;/Title&gt;&lt;Template&gt;Journal Article&lt;/Template&gt;&lt;Star&gt;0&lt;/Star&gt;&lt;Tag&gt;0&lt;/Tag&gt;&lt;Author&gt;Forner, A; Reig, M; Bruix, J&lt;/Author&gt;&lt;Year&gt;2018&lt;/Year&gt;&lt;Details&gt;&lt;_accession_num&gt;29307467&lt;/_accession_num&gt;&lt;_author_adr&gt;Barcelona Clinic Liver Cancer group, Liver Unit, IDIBAPS, Hospital Clinic, University of Barcelona, Barcelona, Spain; Centro de Investigacion Biomedica en Red de Enfermedades Hepaticas y Digestivas, Madrid, Spain. Electronic address: aforner@clinic.ub.es.; Barcelona Clinic Liver Cancer group, Liver Unit, IDIBAPS, Hospital Clinic, University of Barcelona, Barcelona, Spain; Centro de Investigacion Biomedica en Red de Enfermedades Hepaticas y Digestivas, Madrid, Spain.; Barcelona Clinic Liver Cancer group, Liver Unit, IDIBAPS, Hospital Clinic, University of Barcelona, Barcelona, Spain; Centro de Investigacion Biomedica en Red de Enfermedades Hepaticas y Digestivas, Madrid, Spain.&lt;/_author_adr&gt;&lt;_collection_scope&gt;SCI;SCIE;&lt;/_collection_scope&gt;&lt;_created&gt;62317019&lt;/_created&gt;&lt;_date&gt;2018-03-31&lt;/_date&gt;&lt;_date_display&gt;2018 Mar 31&lt;/_date_display&gt;&lt;_doi&gt;10.1016/S0140-6736(18)30010-2&lt;/_doi&gt;&lt;_impact_factor&gt;  47.831&lt;/_impact_factor&gt;&lt;_isbn&gt;1474-547X (Electronic); 0140-6736 (Linking)&lt;/_isbn&gt;&lt;_issue&gt;10127&lt;/_issue&gt;&lt;_journal&gt;Lancet&lt;/_journal&gt;&lt;_language&gt;eng&lt;/_language&gt;&lt;_modified&gt;62321106&lt;/_modified&gt;&lt;_ori_publication&gt;Copyright (c) 2018 Elsevier Ltd. All rights reserved.&lt;/_ori_publication&gt;&lt;_pages&gt;1301-1314&lt;/_pages&gt;&lt;_tertiary_title&gt;Lancet (London, England)&lt;/_tertiary_title&gt;&lt;_type_work&gt;Journal Article; Review&lt;/_type_work&gt;&lt;_url&gt;http://www.ncbi.nlm.nih.gov/entrez/query.fcgi?cmd=Retrieve&amp;amp;db=pubmed&amp;amp;dopt=Abstract&amp;amp;list_uids=29307467&amp;amp;query_hl=1&lt;/_url&gt;&lt;_volume&gt;391&lt;/_volume&gt;&lt;/Details&gt;&lt;Extra&gt;&lt;DBUID&gt;{5F24E993-36DC-4BB8-9AF7-77EC08C6451A}&lt;/DBUID&gt;&lt;/Extra&gt;&lt;/Item&gt;&lt;/References&gt;&lt;/Group&gt;&lt;/Citation&gt;_x000a_"/>
    <w:docVar w:name="NE.Ref{2FCAFB59-7A6B-4A1B-8620-191FE55232B2}" w:val=" ADDIN NE.Ref.{2FCAFB59-7A6B-4A1B-8620-191FE55232B2}&lt;Citation&gt;&lt;Group&gt;&lt;References&gt;&lt;Item&gt;&lt;ID&gt;4&lt;/ID&gt;&lt;UID&gt;{A8062380-B051-486D-97D0-DA0759523C8E}&lt;/UID&gt;&lt;Title&gt;RNA binding protein RALY promotes Protein Arginine Methyltransferase 1 alternatively spliced isoform v2 relative expression and metastatic potential in  breast cancer cells&lt;/Title&gt;&lt;Template&gt;Journal Article&lt;/Template&gt;&lt;Star&gt;0&lt;/Star&gt;&lt;Tag&gt;5&lt;/Tag&gt;&lt;Author&gt;Bondy-Chorney, E; Baldwin, R M; Didillon, A; Chabot, B; Jasmin, B J; Cote, J&lt;/Author&gt;&lt;Year&gt;2017&lt;/Year&gt;&lt;Details&gt;&lt;_accession_num&gt;28733251&lt;/_accession_num&gt;&lt;_author_adr&gt;Department of Cellular and Molecular Medicine, University of Ottawa, Centre for Neuromuscular Disease, Ottawa, Ontario, K1H 8L1, Canada.; Department of Cellular and Molecular Medicine, University of Ottawa, Centre for Neuromuscular Disease, Ottawa, Ontario, K1H 8L1, Canada.; Department of Cellular and Molecular Medicine, University of Ottawa, Centre for Neuromuscular Disease, Ottawa, Ontario, K1H 8L1, Canada.; Departement de microbiologie et d&amp;apos;infectiologie, Faculte de Medecine et des sciences de la sante, Universite de Sherbrooke, Sherbrooke, Quebec, J1 K 2R1, Canada.; Department of Cellular and Molecular Medicine, University of Ottawa, Centre for Neuromuscular Disease, Ottawa, Ontario, K1H 8L1, Canada.; Department of Cellular and Molecular Medicine, University of Ottawa, Centre for Neuromuscular Disease, Ottawa, Ontario, K1H 8L1, Canada. Electronic address: jcote@uottawa.ca.&lt;/_author_adr&gt;&lt;_created&gt;62194224&lt;/_created&gt;&lt;_date&gt;2017-10-01&lt;/_date&gt;&lt;_date_display&gt;2017 Oct&lt;/_date_display&gt;&lt;_doi&gt;10.1016/j.biocel.2017.07.008&lt;/_doi&gt;&lt;_impact_factor&gt;   3.505&lt;/_impact_factor&gt;&lt;_isbn&gt;1878-5875 (Electronic); 1357-2725 (Linking)&lt;/_isbn&gt;&lt;_issue&gt;Pt B&lt;/_issue&gt;&lt;_journal&gt;Int J Biochem Cell Biol&lt;/_journal&gt;&lt;_keywords&gt;*Alternative Splicing; Breast Neoplasms/*pathology; Exons/genetics; *Gene Expression Regulation, Neoplastic; Heterogeneous-Nuclear Ribonucleoprotein Group C/*metabolism; Humans; MCF-7 Cells; Neoplasm Metastasis; Protein Isoforms/genetics/metabolism; Protein-Arginine N-Methyltransferases/*genetics/*metabolism; Repressor Proteins/*genetics/*metabolism; Up-Regulation*Alternative splicing; *Breast cancer; *Disease; *PRMT1; *RNA-binding proteins&lt;/_keywords&gt;&lt;_language&gt;eng&lt;/_language&gt;&lt;_modified&gt;62239730&lt;/_modified&gt;&lt;_ori_publication&gt;Copyright (c) 2017 Elsevier Ltd. All rights reserved.&lt;/_ori_publication&gt;&lt;_pages&gt;124-135&lt;/_pages&gt;&lt;_tertiary_title&gt;The international journal of biochemistry &amp;amp; cell biology&lt;/_tertiary_title&gt;&lt;_type_work&gt;Journal Article; Research Support, Non-U.S. Gov&amp;apos;t&lt;/_type_work&gt;&lt;_url&gt;http://www.ncbi.nlm.nih.gov/entrez/query.fcgi?cmd=Retrieve&amp;amp;db=pubmed&amp;amp;dopt=Abstract&amp;amp;list_uids=28733251&amp;amp;query_hl=1&lt;/_url&gt;&lt;_volume&gt;91&lt;/_volume&gt;&lt;/Details&gt;&lt;Extra&gt;&lt;DBUID&gt;{5F24E993-36DC-4BB8-9AF7-77EC08C6451A}&lt;/DBUID&gt;&lt;/Extra&gt;&lt;/Item&gt;&lt;/References&gt;&lt;/Group&gt;&lt;/Citation&gt;_x000a_"/>
    <w:docVar w:name="NE.Ref{44406C2A-0073-4480-B19F-7897CD7A0CEC}" w:val=" ADDIN NE.Ref.{44406C2A-0073-4480-B19F-7897CD7A0CEC}&lt;Citation&gt;&lt;Group&gt;&lt;References&gt;&lt;Item&gt;&lt;ID&gt;15&lt;/ID&gt;&lt;UID&gt;{BC7C09A2-A854-457B-BFC8-EA1FBB91A6DD}&lt;/UID&gt;&lt;Title&gt;BTG2 Is Down-Regulated and Inhibits Cancer Stem Cell-Like Features of Side Population Cells in Hepatocellular Carcinoma&lt;/Title&gt;&lt;Template&gt;Journal Article&lt;/Template&gt;&lt;Star&gt;0&lt;/Star&gt;&lt;Tag&gt;0&lt;/Tag&gt;&lt;Author&gt;Huang, C S; Zhai, J M; Zhu, X X; Cai, J P; Chen, W; Li, J H; Yin, X Y&lt;/Author&gt;&lt;Year&gt;2017&lt;/Year&gt;&lt;Details&gt;&lt;_accession_num&gt;29098552&lt;/_accession_num&gt;&lt;_author_adr&gt;Department of Pancreato-Biliary Surgery, The First Affiliated Hospital, Sun Yat-Sen University, Guangzhou, 510080, China.; Department of General Surgery, The First Affiliated Hospital, Henan Science and Technology University, Luoyang, 471000, China.; Department of Pancreato-Biliary Surgery, The First Affiliated Hospital, Sun Yat-Sen University, Guangzhou, 510080, China.; Department of Pancreato-Biliary Surgery, The First Affiliated Hospital, Sun Yat-Sen University, Guangzhou, 510080, China.; Department of Pancreato-Biliary Surgery, The First Affiliated Hospital, Sun Yat-Sen University, Guangzhou, 510080, China.; Department of Pancreato-Biliary Surgery, The First Affiliated Hospital, Sun Yat-Sen University, Guangzhou, 510080, China.; Department of Pancreato-Biliary Surgery, The First Affiliated Hospital, Sun Yat-Sen University, Guangzhou, 510080, China. yinxy@medmail.com.cn.&lt;/_author_adr&gt;&lt;_date_display&gt;2017 Dec&lt;/_date_display&gt;&lt;_date&gt;2017-12-01&lt;/_date&gt;&lt;_doi&gt;10.1007/s10620-017-4829-y&lt;/_doi&gt;&lt;_isbn&gt;1573-2568 (Electronic); 0163-2116 (Linking)&lt;/_isbn&gt;&lt;_issue&gt;12&lt;/_issue&gt;&lt;_journal&gt;Dig Dis Sci&lt;/_journal&gt;&lt;_keywords&gt;Animals; Carcinogenesis; Carcinoma, Hepatocellular/*metabolism/mortality/pathology; Cell Line, Tumor; China/epidemiology; Female; Gene Expression Regulation, Neoplastic; Humans; Immediate-Early Proteins/*metabolism; Liver/pathology; Liver Neoplasms/*metabolism/mortality/pathology; Male; Middle Aged; Side-Population Cells/*physiology; Tumor Suppressor Proteins/*metabolism*B cell translocation gene 2; *Cancer stem cell; *Hepatocellular carcinoma; *Side population cells&lt;/_keywords&gt;&lt;_language&gt;eng&lt;/_language&gt;&lt;_pages&gt;3501-3510&lt;/_pages&gt;&lt;_tertiary_title&gt;Digestive diseases and sciences&lt;/_tertiary_title&gt;&lt;_type_work&gt;Journal Article&lt;/_type_work&gt;&lt;_url&gt;http://www.ncbi.nlm.nih.gov/entrez/query.fcgi?cmd=Retrieve&amp;amp;db=pubmed&amp;amp;dopt=Abstract&amp;amp;list_uids=29098552&amp;amp;query_hl=1&lt;/_url&gt;&lt;_volume&gt;62&lt;/_volume&gt;&lt;_created&gt;62317359&lt;/_created&gt;&lt;_modified&gt;62317359&lt;/_modified&gt;&lt;_impact_factor&gt;   2.875&lt;/_impact_factor&gt;&lt;/Details&gt;&lt;Extra&gt;&lt;DBUID&gt;{5F24E993-36DC-4BB8-9AF7-77EC08C6451A}&lt;/DBUID&gt;&lt;/Extra&gt;&lt;/Item&gt;&lt;/References&gt;&lt;/Group&gt;&lt;/Citation&gt;_x000a_"/>
    <w:docVar w:name="NE.Ref{4894E148-A1DA-4992-A4DD-A9A62DCF0DAD}" w:val=" ADDIN NE.Ref.{4894E148-A1DA-4992-A4DD-A9A62DCF0DAD}&lt;Citation&gt;&lt;Group&gt;&lt;References&gt;&lt;Item&gt;&lt;ID&gt;16&lt;/ID&gt;&lt;UID&gt;{C8AA10C8-131D-4EF2-B539-7BA226C3CA3F}&lt;/UID&gt;&lt;Title&gt;The increased expression of Y box-binding protein 1 in melanoma stimulates proliferation and tumor invasion, antagonizes apoptosis and enhances chemoresistance&lt;/Title&gt;&lt;Template&gt;Journal Article&lt;/Template&gt;&lt;Star&gt;0&lt;/Star&gt;&lt;Tag&gt;0&lt;/Tag&gt;&lt;Author&gt;Schittek, B; Psenner, K; Sauer, B; Meier, F; Iftner, T; Garbe, C&lt;/Author&gt;&lt;Year&gt;2007&lt;/Year&gt;&lt;Details&gt;&lt;_accession_num&gt;17266041&lt;/_accession_num&gt;&lt;_author_adr&gt;Division of Dermatologic Oncology, Department of Dermatology, University of Tubingen, Liebermeisterstrasse 25, D-72076 Tubingen, Germany. birgit.schittek@med.uni-tuebingen.de&lt;/_author_adr&gt;&lt;_date_display&gt;2007 May 15&lt;/_date_display&gt;&lt;_date&gt;2007-05-15&lt;/_date&gt;&lt;_doi&gt;10.1002/ijc.22512&lt;/_doi&gt;&lt;_isbn&gt;0020-7136 (Print); 0020-7136 (Linking)&lt;/_isbn&gt;&lt;_issue&gt;10&lt;/_issue&gt;&lt;_journal&gt;Int J Cancer&lt;/_journal&gt;&lt;_keywords&gt;Apoptosis/*physiology; Cell Growth Processes/physiology; Cell Line, Tumor; Cell Movement/physiology; Cell Nucleus/metabolism; Drug Resistance, Neoplasm; Gene Expression Regulation, Neoplastic; Humans; Melanoma/genetics/*metabolism/*pathology; Neoplasm Invasiveness; Skin Neoplasms/genetics/*metabolism/*pathology; Transfection; Up-Regulation; Y-Box-Binding Protein 1/antagonists &amp;amp;_x000d__x000a_      inhibitors/*biosynthesis/genetics/metabolism&lt;/_keywords&gt;&lt;_language&gt;eng&lt;/_language&gt;&lt;_ori_publication&gt;(c) 2007 Wiley-Liss, Inc.&lt;/_ori_publication&gt;&lt;_pages&gt;2110-8&lt;/_pages&gt;&lt;_tertiary_title&gt;International journal of cancer&lt;/_tertiary_title&gt;&lt;_type_work&gt;Journal Article; Research Support, Non-U.S. Gov&amp;apos;t&lt;/_type_work&gt;&lt;_url&gt;http://www.ncbi.nlm.nih.gov/entrez/query.fcgi?cmd=Retrieve&amp;amp;db=pubmed&amp;amp;dopt=Abstract&amp;amp;list_uids=17266041&amp;amp;query_hl=1&lt;/_url&gt;&lt;_volume&gt;120&lt;/_volume&gt;&lt;_created&gt;62321108&lt;/_created&gt;&lt;_modified&gt;62321108&lt;/_modified&gt;&lt;_impact_factor&gt;   6.513&lt;/_impact_factor&gt;&lt;_collection_scope&gt;SCI;SCIE;&lt;/_collection_scope&gt;&lt;/Details&gt;&lt;Extra&gt;&lt;DBUID&gt;{5F24E993-36DC-4BB8-9AF7-77EC08C6451A}&lt;/DBUID&gt;&lt;/Extra&gt;&lt;/Item&gt;&lt;/References&gt;&lt;/Group&gt;&lt;Group&gt;&lt;References&gt;&lt;Item&gt;&lt;ID&gt;17&lt;/ID&gt;&lt;UID&gt;{F88B4DC7-86B8-4CCA-B76C-2FEE137CA231}&lt;/UID&gt;&lt;Title&gt;Twist1 and Y-box-binding protein-1 promote malignant potential in bladder cancer  cells&lt;/Title&gt;&lt;Template&gt;Journal Article&lt;/Template&gt;&lt;Star&gt;0&lt;/Star&gt;&lt;Tag&gt;0&lt;/Tag&gt;&lt;Author&gt;Shiota, M; Yokomizo, A; Itsumi, M; Uchiumi, T; Tada, Y; Song, Y; Kashiwagi, E; Masubuchi, D; Naito, S&lt;/Author&gt;&lt;Year&gt;2011&lt;/Year&gt;&lt;Details&gt;&lt;_accession_num&gt;21083641&lt;/_accession_num&gt;&lt;_author_adr&gt;Department of Urology, Graduate School of Medical Sciences, Kyushu University, Fukuoka, Japan.&lt;/_author_adr&gt;&lt;_date_display&gt;2011 Jul&lt;/_date_display&gt;&lt;_date&gt;2011-07-01&lt;/_date&gt;&lt;_doi&gt;10.1111/j.1464-410X.2010.09810.x&lt;/_doi&gt;&lt;_isbn&gt;1464-410X (Electronic); 1464-4096 (Linking)&lt;/_isbn&gt;&lt;_issue&gt;2 Pt 2&lt;/_issue&gt;&lt;_journal&gt;BJU Int&lt;/_journal&gt;&lt;_keywords&gt;Antibiotics, Antineoplastic/pharmacology; Antimetabolites, Antineoplastic/pharmacology; Antineoplastic Agents/pharmacology; Biological Assay; Blotting, Western; Cell Line, Tumor/drug effects; Cell Proliferation/drug effects; Cisplatin/pharmacology; Doxorubicin/pharmacology; Fluorouracil/pharmacology; Humans; Nuclear Proteins/drug effects/genetics/*metabolism; Reverse Transcriptase Polymerase Chain Reaction; Twist-Related Protein 1/drug effects/genetics/*metabolism; Urinary Bladder Neoplasms/*metabolism; Y-Box-Binding Protein 1/drug effects/genetics/*metabolism&lt;/_keywords&gt;&lt;_language&gt;eng&lt;/_language&gt;&lt;_ori_publication&gt;(c) 2010 THE AUTHORS; BJU INTERNATIONAL (c) 2010 BJU INTERNATIONAL.&lt;/_ori_publication&gt;&lt;_pages&gt;E142-9&lt;/_pages&gt;&lt;_tertiary_title&gt;BJU international&lt;/_tertiary_title&gt;&lt;_type_work&gt;Journal Article; Research Support, Non-U.S. Gov&amp;apos;t&lt;/_type_work&gt;&lt;_url&gt;http://www.ncbi.nlm.nih.gov/entrez/query.fcgi?cmd=Retrieve&amp;amp;db=pubmed&amp;amp;dopt=Abstract&amp;amp;list_uids=21083641&amp;amp;query_hl=1&lt;/_url&gt;&lt;_volume&gt;108&lt;/_volume&gt;&lt;_created&gt;62321109&lt;/_created&gt;&lt;_modified&gt;62321109&lt;/_modified&gt;&lt;_impact_factor&gt;   4.439&lt;/_impact_factor&gt;&lt;_collection_scope&gt;SCI;SCIE;&lt;/_collection_scope&gt;&lt;/Details&gt;&lt;Extra&gt;&lt;DBUID&gt;{5F24E993-36DC-4BB8-9AF7-77EC08C6451A}&lt;/DBUID&gt;&lt;/Extra&gt;&lt;/Item&gt;&lt;/References&gt;&lt;/Group&gt;&lt;Group&gt;&lt;References&gt;&lt;Item&gt;&lt;ID&gt;18&lt;/ID&gt;&lt;UID&gt;{B1031A2A-E182-4AB1-9892-D80DDF68272D}&lt;/UID&gt;&lt;Title&gt;Increased nuclear localization of transcription factor YB-1 in acquired cisplatin-resistant ovarian cancer&lt;/Title&gt;&lt;Template&gt;Journal Article&lt;/Template&gt;&lt;Star&gt;0&lt;/Star&gt;&lt;Tag&gt;0&lt;/Tag&gt;&lt;Author&gt;Yahata, H; Kobayashi, H; Kamura, T; Amada, S; Hirakawa, T; Kohno, K; Kuwano, M; Nakano, H&lt;/Author&gt;&lt;Year&gt;2002&lt;/Year&gt;&lt;Details&gt;&lt;_accession_num&gt;12458343&lt;/_accession_num&gt;&lt;_author_adr&gt;Department of Obstetrics and Gynecology, Graduate School of Medical Sciences, Kyushu University, 3-1-1 Maidashi, Higashi-ku, Fukuoka 812-8582, Japan.&lt;/_author_adr&gt;&lt;_date_display&gt;2002 Nov&lt;/_date_display&gt;&lt;_date&gt;2002-11-01&lt;/_date&gt;&lt;_doi&gt;10.1007/s00432-002-0386-6&lt;/_doi&gt;&lt;_isbn&gt;0171-5216 (Print); 0171-5216 (Linking)&lt;/_isbn&gt;&lt;_issue&gt;11&lt;/_issue&gt;&lt;_journal&gt;J Cancer Res Clin Oncol&lt;/_journal&gt;&lt;_keywords&gt;Antineoplastic Agents/*therapeutic use; Blotting, Western; CCAAT-Enhancer-Binding Proteins/*metabolism; Cell Nucleus/metabolism; Cisplatin/*therapeutic use; *DNA-Binding Proteins; *Drug Resistance, Neoplasm; Female; Humans; NFI Transcription Factors; Nuclear Proteins; Ovarian Neoplasms/drug therapy/*metabolism; Protein Transport; Transcription Factors/*metabolism; Transcription, Genetic; Tumor Cells, Cultured/drug effects/metabolism; Y-Box-Binding Protein 1&lt;/_keywords&gt;&lt;_language&gt;eng&lt;/_language&gt;&lt;_pages&gt;621-6&lt;/_pages&gt;&lt;_tertiary_title&gt;Journal of cancer research and clinical oncology&lt;/_tertiary_title&gt;&lt;_type_work&gt;Journal Article; Research Support, Non-U.S. Gov&amp;apos;t&lt;/_type_work&gt;&lt;_url&gt;http://www.ncbi.nlm.nih.gov/entrez/query.fcgi?cmd=Retrieve&amp;amp;db=pubmed&amp;amp;dopt=Abstract&amp;amp;list_uids=12458343&amp;amp;query_hl=1&lt;/_url&gt;&lt;_volume&gt;128&lt;/_volume&gt;&lt;_created&gt;62321110&lt;/_created&gt;&lt;_modified&gt;62321110&lt;/_modified&gt;&lt;_impact_factor&gt;   3.503&lt;/_impact_factor&gt;&lt;/Details&gt;&lt;Extra&gt;&lt;DBUID&gt;{5F24E993-36DC-4BB8-9AF7-77EC08C6451A}&lt;/DBUID&gt;&lt;/Extra&gt;&lt;/Item&gt;&lt;/References&gt;&lt;/Group&gt;&lt;/Citation&gt;_x000a_"/>
    <w:docVar w:name="NE.Ref{4AC9166B-62E6-4595-8960-863370F25536}" w:val=" ADDIN NE.Ref.{4AC9166B-62E6-4595-8960-863370F25536}&lt;Citation&gt;&lt;Group&gt;&lt;References&gt;&lt;Item&gt;&lt;ID&gt;14&lt;/ID&gt;&lt;UID&gt;{21408CAA-7C3B-4C98-99DE-E678E3F021DB}&lt;/UID&gt;&lt;Title&gt;NCBI GEO: archive for functional genomics data sets--update&lt;/Title&gt;&lt;Template&gt;Journal Article&lt;/Template&gt;&lt;Star&gt;0&lt;/Star&gt;&lt;Tag&gt;0&lt;/Tag&gt;&lt;Author&gt;Barrett, T; Wilhite, S E; Ledoux, P; Evangelista, C; Kim, I F; Tomashevsky, M; Marshall, K A; Phillippy, K H; Sherman, P M; Holko, M; Yefanov, A; Lee, H; Zhang, N; Robertson, C L; Serova, N; Davis, S; Soboleva, A&lt;/Author&gt;&lt;Year&gt;2013&lt;/Year&gt;&lt;Details&gt;&lt;_accession_num&gt;23193258&lt;/_accession_num&gt;&lt;_author_adr&gt;National Center for Biotechnology Information, National Library of Medicine and Molecular Genetics Section, Genetics Branch, National Cancer Institute, National  Institutes of Health, Bethesda, MD 20892, USA. barrett@ncbi.nlm.nih.gov&lt;/_author_adr&gt;&lt;_date_display&gt;2013 Jan&lt;/_date_display&gt;&lt;_date&gt;2013-01-01&lt;/_date&gt;&lt;_doi&gt;10.1093/nar/gks1193&lt;/_doi&gt;&lt;_isbn&gt;1362-4962 (Electronic); 0305-1048 (Linking)&lt;/_isbn&gt;&lt;_issue&gt;Database issue&lt;/_issue&gt;&lt;_journal&gt;Nucleic Acids Res&lt;/_journal&gt;&lt;_keywords&gt;*Databases, Genetic; *Gene Expression Profiling; *Genomics; High-Throughput Nucleotide Sequencing; Internet; Oligonucleotide Array Sequence Analysis&lt;/_keywords&gt;&lt;_language&gt;eng&lt;/_language&gt;&lt;_pages&gt;D991-5&lt;/_pages&gt;&lt;_tertiary_title&gt;Nucleic acids research&lt;/_tertiary_title&gt;&lt;_type_work&gt;Journal Article; Research Support, N.I.H., Intramural&lt;/_type_work&gt;&lt;_url&gt;http://www.ncbi.nlm.nih.gov/entrez/query.fcgi?cmd=Retrieve&amp;amp;db=pubmed&amp;amp;dopt=Abstract&amp;amp;list_uids=23193258&amp;amp;query_hl=1&lt;/_url&gt;&lt;_volume&gt;41&lt;/_volume&gt;&lt;_created&gt;62317357&lt;/_created&gt;&lt;_modified&gt;62317357&lt;/_modified&gt;&lt;_impact_factor&gt;  10.162&lt;/_impact_factor&gt;&lt;_collection_scope&gt;SCI;SCIE;&lt;/_collection_scope&gt;&lt;/Details&gt;&lt;Extra&gt;&lt;DBUID&gt;{5F24E993-36DC-4BB8-9AF7-77EC08C6451A}&lt;/DBUID&gt;&lt;/Extra&gt;&lt;/Item&gt;&lt;/References&gt;&lt;/Group&gt;&lt;/Citation&gt;_x000a_"/>
    <w:docVar w:name="NE.Ref{4F94367C-11E5-43A7-9A7B-406DC67D1A31}" w:val=" ADDIN NE.Ref.{4F94367C-11E5-43A7-9A7B-406DC67D1A31}&lt;Citation&gt;&lt;Group&gt;&lt;References&gt;&lt;Item&gt;&lt;ID&gt;8&lt;/ID&gt;&lt;UID&gt;{74D6633D-F2AD-4114-ABC5-643F902B7C0E}&lt;/UID&gt;&lt;Title&gt;Identification and dynamic changes of RNAs isolated from RALY-containing ribonucleoprotein complexes&lt;/Title&gt;&lt;Template&gt;Journal Article&lt;/Template&gt;&lt;Star&gt;0&lt;/Star&gt;&lt;Tag&gt;0&lt;/Tag&gt;&lt;Author&gt;Rossi, A; Moro, A; Tebaldi, T; Cornella, N; Gasperini, L; Lunelli, L; Quattrone, A; Viero, G; Macchi, P&lt;/Author&gt;&lt;Year&gt;2017&lt;/Year&gt;&lt;Details&gt;&lt;_accession_num&gt;28379492&lt;/_accession_num&gt;&lt;_author_adr&gt;Laboratory of Molecular and Cellular Neurobiology, Centre for Integrative Biology, University of Trento, via Sommarive 9, 38123 Trento (TN), Italy.; Laboratory of Molecular and Cellular Neurobiology, Centre for Integrative Biology, University of Trento, via Sommarive 9, 38123 Trento (TN), Italy.; Laboratory of Translational Genomics, CIBIO - Centre for Integrative Biology, University of Trento, Italy.; Laboratory of Molecular and Cellular Neurobiology, Centre for Integrative Biology, University of Trento, via Sommarive 9, 38123 Trento (TN), Italy.; Laboratory of Molecular and Cellular Neurobiology, Centre for Integrative Biology, University of Trento, via Sommarive 9, 38123 Trento (TN), Italy.; Laboratory of Biomolecular Sequence and Structure Analysis for Health, Fondazione Bruno Kessler, Via Sommarive 18, 38123 Povo (TN), Italy.; Laboratory of Translational Genomics, CIBIO - Centre for Integrative Biology, University of Trento, Italy.; Institute of Biophysics, CNR-Italian National Council for Research, via Sommarive 18, 38123 Trento (TN), Italy.; Laboratory of Molecular and Cellular Neurobiology, Centre for Integrative Biology, University of Trento, via Sommarive 9, 38123 Trento (TN), Italy.&lt;/_author_adr&gt;&lt;_collection_scope&gt;SCI;SCIE;&lt;/_collection_scope&gt;&lt;_created&gt;62239704&lt;/_created&gt;&lt;_date&gt;2017-06-20&lt;/_date&gt;&lt;_date_display&gt;2017 Jun 20&lt;/_date_display&gt;&lt;_doi&gt;10.1093/nar/gkx235&lt;/_doi&gt;&lt;_impact_factor&gt;  10.162&lt;/_impact_factor&gt;&lt;_isbn&gt;1362-4962 (Electronic); 0305-1048 (Linking)&lt;/_isbn&gt;&lt;_issue&gt;11&lt;/_issue&gt;&lt;_journal&gt;Nucleic Acids Res&lt;/_journal&gt;&lt;_keywords&gt;3&amp;apos; Untranslated Regions; Annexin A1/genetics/metabolism; Carcinogenesis/genetics/metabolism; Cell Cycle; Gene Expression Regulation, Neoplastic; HEK293 Cells; HeLa Cells; Heterogeneous-Nuclear Ribonucleoprotein Group C/*physiology; Humans; Jurkat Cells; MCF-7 Cells; Polyribosomes/metabolism; Protein Binding; RNA, Messenger/*metabolism&lt;/_keywords&gt;&lt;_language&gt;eng&lt;/_language&gt;&lt;_modified&gt;62239705&lt;/_modified&gt;&lt;_ori_publication&gt;(c) The Author(s) 2017. Published by Oxford University Press on behalf of Nucleic_x000d__x000a_      Acids Research.&lt;/_ori_publication&gt;&lt;_pages&gt;6775-6792&lt;/_pages&gt;&lt;_tertiary_title&gt;Nucleic acids research&lt;/_tertiary_title&gt;&lt;_type_work&gt;Journal Article&lt;/_type_work&gt;&lt;_url&gt;http://www.ncbi.nlm.nih.gov/entrez/query.fcgi?cmd=Retrieve&amp;amp;db=pubmed&amp;amp;dopt=Abstract&amp;amp;list_uids=28379492&amp;amp;query_hl=1&lt;/_url&gt;&lt;_volume&gt;45&lt;/_volume&gt;&lt;/Details&gt;&lt;Extra&gt;&lt;DBUID&gt;{5F24E993-36DC-4BB8-9AF7-77EC08C6451A}&lt;/DBUID&gt;&lt;/Extra&gt;&lt;/Item&gt;&lt;/References&gt;&lt;/Group&gt;&lt;/Citation&gt;_x000a_"/>
    <w:docVar w:name="NE.Ref{5225F485-8DD8-409F-9AF3-06C6EE422D23}" w:val=" ADDIN NE.Ref.{5225F485-8DD8-409F-9AF3-06C6EE422D23}&lt;Citation&gt;&lt;Group&gt;&lt;References&gt;&lt;Item&gt;&lt;ID&gt;21&lt;/ID&gt;&lt;UID&gt;{1A4BA53E-EC81-453F-9CCD-24CAD08C503F}&lt;/UID&gt;&lt;Title&gt;Staging of hepatocellular carcinoma: assessment of the Japanese TNM and AJCC/UICC TNM systems in a cohort of 13,772 patients in Japan&lt;/Title&gt;&lt;Template&gt;Journal Article&lt;/Template&gt;&lt;Star&gt;0&lt;/Star&gt;&lt;Tag&gt;5&lt;/Tag&gt;&lt;Author&gt;Minagawa, M; Ikai, I; Matsuyama, Y; Yamaoka, Y; Makuuchi, M&lt;/Author&gt;&lt;Year&gt;2007&lt;/Year&gt;&lt;Details&gt;&lt;_accession_num&gt;17522517&lt;/_accession_num&gt;&lt;_author_adr&gt;Liver Cancer Study Group of Japan and the Department of Hepato-Biliary-Pancreatic Surgery, Graduate School of Medicine, University of Tokyo, 7-3-1 Hongo, Bunkyo-ku, Tokyo 113-8655, Japan. minagawa-tky@umin.ac.jp&lt;/_author_adr&gt;&lt;_date_display&gt;2007 Jun&lt;/_date_display&gt;&lt;_date&gt;2007-06-01&lt;/_date&gt;&lt;_doi&gt;10.1097/01.sla.0000254368.65878.da&lt;/_doi&gt;&lt;_isbn&gt;0003-4932 (Print); 0003-4932 (Linking)&lt;/_isbn&gt;&lt;_issue&gt;6&lt;/_issue&gt;&lt;_journal&gt;Ann Surg&lt;/_journal&gt;&lt;_keywords&gt;Aged; Carcinoma, Hepatocellular/*pathology/surgery; Female; Hepatectomy; Humans; Japan; Liver Neoplasms/*pathology/surgery; Male; Middle Aged; Neoplasm Invasiveness; Neoplasm Staging/*methods; Predictive Value of Tests; Prognosis; Proportional Hazards Models; Prospective Studies; Surveys and Questionnaires&lt;/_keywords&gt;&lt;_language&gt;eng&lt;/_language&gt;&lt;_pages&gt;909-22&lt;/_pages&gt;&lt;_tertiary_title&gt;Annals of surgery&lt;/_tertiary_title&gt;&lt;_type_work&gt;Comparative Study; Journal Article; Validation Studies&lt;/_type_work&gt;&lt;_url&gt;http://www.ncbi.nlm.nih.gov/entrez/query.fcgi?cmd=Retrieve&amp;amp;db=pubmed&amp;amp;dopt=Abstract&amp;amp;list_uids=17522517&amp;amp;query_hl=1&lt;/_url&gt;&lt;_volume&gt;245&lt;/_volume&gt;&lt;_created&gt;62324507&lt;/_created&gt;&lt;_modified&gt;62324520&lt;/_modified&gt;&lt;_impact_factor&gt;   9.203&lt;/_impact_factor&gt;&lt;_collection_scope&gt;SCI;SCIE;&lt;/_collection_scope&gt;&lt;/Details&gt;&lt;Extra&gt;&lt;DBUID&gt;{5F24E993-36DC-4BB8-9AF7-77EC08C6451A}&lt;/DBUID&gt;&lt;/Extra&gt;&lt;/Item&gt;&lt;/References&gt;&lt;/Group&gt;&lt;Group&gt;&lt;References&gt;&lt;Item&gt;&lt;ID&gt;20&lt;/ID&gt;&lt;UID&gt;{B17E2805-3E0F-4772-8B92-BA03F4510D6C}&lt;/UID&gt;&lt;Title&gt;Evaluation of the new AJCC staging system for resectable hepatocellular carcinoma&lt;/Title&gt;&lt;Template&gt;Journal Article&lt;/Template&gt;&lt;Star&gt;0&lt;/Star&gt;&lt;Tag&gt;5&lt;/Tag&gt;&lt;Author&gt;Cheng, C H; Lee, C F; Wu, T H; Chan, K M; Chou, H S; Wu, T J; Yu, M C; Chen, T C; Lee, W C; Chen, M F&lt;/Author&gt;&lt;Year&gt;2011&lt;/Year&gt;&lt;Details&gt;&lt;_accession_num&gt;21958080&lt;/_accession_num&gt;&lt;_author_adr&gt;Department of Surgery, Chang Gung Memorial Hospital, Linkou, Chang Gung University Medical School, Taoyuan, Taiwan.&lt;/_author_adr&gt;&lt;_date_display&gt;2011 Sep 30&lt;/_date_display&gt;&lt;_date&gt;2011-09-30&lt;/_date&gt;&lt;_doi&gt;10.1186/1477-7819-9-114&lt;/_doi&gt;&lt;_isbn&gt;1477-7819 (Electronic); 1477-7819 (Linking)&lt;/_isbn&gt;&lt;_journal&gt;World J Surg Oncol&lt;/_journal&gt;&lt;_keywords&gt;Aged; Carcinoma, Hepatocellular/*mortality/*pathology/surgery; Female; Follow-Up Studies; Humans; Liver Neoplasms/*mortality/*pathology/surgery; Male; Middle Aged; Neoplasm Staging/*standards; Retrospective Studies; Survival Rate; Treatment Outcome&lt;/_keywords&gt;&lt;_language&gt;eng&lt;/_language&gt;&lt;_pages&gt;114&lt;/_pages&gt;&lt;_tertiary_title&gt;World journal of surgical oncology&lt;/_tertiary_title&gt;&lt;_type_work&gt;Journal Article; Research Support, Non-U.S. Gov&amp;apos;t&lt;/_type_work&gt;&lt;_url&gt;http://www.ncbi.nlm.nih.gov/entrez/query.fcgi?cmd=Retrieve&amp;amp;db=pubmed&amp;amp;dopt=Abstract&amp;amp;list_uids=21958080&amp;amp;query_hl=1&lt;/_url&gt;&lt;_volume&gt;9&lt;/_volume&gt;&lt;_created&gt;62324505&lt;/_created&gt;&lt;_modified&gt;62324520&lt;/_modified&gt;&lt;_impact_factor&gt;   1.792&lt;/_impact_factor&gt;&lt;_collection_scope&gt;SCIE;&lt;/_collection_scope&gt;&lt;/Details&gt;&lt;Extra&gt;&lt;DBUID&gt;{5F24E993-36DC-4BB8-9AF7-77EC08C6451A}&lt;/DBUID&gt;&lt;/Extra&gt;&lt;/Item&gt;&lt;/References&gt;&lt;/Group&gt;&lt;Group&gt;&lt;References&gt;&lt;Item&gt;&lt;ID&gt;22&lt;/ID&gt;&lt;UID&gt;{BF39AF0E-4DF8-4520-844C-4E6B8CAD8BDF}&lt;/UID&gt;&lt;Title&gt;Prognosis of hepatocellular carcinoma: Assessment of eleven staging systems&lt;/Title&gt;&lt;Template&gt;Journal Article&lt;/Template&gt;&lt;Star&gt;0&lt;/Star&gt;&lt;Tag&gt;5&lt;/Tag&gt;&lt;Author&gt;Liu, P H; Hsu, C Y; Hsia, C Y; Lee, Y H; Su, C W; Huang, Y H; Lee, F Y; Lin, H C; Huo, T I&lt;/Author&gt;&lt;Year&gt;2016&lt;/Year&gt;&lt;Details&gt;&lt;_accession_num&gt;26551516&lt;/_accession_num&gt;&lt;_author_adr&gt;Department of Medicine, Taipei Veterans General Hospital, Taipei, Taiwan; Faculty of Medicine, National Yang-Ming University School of Medicine, Taipei, Taiwan.; Faculty of Medicine, National Yang-Ming University School of Medicine, Taipei, Taiwan; Department of Internal Medicine, University of Nevada School of Medicine, Reno, NV, USA.; Department of Surgery, Taipei Veterans General Hospital, Taipei, Taiwan; Faculty  of Medicine, National Yang-Ming University School of Medicine, Taipei, Taiwan.; Department of Medicine, Taipei Veterans General Hospital, Taipei, Taiwan; Faculty of Medicine, National Yang-Ming University School of Medicine, Taipei, Taiwan.; Department of Medicine, Taipei Veterans General Hospital, Taipei, Taiwan; Faculty of Medicine, National Yang-Ming University School of Medicine, Taipei, Taiwan.; Department of Medicine, Taipei Veterans General Hospital, Taipei, Taiwan; Institute of Clinical Medicine, National Yang-Ming University School of Medicine, Taipei, Taiwan.; Department of Medicine, Taipei Veterans General Hospital, Taipei, Taiwan; Faculty of Medicine, National Yang-Ming University School of Medicine, Taipei, Taiwan.; Department of Medicine, Taipei Veterans General Hospital, Taipei, Taiwan; Faculty of Medicine, National Yang-Ming University School of Medicine, Taipei, Taiwan.; Department of Medicine, Taipei Veterans General Hospital, Taipei, Taiwan; Faculty of Medicine, National Yang-Ming University School of Medicine, Taipei, Taiwan; Institute of Pharmacology, National Yang-Ming University School of Medicine, Taipei, Taiwan. Electronic address: tihuo@vghtpe.gov.tw.&lt;/_author_adr&gt;&lt;_date_display&gt;2016 Mar&lt;/_date_display&gt;&lt;_date&gt;2016-03-01&lt;/_date&gt;&lt;_doi&gt;10.1016/j.jhep.2015.10.029&lt;/_doi&gt;&lt;_isbn&gt;1600-0641 (Electronic); 0168-8278 (Linking)&lt;/_isbn&gt;&lt;_issue&gt;3&lt;/_issue&gt;&lt;_journal&gt;J Hepatol&lt;/_journal&gt;&lt;_keywords&gt;Aged; Carcinoma, Hepatocellular/mortality/*pathology; Female; Humans; Liver Neoplasms/mortality/*pathology; Male; Middle Aged; Neoplasm Staging; Prognosis; Proportional Hazards ModelsHepatocellular carcinoma; Prognosis; Staging system; Treatment strategy&lt;/_keywords&gt;&lt;_language&gt;eng&lt;/_language&gt;&lt;_ori_publication&gt;Copyright (c) 2015 European Association for the Study of the Liver. Published by _x000d__x000a_      Elsevier B.V. All rights reserved.&lt;/_ori_publication&gt;&lt;_pages&gt;601-8&lt;/_pages&gt;&lt;_tertiary_title&gt;Journal of hepatology&lt;/_tertiary_title&gt;&lt;_type_work&gt;Journal Article; Research Support, Non-U.S. Gov&amp;apos;t&lt;/_type_work&gt;&lt;_url&gt;http://www.ncbi.nlm.nih.gov/entrez/query.fcgi?cmd=Retrieve&amp;amp;db=pubmed&amp;amp;dopt=Abstract&amp;amp;list_uids=26551516&amp;amp;query_hl=1&lt;/_url&gt;&lt;_volume&gt;64&lt;/_volume&gt;&lt;_created&gt;62324523&lt;/_created&gt;&lt;_modified&gt;62324523&lt;/_modified&gt;&lt;_impact_factor&gt;  14.911&lt;/_impact_factor&gt;&lt;_collection_scope&gt;SCI;SCIE;&lt;/_collection_scope&gt;&lt;/Details&gt;&lt;Extra&gt;&lt;DBUID&gt;{5F24E993-36DC-4BB8-9AF7-77EC08C6451A}&lt;/DBUID&gt;&lt;/Extra&gt;&lt;/Item&gt;&lt;/References&gt;&lt;/Group&gt;&lt;Group&gt;&lt;References&gt;&lt;Item&gt;&lt;ID&gt;23&lt;/ID&gt;&lt;UID&gt;{2300C666-7A99-4800-9E01-CEA1D7F2DDF0}&lt;/UID&gt;&lt;Title&gt;Validation of the 7th edition TNM staging system for hepatocellular carcinoma: an analysis of 8,828 patients in a single medical center&lt;/Title&gt;&lt;Template&gt;Journal Article&lt;/Template&gt;&lt;Star&gt;0&lt;/Star&gt;&lt;Tag&gt;5&lt;/Tag&gt;&lt;Author&gt;Kee, K M; Wang, J H; Lin, C Y; Wang, C C; Cheng, Y F; Lu, S N&lt;/Author&gt;&lt;Year&gt;2013&lt;/Year&gt;&lt;Details&gt;&lt;_accession_num&gt;23703450&lt;/_accession_num&gt;&lt;_author_adr&gt;Division of Hepatogastroenterology, Department of Internal Medicine, Kaohsiung Chang Gung Memorial Hospital, Chang Gung University College of Medicine, 123 Ta Pei Road, Niao Sung District, Kaohsiung, 833, Taiwan.&lt;/_author_adr&gt;&lt;_date_display&gt;2013 Sep&lt;/_date_display&gt;&lt;_date&gt;2013-09-01&lt;/_date&gt;&lt;_doi&gt;10.1007/s10620-013-2716-8&lt;/_doi&gt;&lt;_isbn&gt;1573-2568 (Electronic); 0163-2116 (Linking)&lt;/_isbn&gt;&lt;_issue&gt;9&lt;/_issue&gt;&lt;_journal&gt;Dig Dis Sci&lt;/_journal&gt;&lt;_keywords&gt;Aged; Carcinoma, Hepatocellular/*pathology/secondary/therapy; Female; Humans; Liver Neoplasms/mortality/*pathology/therapy; Male; Middle Aged; Neoplasm Staging; Prognosis; Taiwan/epidemiology&lt;/_keywords&gt;&lt;_language&gt;eng&lt;/_language&gt;&lt;_pages&gt;2721-8&lt;/_pages&gt;&lt;_tertiary_title&gt;Digestive diseases and sciences&lt;/_tertiary_title&gt;&lt;_type_work&gt;Journal Article; Validation Studies&lt;/_type_work&gt;&lt;_url&gt;http://www.ncbi.nlm.nih.gov/entrez/query.fcgi?cmd=Retrieve&amp;amp;db=pubmed&amp;amp;dopt=Abstract&amp;amp;list_uids=23703450&amp;amp;query_hl=1&lt;/_url&gt;&lt;_volume&gt;58&lt;/_volume&gt;&lt;_created&gt;62324545&lt;/_created&gt;&lt;_modified&gt;62324553&lt;/_modified&gt;&lt;_impact_factor&gt;   2.819&lt;/_impact_factor&gt;&lt;/Details&gt;&lt;Extra&gt;&lt;DBUID&gt;{5F24E993-36DC-4BB8-9AF7-77EC08C6451A}&lt;/DBUID&gt;&lt;/Extra&gt;&lt;/Item&gt;&lt;/References&gt;&lt;/Group&gt;&lt;/Citation&gt;_x000a_"/>
    <w:docVar w:name="NE.Ref{547448EE-6F8D-4706-A65F-28E555C08283}" w:val=" ADDIN NE.Ref.{547448EE-6F8D-4706-A65F-28E555C08283}&lt;Citation&gt;&lt;Group&gt;&lt;References&gt;&lt;Item&gt;&lt;ID&gt;12&lt;/ID&gt;&lt;UID&gt;{F55D96FC-A0E0-445D-B5DE-8053B95C829F}&lt;/UID&gt;&lt;Title&gt;Methylation profiles reveal distinct subgroup of hepatocellular carcinoma patients with poor prognosis&lt;/Title&gt;&lt;Template&gt;Journal Article&lt;/Template&gt;&lt;Star&gt;0&lt;/Star&gt;&lt;Tag&gt;0&lt;/Tag&gt;&lt;Author&gt;Mah, W C; Thurnherr, T; Chow, P K; Chung, A Y; Ooi, L L; Toh, H C; Teh, B T; Saunthararajah, Y; Lee, C G&lt;/Author&gt;&lt;Year&gt;2014&lt;/Year&gt;&lt;Details&gt;&lt;_accession_num&gt;25093504&lt;/_accession_num&gt;&lt;_author_adr&gt;Division of Medical Sciences, Humphrey Oei Institute of Cancer Research, National Cancer Centre Singapore, Singapore, Singapore; NUS Graduate School for Integrative Sciences and Engineering, National University of Singapore, Singapore, Singapore.; NUS Graduate School for Integrative Sciences and Engineering, National University of Singapore, Singapore, Singapore; Duke-NUS Graduate Medical School, Singapore,  Singapore.; Duke-NUS Graduate Medical School, Singapore, Singapore; Department of Surgery, Singapore General Hospital, Singapore, Singapore.; Department of Surgery, Singapore General Hospital, Singapore, Singapore.; Department of Surgery, Singapore General Hospital, Singapore, Singapore; Department of Surgical Oncology, National Cancer Centre Singapore, Singapore, Singapore.; Department of Medical Oncology, National Cancer Centre Singapore, Singapore, Singapore.; Division of Medical Sciences, Humphrey Oei Institute of Cancer Research, National Cancer Centre Singapore, Singapore, Singapore; Duke-NUS Graduate Medical School,  Singapore, Singapore; Cancer Science Institute of Singapore, National University  of Singapore, Singapore, Singapore.; Department of Hematologic Oncology and Blood Disorders, Taussig Cancer Institute, Cleveland Clinic, Cleveland, Ohio, United States of America.; Department of Biochemistry, Yong Loo Lin School of Medicine, National University  of Singapore, Singapore, Singapore; Division of Medical Sciences, Humphrey Oei Institute of Cancer Research, National Cancer Centre Singapore, Singapore, Singapore; NUS Graduate School for Integrative Sciences and Engineering, National University of Singapore, Singapore, Singapore; Duke-NUS Graduate Medical School,  Singapore, Singapore.&lt;/_author_adr&gt;&lt;_date_display&gt;2014&lt;/_date_display&gt;&lt;_date&gt;2014-01-20&lt;/_date&gt;&lt;_doi&gt;10.1371/journal.pone.0104158&lt;/_doi&gt;&lt;_isbn&gt;1932-6203 (Electronic); 1932-6203 (Linking)&lt;/_isbn&gt;&lt;_issue&gt;8&lt;/_issue&gt;&lt;_journal&gt;PLoS One&lt;/_journal&gt;&lt;_keywords&gt;Adult; Aged; Aged, 80 and over; Carcinoma, Hepatocellular/*classification/*genetics; Cluster Analysis; CpG Islands/genetics; DNA Methylation/*genetics; Disease-Free Survival; Female; Gene Expression Regulation, Neoplastic; Genetic Loci; Humans; Liver Neoplasms/*classification/*genetics; Male; Middle Aged; NF-kappa B/metabolism; Reproducibility of Results; Sequence Analysis, DNA; Signal Transduction/genetics&lt;/_keywords&gt;&lt;_language&gt;eng&lt;/_language&gt;&lt;_pages&gt;e104158&lt;/_pages&gt;&lt;_tertiary_title&gt;PloS one&lt;/_tertiary_title&gt;&lt;_type_work&gt;Journal Article; Research Support, Non-U.S. Gov&amp;apos;t&lt;/_type_work&gt;&lt;_url&gt;http://www.ncbi.nlm.nih.gov/entrez/query.fcgi?cmd=Retrieve&amp;amp;db=pubmed&amp;amp;dopt=Abstract&amp;amp;list_uids=25093504&amp;amp;query_hl=1&lt;/_url&gt;&lt;_volume&gt;9&lt;/_volume&gt;&lt;_created&gt;62317347&lt;/_created&gt;&lt;_modified&gt;62317347&lt;/_modified&gt;&lt;_impact_factor&gt;   2.806&lt;/_impact_factor&gt;&lt;_collection_scope&gt;SCIE;&lt;/_collection_scope&gt;&lt;/Details&gt;&lt;Extra&gt;&lt;DBUID&gt;{5F24E993-36DC-4BB8-9AF7-77EC08C6451A}&lt;/DBUID&gt;&lt;/Extra&gt;&lt;/Item&gt;&lt;/References&gt;&lt;/Group&gt;&lt;/Citation&gt;_x000a_"/>
    <w:docVar w:name="NE.Ref{712CAC8C-086A-438D-B3F5-30045DB09647}" w:val=" ADDIN NE.Ref.{712CAC8C-086A-438D-B3F5-30045DB09647}&lt;Citation&gt;&lt;Group&gt;&lt;References&gt;&lt;Item&gt;&lt;ID&gt;9&lt;/ID&gt;&lt;UID&gt;{A3F47841-FB4F-4890-A909-AA3D582FB2B9}&lt;/UID&gt;&lt;Title&gt;The hnRNP RALY regulates transcription and cell proliferation by modulating the expression of specific factors including the proliferation marker E2F1&lt;/Title&gt;&lt;Template&gt;Journal Article&lt;/Template&gt;&lt;Star&gt;0&lt;/Star&gt;&lt;Tag&gt;0&lt;/Tag&gt;&lt;Author&gt;Cornella, N; Tebaldi, T; Gasperini, L; Singh, J; Padgett, R A; Rossi, A; Macchi, P&lt;/Author&gt;&lt;Year&gt;2017&lt;/Year&gt;&lt;Details&gt;&lt;_accession_num&gt;28972179&lt;/_accession_num&gt;&lt;_author_adr&gt;From the Laboratory of Molecular and Cellular Neurobiology, Centre for Integrative Biology, University of Trento, via Sommarive 9, 38123 Trento, Italy.; the Laboratory of Translational Genomics, Centre for Integrative Biology, University of Trento, via Sommarive 9, 38123 Trento, Italy.; From the Laboratory of Molecular and Cellular Neurobiology, Centre for Integrative Biology, University of Trento, via Sommarive 9, 38123 Trento, Italy.; Deciphera Pharmaceuticals, Lawrence, Kansas 66044.; the Lerner Research Institute, Cleveland, Ohio 44195, and.; From the Laboratory of Molecular and Cellular Neurobiology, Centre for Integrative Biology, University of Trento, via Sommarive 9, 38123 Trento, Italy,  annalisa.rossi-1@unitn.it.; From the Laboratory of Molecular and Cellular Neurobiology, Centre for Integrative Biology, University of Trento, via Sommarive 9, 38123 Trento, Italy,  paolo.macchi@unitn.it.&lt;/_author_adr&gt;&lt;_collection_scope&gt;EI;SCI;SCIE;&lt;/_collection_scope&gt;&lt;_created&gt;62239704&lt;/_created&gt;&lt;_date&gt;2017-12-01&lt;/_date&gt;&lt;_date_display&gt;2017 Dec 1&lt;/_date_display&gt;&lt;_doi&gt;10.1074/jbc.M117.795591&lt;/_doi&gt;&lt;_impact_factor&gt;   4.125&lt;/_impact_factor&gt;&lt;_isbn&gt;1083-351X (Electronic); 0021-9258 (Linking)&lt;/_isbn&gt;&lt;_issue&gt;48&lt;/_issue&gt;&lt;_journal&gt;J Biol Chem&lt;/_journal&gt;&lt;_keywords&gt;Cell Cycle/genetics; Cell Proliferation/*physiology; E2F1 Transcription Factor/genetics/*metabolism; Gene Silencing; HeLa Cells; Heterogeneous-Nuclear Ribonucleoprotein Group C/genetics/metabolism/*physiology; Humans; Protein Binding; RNA Polymerase II/metabolism; RNA, Messenger/metabolism; Transcription, Genetic/genetics/*physiology; Transcriptome*E2F transcription factor; *RNA; *RNA metabolism; *chromatin; *heterogeneous nuclear ribonucleoprotein (hnRNP); *hnRNP-associated with lethal yellow homolog (RALY)&lt;/_keywords&gt;&lt;_language&gt;eng&lt;/_language&gt;&lt;_modified&gt;62239705&lt;/_modified&gt;&lt;_ori_publication&gt;(c) 2017 by The American Society for Biochemistry and Molecular Biology, Inc.&lt;/_ori_publication&gt;&lt;_pages&gt;19674-19692&lt;/_pages&gt;&lt;_tertiary_title&gt;The Journal of biological chemistry&lt;/_tertiary_title&gt;&lt;_type_work&gt;Journal Article; Research Support, Non-U.S. Gov&amp;apos;t&lt;/_type_work&gt;&lt;_url&gt;http://www.ncbi.nlm.nih.gov/entrez/query.fcgi?cmd=Retrieve&amp;amp;db=pubmed&amp;amp;dopt=Abstract&amp;amp;list_uids=28972179&amp;amp;query_hl=1&lt;/_url&gt;&lt;_volume&gt;292&lt;/_volume&gt;&lt;/Details&gt;&lt;Extra&gt;&lt;DBUID&gt;{5F24E993-36DC-4BB8-9AF7-77EC08C6451A}&lt;/DBUID&gt;&lt;/Extra&gt;&lt;/Item&gt;&lt;/References&gt;&lt;/Group&gt;&lt;/Citation&gt;_x000a_"/>
    <w:docVar w:name="NE.Ref{71778066-2345-4471-895F-38C57CAC4DE9}" w:val=" ADDIN NE.Ref.{71778066-2345-4471-895F-38C57CAC4DE9}&lt;Citation&gt;&lt;Group&gt;&lt;References&gt;&lt;Item&gt;&lt;ID&gt;7&lt;/ID&gt;&lt;UID&gt;{8E619FCD-7986-4FE4-8008-13360295D20A}&lt;/UID&gt;&lt;Title&gt;cDNA microarray-based identification of genes and pathways associated with oxaliplatin resistance&lt;/Title&gt;&lt;Template&gt;Journal Article&lt;/Template&gt;&lt;Star&gt;0&lt;/Star&gt;&lt;Tag&gt;0&lt;/Tag&gt;&lt;Author&gt;Samimi, G; Manorek, G; Castel, R; Breaux, J K; Cheng, T C; Berry, C C; Los, G; Howell, S B&lt;/Author&gt;&lt;Year&gt;2005&lt;/Year&gt;&lt;Details&gt;&lt;_accession_num&gt;15378272&lt;/_accession_num&gt;&lt;_author_adr&gt;Department of Medicine and the Cancer Center, University of California, 9500 Gilman Drive, La Jolla, San Diego, 92093-0058, CA, USA.&lt;/_author_adr&gt;&lt;_created&gt;62194999&lt;/_created&gt;&lt;_date&gt;2005-01-01&lt;/_date&gt;&lt;_date_display&gt;2005 Jan&lt;/_date_display&gt;&lt;_doi&gt;10.1007/s00280-004-0819-9&lt;/_doi&gt;&lt;_impact_factor&gt;   2.737&lt;/_impact_factor&gt;&lt;_isbn&gt;0344-5704 (Print); 0344-5704 (Linking)&lt;/_isbn&gt;&lt;_issue&gt;1&lt;/_issue&gt;&lt;_journal&gt;Cancer Chemother Pharmacol&lt;/_journal&gt;&lt;_keywords&gt;Adenosine Triphosphate/biosynthesis; Antineoplastic Agents/*pharmacology; Carcinoma/pathology; Carcinoma, Squamous Cell/pathology; Databases, Genetic; Drug Resistance, Neoplasm/*genetics; Female; *Gene Expression Profiling; Head and Neck Neoplasms/pathology; Humans; *Oligonucleotide Array Sequence Analysis; Organoplatinum Compounds/*pharmacology; Ovarian Neoplasms/pathology; Phenotype; Tumor Cells, Cultured; Up-Regulation&lt;/_keywords&gt;&lt;_language&gt;eng&lt;/_language&gt;&lt;_modified&gt;62317011&lt;/_modified&gt;&lt;_pages&gt;1-11&lt;/_pages&gt;&lt;_tertiary_title&gt;Cancer chemotherapy and pharmacology&lt;/_tertiary_title&gt;&lt;_type_work&gt;Journal Article; Research Support, Non-U.S. Gov&amp;apos;t; Research Support, U.S. Gov&amp;apos;t, P.H.S.&lt;/_type_work&gt;&lt;_url&gt;http://www.ncbi.nlm.nih.gov/entrez/query.fcgi?cmd=Retrieve&amp;amp;db=pubmed&amp;amp;dopt=Abstract&amp;amp;list_uids=15378272&amp;amp;query_hl=1&lt;/_url&gt;&lt;_volume&gt;55&lt;/_volume&gt;&lt;/Details&gt;&lt;Extra&gt;&lt;DBUID&gt;{5F24E993-36DC-4BB8-9AF7-77EC08C6451A}&lt;/DBUID&gt;&lt;/Extra&gt;&lt;/Item&gt;&lt;/References&gt;&lt;/Group&gt;&lt;/Citation&gt;_x000a_"/>
    <w:docVar w:name="NE.Ref{719F6A6A-10A4-431B-BBDA-F6B22DD3930E}" w:val=" ADDIN NE.Ref.{719F6A6A-10A4-431B-BBDA-F6B22DD3930E}&lt;Citation&gt;&lt;Group&gt;&lt;References&gt;&lt;Item&gt;&lt;ID&gt;6&lt;/ID&gt;&lt;UID&gt;{715965E4-CEDA-49C5-B5C8-F79AF37F697B}&lt;/UID&gt;&lt;Title&gt;NONO and RALY proteins are required for YB-1 oxaliplatin induced resistance in colon adenocarcinoma cell lines&lt;/Title&gt;&lt;Template&gt;Journal Article&lt;/Template&gt;&lt;Star&gt;0&lt;/Star&gt;&lt;Tag&gt;5&lt;/Tag&gt;&lt;Author&gt;Tsofack, S P; Garand, C; Sereduk, C; Chow, D; Aziz, M; Guay, D; Yin, H H; Lebel, M&lt;/Author&gt;&lt;Year&gt;2011&lt;/Year&gt;&lt;Details&gt;&lt;_accession_num&gt;22118625&lt;/_accession_num&gt;&lt;_author_adr&gt;Centre de Recherche en Cancerologie de l&amp;apos;Universite Laval, Hopital Hotel-Dieu de  Quebec, Quebec, G1R 2J6, Canada.&lt;/_author_adr&gt;&lt;_collection_scope&gt;SCIE;&lt;/_collection_scope&gt;&lt;_created&gt;62194986&lt;/_created&gt;&lt;_date&gt;2011-11-25&lt;/_date&gt;&lt;_date_display&gt;2011 Nov 25&lt;/_date_display&gt;&lt;_doi&gt;10.1186/1476-4598-10-145&lt;/_doi&gt;&lt;_impact_factor&gt;   6.204&lt;/_impact_factor&gt;&lt;_isbn&gt;1476-4598 (Electronic); 1476-4598 (Linking)&lt;/_isbn&gt;&lt;_journal&gt;Mol Cancer&lt;/_journal&gt;&lt;_keywords&gt;Adenocarcinoma/*drug therapy/genetics/metabolism; Antineoplastic Agents/*pharmacology/therapeutic use; Cell Line, Tumor; Colonic Neoplasms/*drug therapy/genetics/metabolism; Drug Resistance, Neoplasm; Heterogeneous-Nuclear Ribonucleoprotein Group C/*genetics/metabolism; Humans; Nuclear Matrix-Associated Proteins/*genetics/metabolism; Octamer Transcription Factors/*genetics/metabolism; Organoplatinum Compounds/*pharmacology/therapeutic use; RNA-Binding Proteins/*genetics/metabolism; Y-Box-Binding Protein 1/*genetics/metabolism&lt;/_keywords&gt;&lt;_language&gt;eng&lt;/_language&gt;&lt;_modified&gt;62317011&lt;/_modified&gt;&lt;_pages&gt;145&lt;/_pages&gt;&lt;_tertiary_title&gt;Molecular cancer&lt;/_tertiary_title&gt;&lt;_type_work&gt;Journal Article; Research Support, Non-U.S. Gov&amp;apos;t&lt;/_type_work&gt;&lt;_url&gt;http://www.ncbi.nlm.nih.gov/entrez/query.fcgi?cmd=Retrieve&amp;amp;db=pubmed&amp;amp;dopt=Abstract&amp;amp;list_uids=22118625&amp;amp;query_hl=1&lt;/_url&gt;&lt;_volume&gt;10&lt;/_volume&gt;&lt;/Details&gt;&lt;Extra&gt;&lt;DBUID&gt;{5F24E993-36DC-4BB8-9AF7-77EC08C6451A}&lt;/DBUID&gt;&lt;/Extra&gt;&lt;/Item&gt;&lt;/References&gt;&lt;/Group&gt;&lt;/Citation&gt;_x000a_"/>
    <w:docVar w:name="NE.Ref{71E6ACEA-FBBF-4F62-95B5-B60FE51AA944}" w:val=" ADDIN NE.Ref.{71E6ACEA-FBBF-4F62-95B5-B60FE51AA944}&lt;Citation&gt;&lt;Group&gt;&lt;References&gt;&lt;Item&gt;&lt;ID&gt;25&lt;/ID&gt;&lt;UID&gt;{3E870470-4027-4829-87F1-11FD35BF21DB}&lt;/UID&gt;&lt;Title&gt;Continuous improvement of survival outcomes of resection of hepatocellular carcinoma: a 20-year experience&lt;/Title&gt;&lt;Template&gt;Journal Article&lt;/Template&gt;&lt;Star&gt;0&lt;/Star&gt;&lt;Tag&gt;0&lt;/Tag&gt;&lt;Author&gt;Fan, S T; Mau, Lo C; Poon, R T; Yeung, C; Leung, Liu C; Yuen, W K; Ming, Lam C; Ng, K K; Ching, Chan S&lt;/Author&gt;&lt;Year&gt;2011&lt;/Year&gt;&lt;Details&gt;&lt;_accession_num&gt;21475015&lt;/_accession_num&gt;&lt;_author_adr&gt;State key Laboratory for Liver Research, the University of Hong Kong, Pokfulam, Hong Kong. stfan@hku.hk&lt;/_author_adr&gt;&lt;_date_display&gt;2011 Apr&lt;/_date_display&gt;&lt;_date&gt;2011-04-01&lt;/_date&gt;&lt;_doi&gt;10.1097/SLA.0b013e3182111195&lt;/_doi&gt;&lt;_isbn&gt;1528-1140 (Electronic); 0003-4932 (Linking)&lt;/_isbn&gt;&lt;_issue&gt;4&lt;/_issue&gt;&lt;_journal&gt;Ann Surg&lt;/_journal&gt;&lt;_keywords&gt;Adult; Age Factors; Aged; Aged, 80 and over; Carcinoma, Hepatocellular/*mortality/pathology/*surgery; Chi-Square Distribution; Cohort Studies; Disease-Free Survival; Female; Follow-Up Studies; Hepatectomy/*methods/mortality; Hong Kong; Hospital Mortality/trends; Humans; Liver Neoplasms/*mortality/pathology/*surgery; Logistic Models; Male; Middle Aged; Neoplasm Recurrence, Local/*mortality/pathology; Neoplasm Staging; Postoperative Complications/mortality; Proportional Hazards Models; Prospective Studies; Risk Assessment; Sex Factors; Statistics, Nonparametric; Survival Analysis; Time Factors; Treatment Outcome; Young Adult&lt;/_keywords&gt;&lt;_language&gt;eng&lt;/_language&gt;&lt;_pages&gt;745-58&lt;/_pages&gt;&lt;_tertiary_title&gt;Annals of surgery&lt;/_tertiary_title&gt;&lt;_type_work&gt;Comparative Study; Evaluation Studies; Journal Article&lt;/_type_work&gt;&lt;_url&gt;http://www.ncbi.nlm.nih.gov/entrez/query.fcgi?cmd=Retrieve&amp;amp;db=pubmed&amp;amp;dopt=Abstract&amp;amp;list_uids=21475015&amp;amp;query_hl=1&lt;/_url&gt;&lt;_volume&gt;253&lt;/_volume&gt;&lt;_created&gt;62325815&lt;/_created&gt;&lt;_modified&gt;62325815&lt;/_modified&gt;&lt;_impact_factor&gt;   9.203&lt;/_impact_factor&gt;&lt;_collection_scope&gt;SCI;SCIE;&lt;/_collection_scope&gt;&lt;/Details&gt;&lt;Extra&gt;&lt;DBUID&gt;{5F24E993-36DC-4BB8-9AF7-77EC08C6451A}&lt;/DBUID&gt;&lt;/Extra&gt;&lt;/Item&gt;&lt;/References&gt;&lt;/Group&gt;&lt;Group&gt;&lt;References&gt;&lt;Item&gt;&lt;ID&gt;26&lt;/ID&gt;&lt;UID&gt;{2452D7B1-6305-4FDE-B2C2-68F17DFB3742}&lt;/UID&gt;&lt;Title&gt;Nomogram for Preoperative Estimation of Microvascular Invasion Risk in Hepatitis  B Virus-Related Hepatocellular Carcinoma Within the Milan Criteria&lt;/Title&gt;&lt;Template&gt;Journal Article&lt;/Template&gt;&lt;Star&gt;0&lt;/Star&gt;&lt;Tag&gt;0&lt;/Tag&gt;&lt;Author&gt;Lei, Z; Li, J; Wu, D; Xia, Y; Wang, Q; Si, A; Wang, K; Wan, X; Lau, W Y; Wu, M; Shen, F&lt;/Author&gt;&lt;Year&gt;2016&lt;/Year&gt;&lt;Details&gt;&lt;_accession_num&gt;26579636&lt;/_accession_num&gt;&lt;_author_adr&gt;Department of Hepatic Surgery, Eastern Hepatobiliary Surgery Hospital, Second Military Medical University, Shanghai, China.; Department of Hepatic Surgery, Eastern Hepatobiliary Surgery Hospital, Second Military Medical University, Shanghai, China.; Department of Hepatic Surgery, Eastern Hepatobiliary Surgery Hospital, Second Military Medical University, Shanghai, China.; Department of Hepatic Surgery, Eastern Hepatobiliary Surgery Hospital, Second Military Medical University, Shanghai, China.; Department of Hepatic Surgery, Eastern Hepatobiliary Surgery Hospital, Second Military Medical University, Shanghai, China.; Department of Hepatic Surgery, Eastern Hepatobiliary Surgery Hospital, Second Military Medical University, Shanghai, China.; Department of Hepatic Surgery, Eastern Hepatobiliary Surgery Hospital, Second Military Medical University, Shanghai, China.; Department of Chinese Traditional Medicine, the Eastern Hepatobiliary Surgery Hospital, Second Military Medical University, Shanghai, China.; Department of Hepatic Surgery, Eastern Hepatobiliary Surgery Hospital, Second Military Medical University, Shanghai, China3Faculty of Medicine, The Chinese University of Hong Kong, Shatin, Hong Kong SAR, China.; Department of Hepatic Surgery, Eastern Hepatobiliary Surgery Hospital, Second Military Medical University, Shanghai, China.; Department of Hepatic Surgery, Eastern Hepatobiliary Surgery Hospital, Second Military Medical University, Shanghai, China.&lt;/_author_adr&gt;&lt;_date_display&gt;2016 Apr&lt;/_date_display&gt;&lt;_date&gt;2016-04-01&lt;/_date&gt;&lt;_doi&gt;10.1001/jamasurg.2015.4257&lt;/_doi&gt;&lt;_isbn&gt;2168-6262 (Electronic); 2168-6254 (Linking)&lt;/_isbn&gt;&lt;_issue&gt;4&lt;/_issue&gt;&lt;_journal&gt;JAMA Surg&lt;/_journal&gt;&lt;_keywords&gt;Carcinoma, Hepatocellular/epidemiology/*pathology/surgery; China/epidemiology; Disease-Free Survival; Female; *Hepatectomy; Hepatitis B Surface Antigens/immunology; Hepatitis B virus/*immunology; Hepatitis B, Chronic/*complications/epidemiology/virology; Humans; Incidence; Liver Neoplasms/epidemiology/*pathology/surgery; Male; Middle Aged; Neoplasm Invasiveness; *Nomograms; Preoperative Period; Retrospective Studies; Risk Factors; Survival Rate/trends&lt;/_keywords&gt;&lt;_language&gt;eng&lt;/_language&gt;&lt;_pages&gt;356-63&lt;/_pages&gt;&lt;_tertiary_title&gt;JAMA surgery&lt;/_tertiary_title&gt;&lt;_type_work&gt;Journal Article; Research Support, Non-U.S. Gov&amp;apos;t&lt;/_type_work&gt;&lt;_url&gt;http://www.ncbi.nlm.nih.gov/entrez/query.fcgi?cmd=Retrieve&amp;amp;db=pubmed&amp;amp;dopt=Abstract&amp;amp;list_uids=26579636&amp;amp;query_hl=1&lt;/_url&gt;&lt;_volume&gt;151&lt;/_volume&gt;&lt;_created&gt;62325817&lt;/_created&gt;&lt;_modified&gt;62325817&lt;/_modified&gt;&lt;_impact_factor&gt;   8.498&lt;/_impact_factor&gt;&lt;_collection_scope&gt;SCI;SCIE;&lt;/_collection_scope&gt;&lt;/Details&gt;&lt;Extra&gt;&lt;DBUID&gt;{5F24E993-36DC-4BB8-9AF7-77EC08C6451A}&lt;/DBUID&gt;&lt;/Extra&gt;&lt;/Item&gt;&lt;/References&gt;&lt;/Group&gt;&lt;/Citation&gt;_x000a_"/>
    <w:docVar w:name="NE.Ref{7AE02EA8-B528-43BC-92FE-F89DBEEABB9F}" w:val=" ADDIN NE.Ref.{7AE02EA8-B528-43BC-92FE-F89DBEEABB9F}&lt;Citation&gt;&lt;Group&gt;&lt;References&gt;&lt;Item&gt;&lt;ID&gt;9&lt;/ID&gt;&lt;UID&gt;{A3F47841-FB4F-4890-A909-AA3D582FB2B9}&lt;/UID&gt;&lt;Title&gt;The hnRNP RALY regulates transcription and cell proliferation by modulating the expression of specific factors including the proliferation marker E2F1&lt;/Title&gt;&lt;Template&gt;Journal Article&lt;/Template&gt;&lt;Star&gt;0&lt;/Star&gt;&lt;Tag&gt;0&lt;/Tag&gt;&lt;Author&gt;Cornella, N; Tebaldi, T; Gasperini, L; Singh, J; Padgett, R A; Rossi, A; Macchi, P&lt;/Author&gt;&lt;Year&gt;2017&lt;/Year&gt;&lt;Details&gt;&lt;_accession_num&gt;28972179&lt;/_accession_num&gt;&lt;_author_adr&gt;From the Laboratory of Molecular and Cellular Neurobiology, Centre for Integrative Biology, University of Trento, via Sommarive 9, 38123 Trento, Italy.; the Laboratory of Translational Genomics, Centre for Integrative Biology, University of Trento, via Sommarive 9, 38123 Trento, Italy.; From the Laboratory of Molecular and Cellular Neurobiology, Centre for Integrative Biology, University of Trento, via Sommarive 9, 38123 Trento, Italy.; Deciphera Pharmaceuticals, Lawrence, Kansas 66044.; the Lerner Research Institute, Cleveland, Ohio 44195, and.; From the Laboratory of Molecular and Cellular Neurobiology, Centre for Integrative Biology, University of Trento, via Sommarive 9, 38123 Trento, Italy,  annalisa.rossi-1@unitn.it.; From the Laboratory of Molecular and Cellular Neurobiology, Centre for Integrative Biology, University of Trento, via Sommarive 9, 38123 Trento, Italy,  paolo.macchi@unitn.it.&lt;/_author_adr&gt;&lt;_collection_scope&gt;EI;SCI;SCIE;&lt;/_collection_scope&gt;&lt;_created&gt;62239704&lt;/_created&gt;&lt;_date&gt;2017-12-01&lt;/_date&gt;&lt;_date_display&gt;2017 Dec 1&lt;/_date_display&gt;&lt;_doi&gt;10.1074/jbc.M117.795591&lt;/_doi&gt;&lt;_impact_factor&gt;   4.125&lt;/_impact_factor&gt;&lt;_isbn&gt;1083-351X (Electronic); 0021-9258 (Linking)&lt;/_isbn&gt;&lt;_issue&gt;48&lt;/_issue&gt;&lt;_journal&gt;J Biol Chem&lt;/_journal&gt;&lt;_keywords&gt;Cell Cycle/genetics; Cell Proliferation/*physiology; E2F1 Transcription Factor/genetics/*metabolism; Gene Silencing; HeLa Cells; Heterogeneous-Nuclear Ribonucleoprotein Group C/genetics/metabolism/*physiology; Humans; Protein Binding; RNA Polymerase II/metabolism; RNA, Messenger/metabolism; Transcription, Genetic/genetics/*physiology; Transcriptome*E2F transcription factor; *RNA; *RNA metabolism; *chromatin; *heterogeneous nuclear ribonucleoprotein (hnRNP); *hnRNP-associated with lethal yellow homolog (RALY)&lt;/_keywords&gt;&lt;_language&gt;eng&lt;/_language&gt;&lt;_modified&gt;62239705&lt;/_modified&gt;&lt;_ori_publication&gt;(c) 2017 by The American Society for Biochemistry and Molecular Biology, Inc.&lt;/_ori_publication&gt;&lt;_pages&gt;19674-19692&lt;/_pages&gt;&lt;_tertiary_title&gt;The Journal of biological chemistry&lt;/_tertiary_title&gt;&lt;_type_work&gt;Journal Article; Research Support, Non-U.S. Gov&amp;apos;t&lt;/_type_work&gt;&lt;_url&gt;http://www.ncbi.nlm.nih.gov/entrez/query.fcgi?cmd=Retrieve&amp;amp;db=pubmed&amp;amp;dopt=Abstract&amp;amp;list_uids=28972179&amp;amp;query_hl=1&lt;/_url&gt;&lt;_volume&gt;292&lt;/_volume&gt;&lt;/Details&gt;&lt;Extra&gt;&lt;DBUID&gt;{5F24E993-36DC-4BB8-9AF7-77EC08C6451A}&lt;/DBUID&gt;&lt;/Extra&gt;&lt;/Item&gt;&lt;/References&gt;&lt;/Group&gt;&lt;/Citation&gt;_x000a_"/>
    <w:docVar w:name="NE.Ref{84D8BAC8-AD53-43CC-8030-ECDE56C613A1}" w:val=" ADDIN NE.Ref.{84D8BAC8-AD53-43CC-8030-ECDE56C613A1}&lt;Citation&gt;&lt;Group&gt;&lt;References&gt;&lt;Item&gt;&lt;ID&gt;4&lt;/ID&gt;&lt;UID&gt;{A8062380-B051-486D-97D0-DA0759523C8E}&lt;/UID&gt;&lt;Title&gt;RNA binding protein RALY promotes Protein Arginine Methyltransferase 1 alternatively spliced isoform v2 relative expression and metastatic potential in  breast cancer cells&lt;/Title&gt;&lt;Template&gt;Journal Article&lt;/Template&gt;&lt;Star&gt;0&lt;/Star&gt;&lt;Tag&gt;5&lt;/Tag&gt;&lt;Author&gt;Bondy-Chorney, E; Baldwin, R M; Didillon, A; Chabot, B; Jasmin, B J; Cote, J&lt;/Author&gt;&lt;Year&gt;2017&lt;/Year&gt;&lt;Details&gt;&lt;_accession_num&gt;28733251&lt;/_accession_num&gt;&lt;_author_adr&gt;Department of Cellular and Molecular Medicine, University of Ottawa, Centre for Neuromuscular Disease, Ottawa, Ontario, K1H 8L1, Canada.; Department of Cellular and Molecular Medicine, University of Ottawa, Centre for Neuromuscular Disease, Ottawa, Ontario, K1H 8L1, Canada.; Department of Cellular and Molecular Medicine, University of Ottawa, Centre for Neuromuscular Disease, Ottawa, Ontario, K1H 8L1, Canada.; Departement de microbiologie et d&amp;apos;infectiologie, Faculte de Medecine et des sciences de la sante, Universite de Sherbrooke, Sherbrooke, Quebec, J1 K 2R1, Canada.; Department of Cellular and Molecular Medicine, University of Ottawa, Centre for Neuromuscular Disease, Ottawa, Ontario, K1H 8L1, Canada.; Department of Cellular and Molecular Medicine, University of Ottawa, Centre for Neuromuscular Disease, Ottawa, Ontario, K1H 8L1, Canada. Electronic address: jcote@uottawa.ca.&lt;/_author_adr&gt;&lt;_created&gt;62194224&lt;/_created&gt;&lt;_date&gt;2017-10-01&lt;/_date&gt;&lt;_date_display&gt;2017 Oct&lt;/_date_display&gt;&lt;_doi&gt;10.1016/j.biocel.2017.07.008&lt;/_doi&gt;&lt;_impact_factor&gt;   3.505&lt;/_impact_factor&gt;&lt;_isbn&gt;1878-5875 (Electronic); 1357-2725 (Linking)&lt;/_isbn&gt;&lt;_issue&gt;Pt B&lt;/_issue&gt;&lt;_journal&gt;Int J Biochem Cell Biol&lt;/_journal&gt;&lt;_keywords&gt;*Alternative Splicing; Breast Neoplasms/*pathology; Exons/genetics; *Gene Expression Regulation, Neoplastic; Heterogeneous-Nuclear Ribonucleoprotein Group C/*metabolism; Humans; MCF-7 Cells; Neoplasm Metastasis; Protein Isoforms/genetics/metabolism; Protein-Arginine N-Methyltransferases/*genetics/*metabolism; Repressor Proteins/*genetics/*metabolism; Up-Regulation*Alternative splicing; *Breast cancer; *Disease; *PRMT1; *RNA-binding proteins&lt;/_keywords&gt;&lt;_language&gt;eng&lt;/_language&gt;&lt;_modified&gt;62239730&lt;/_modified&gt;&lt;_ori_publication&gt;Copyright (c) 2017 Elsevier Ltd. All rights reserved.&lt;/_ori_publication&gt;&lt;_pages&gt;124-135&lt;/_pages&gt;&lt;_tertiary_title&gt;The international journal of biochemistry &amp;amp; cell biology&lt;/_tertiary_title&gt;&lt;_type_work&gt;Journal Article; Research Support, Non-U.S. Gov&amp;apos;t&lt;/_type_work&gt;&lt;_url&gt;http://www.ncbi.nlm.nih.gov/entrez/query.fcgi?cmd=Retrieve&amp;amp;db=pubmed&amp;amp;dopt=Abstract&amp;amp;list_uids=28733251&amp;amp;query_hl=1&lt;/_url&gt;&lt;_volume&gt;91&lt;/_volume&gt;&lt;/Details&gt;&lt;Extra&gt;&lt;DBUID&gt;{5F24E993-36DC-4BB8-9AF7-77EC08C6451A}&lt;/DBUID&gt;&lt;/Extra&gt;&lt;/Item&gt;&lt;/References&gt;&lt;/Group&gt;&lt;Group&gt;&lt;References&gt;&lt;Item&gt;&lt;ID&gt;9&lt;/ID&gt;&lt;UID&gt;{A3F47841-FB4F-4890-A909-AA3D582FB2B9}&lt;/UID&gt;&lt;Title&gt;The hnRNP RALY regulates transcription and cell proliferation by modulating the expression of specific factors including the proliferation marker E2F1&lt;/Title&gt;&lt;Template&gt;Journal Article&lt;/Template&gt;&lt;Star&gt;0&lt;/Star&gt;&lt;Tag&gt;0&lt;/Tag&gt;&lt;Author&gt;Cornella, N; Tebaldi, T; Gasperini, L; Singh, J; Padgett, R A; Rossi, A; Macchi, P&lt;/Author&gt;&lt;Year&gt;2017&lt;/Year&gt;&lt;Details&gt;&lt;_accession_num&gt;28972179&lt;/_accession_num&gt;&lt;_author_adr&gt;From the Laboratory of Molecular and Cellular Neurobiology, Centre for Integrative Biology, University of Trento, via Sommarive 9, 38123 Trento, Italy.; the Laboratory of Translational Genomics, Centre for Integrative Biology, University of Trento, via Sommarive 9, 38123 Trento, Italy.; From the Laboratory of Molecular and Cellular Neurobiology, Centre for Integrative Biology, University of Trento, via Sommarive 9, 38123 Trento, Italy.; Deciphera Pharmaceuticals, Lawrence, Kansas 66044.; the Lerner Research Institute, Cleveland, Ohio 44195, and.; From the Laboratory of Molecular and Cellular Neurobiology, Centre for Integrative Biology, University of Trento, via Sommarive 9, 38123 Trento, Italy,  annalisa.rossi-1@unitn.it.; From the Laboratory of Molecular and Cellular Neurobiology, Centre for Integrative Biology, University of Trento, via Sommarive 9, 38123 Trento, Italy,  paolo.macchi@unitn.it.&lt;/_author_adr&gt;&lt;_collection_scope&gt;EI;SCI;SCIE;&lt;/_collection_scope&gt;&lt;_created&gt;62239704&lt;/_created&gt;&lt;_date&gt;2017-12-01&lt;/_date&gt;&lt;_date_display&gt;2017 Dec 1&lt;/_date_display&gt;&lt;_doi&gt;10.1074/jbc.M117.795591&lt;/_doi&gt;&lt;_impact_factor&gt;   4.125&lt;/_impact_factor&gt;&lt;_isbn&gt;1083-351X (Electronic); 0021-9258 (Linking)&lt;/_isbn&gt;&lt;_issue&gt;48&lt;/_issue&gt;&lt;_journal&gt;J Biol Chem&lt;/_journal&gt;&lt;_keywords&gt;Cell Cycle/genetics; Cell Proliferation/*physiology; E2F1 Transcription Factor/genetics/*metabolism; Gene Silencing; HeLa Cells; Heterogeneous-Nuclear Ribonucleoprotein Group C/genetics/metabolism/*physiology; Humans; Protein Binding; RNA Polymerase II/metabolism; RNA, Messenger/metabolism; Transcription, Genetic/genetics/*physiology; Transcriptome*E2F transcription factor; *RNA; *RNA metabolism; *chromatin; *heterogeneous nuclear ribonucleoprotein (hnRNP); *hnRNP-associated with lethal yellow homolog (RALY)&lt;/_keywords&gt;&lt;_language&gt;eng&lt;/_language&gt;&lt;_modified&gt;62239705&lt;/_modified&gt;&lt;_ori_publication&gt;(c) 2017 by The American Society for Biochemistry and Molecular Biology, Inc.&lt;/_ori_publication&gt;&lt;_pages&gt;19674-19692&lt;/_pages&gt;&lt;_tertiary_title&gt;The Journal of biological chemistry&lt;/_tertiary_title&gt;&lt;_type_work&gt;Journal Article; Research Support, Non-U.S. Gov&amp;apos;t&lt;/_type_work&gt;&lt;_url&gt;http://www.ncbi.nlm.nih.gov/entrez/query.fcgi?cmd=Retrieve&amp;amp;db=pubmed&amp;amp;dopt=Abstract&amp;amp;list_uids=28972179&amp;amp;query_hl=1&lt;/_url&gt;&lt;_volume&gt;292&lt;/_volume&gt;&lt;/Details&gt;&lt;Extra&gt;&lt;DBUID&gt;{5F24E993-36DC-4BB8-9AF7-77EC08C6451A}&lt;/DBUID&gt;&lt;/Extra&gt;&lt;/Item&gt;&lt;/References&gt;&lt;/Group&gt;&lt;Group&gt;&lt;References&gt;&lt;Item&gt;&lt;ID&gt;6&lt;/ID&gt;&lt;UID&gt;{715965E4-CEDA-49C5-B5C8-F79AF37F697B}&lt;/UID&gt;&lt;Title&gt;NONO and RALY proteins are required for YB-1 oxaliplatin induced resistance in colon adenocarcinoma cell lines&lt;/Title&gt;&lt;Template&gt;Journal Article&lt;/Template&gt;&lt;Star&gt;0&lt;/Star&gt;&lt;Tag&gt;5&lt;/Tag&gt;&lt;Author&gt;Tsofack, S P; Garand, C; Sereduk, C; Chow, D; Aziz, M; Guay, D; Yin, H H; Lebel, M&lt;/Author&gt;&lt;Year&gt;2011&lt;/Year&gt;&lt;Details&gt;&lt;_accession_num&gt;22118625&lt;/_accession_num&gt;&lt;_author_adr&gt;Centre de Recherche en Cancerologie de l&amp;apos;Universite Laval, Hopital Hotel-Dieu de  Quebec, Quebec, G1R 2J6, Canada.&lt;/_author_adr&gt;&lt;_collection_scope&gt;SCIE;&lt;/_collection_scope&gt;&lt;_created&gt;62194986&lt;/_created&gt;&lt;_date&gt;2011-11-25&lt;/_date&gt;&lt;_date_display&gt;2011 Nov 25&lt;/_date_display&gt;&lt;_doi&gt;10.1186/1476-4598-10-145&lt;/_doi&gt;&lt;_impact_factor&gt;   6.204&lt;/_impact_factor&gt;&lt;_isbn&gt;1476-4598 (Electronic); 1476-4598 (Linking)&lt;/_isbn&gt;&lt;_journal&gt;Mol Cancer&lt;/_journal&gt;&lt;_keywords&gt;Adenocarcinoma/*drug therapy/genetics/metabolism; Antineoplastic Agents/*pharmacology/therapeutic use; Cell Line, Tumor; Colonic Neoplasms/*drug therapy/genetics/metabolism; Drug Resistance, Neoplasm; Heterogeneous-Nuclear Ribonucleoprotein Group C/*genetics/metabolism; Humans; Nuclear Matrix-Associated Proteins/*genetics/metabolism; Octamer Transcription Factors/*genetics/metabolism; Organoplatinum Compounds/*pharmacology/therapeutic use; RNA-Binding Proteins/*genetics/metabolism; Y-Box-Binding Protein 1/*genetics/metabolism&lt;/_keywords&gt;&lt;_language&gt;eng&lt;/_language&gt;&lt;_modified&gt;62317011&lt;/_modified&gt;&lt;_pages&gt;145&lt;/_pages&gt;&lt;_tertiary_title&gt;Molecular cancer&lt;/_tertiary_title&gt;&lt;_type_work&gt;Journal Article; Research Support, Non-U.S. Gov&amp;apos;t&lt;/_type_work&gt;&lt;_url&gt;http://www.ncbi.nlm.nih.gov/entrez/query.fcgi?cmd=Retrieve&amp;amp;db=pubmed&amp;amp;dopt=Abstract&amp;amp;list_uids=22118625&amp;amp;query_hl=1&lt;/_url&gt;&lt;_volume&gt;10&lt;/_volume&gt;&lt;/Details&gt;&lt;Extra&gt;&lt;DBUID&gt;{5F24E993-36DC-4BB8-9AF7-77EC08C6451A}&lt;/DBUID&gt;&lt;/Extra&gt;&lt;/Item&gt;&lt;/References&gt;&lt;/Group&gt;&lt;Group&gt;&lt;References&gt;&lt;Item&gt;&lt;ID&gt;7&lt;/ID&gt;&lt;UID&gt;{8E619FCD-7986-4FE4-8008-13360295D20A}&lt;/UID&gt;&lt;Title&gt;cDNA microarray-based identification of genes and pathways associated with oxaliplatin resistance&lt;/Title&gt;&lt;Template&gt;Journal Article&lt;/Template&gt;&lt;Star&gt;0&lt;/Star&gt;&lt;Tag&gt;0&lt;/Tag&gt;&lt;Author&gt;Samimi, G; Manorek, G; Castel, R; Breaux, J K; Cheng, T C; Berry, C C; Los, G; Howell, S B&lt;/Author&gt;&lt;Year&gt;2005&lt;/Year&gt;&lt;Details&gt;&lt;_accession_num&gt;15378272&lt;/_accession_num&gt;&lt;_author_adr&gt;Department of Medicine and the Cancer Center, University of California, 9500 Gilman Drive, La Jolla, San Diego, 92093-0058, CA, USA.&lt;/_author_adr&gt;&lt;_created&gt;62194999&lt;/_created&gt;&lt;_date&gt;2005-01-01&lt;/_date&gt;&lt;_date_display&gt;2005 Jan&lt;/_date_display&gt;&lt;_doi&gt;10.1007/s00280-004-0819-9&lt;/_doi&gt;&lt;_impact_factor&gt;   2.737&lt;/_impact_factor&gt;&lt;_isbn&gt;0344-5704 (Print); 0344-5704 (Linking)&lt;/_isbn&gt;&lt;_issue&gt;1&lt;/_issue&gt;&lt;_journal&gt;Cancer Chemother Pharmacol&lt;/_journal&gt;&lt;_keywords&gt;Adenosine Triphosphate/biosynthesis; Antineoplastic Agents/*pharmacology; Carcinoma/pathology; Carcinoma, Squamous Cell/pathology; Databases, Genetic; Drug Resistance, Neoplasm/*genetics; Female; *Gene Expression Profiling; Head and Neck Neoplasms/pathology; Humans; *Oligonucleotide Array Sequence Analysis; Organoplatinum Compounds/*pharmacology; Ovarian Neoplasms/pathology; Phenotype; Tumor Cells, Cultured; Up-Regulation&lt;/_keywords&gt;&lt;_language&gt;eng&lt;/_language&gt;&lt;_modified&gt;62317011&lt;/_modified&gt;&lt;_pages&gt;1-11&lt;/_pages&gt;&lt;_tertiary_title&gt;Cancer chemotherapy and pharmacology&lt;/_tertiary_title&gt;&lt;_type_work&gt;Journal Article; Research Support, Non-U.S. Gov&amp;apos;t; Research Support, U.S. Gov&amp;apos;t, P.H.S.&lt;/_type_work&gt;&lt;_url&gt;http://www.ncbi.nlm.nih.gov/entrez/query.fcgi?cmd=Retrieve&amp;amp;db=pubmed&amp;amp;dopt=Abstract&amp;amp;list_uids=15378272&amp;amp;query_hl=1&lt;/_url&gt;&lt;_volume&gt;55&lt;/_volume&gt;&lt;/Details&gt;&lt;Extra&gt;&lt;DBUID&gt;{5F24E993-36DC-4BB8-9AF7-77EC08C6451A}&lt;/DBUID&gt;&lt;/Extra&gt;&lt;/Item&gt;&lt;/References&gt;&lt;/Group&gt;&lt;/Citation&gt;_x000a_"/>
    <w:docVar w:name="NE.Ref{86A97843-CD20-4584-B70D-CCD837CFBC79}" w:val=" ADDIN NE.Ref.{86A97843-CD20-4584-B70D-CCD837CFBC79}&lt;Citation&gt;&lt;Group&gt;&lt;References&gt;&lt;Item&gt;&lt;ID&gt;6&lt;/ID&gt;&lt;UID&gt;{715965E4-CEDA-49C5-B5C8-F79AF37F697B}&lt;/UID&gt;&lt;Title&gt;NONO and RALY proteins are required for YB-1 oxaliplatin induced resistance in colon adenocarcinoma cell lines&lt;/Title&gt;&lt;Template&gt;Journal Article&lt;/Template&gt;&lt;Star&gt;0&lt;/Star&gt;&lt;Tag&gt;5&lt;/Tag&gt;&lt;Author&gt;Tsofack, S P; Garand, C; Sereduk, C; Chow, D; Aziz, M; Guay, D; Yin, H H; Lebel, M&lt;/Author&gt;&lt;Year&gt;2011&lt;/Year&gt;&lt;Details&gt;&lt;_accession_num&gt;22118625&lt;/_accession_num&gt;&lt;_author_adr&gt;Centre de Recherche en Cancerologie de l&amp;apos;Universite Laval, Hopital Hotel-Dieu de  Quebec, Quebec, G1R 2J6, Canada.&lt;/_author_adr&gt;&lt;_collection_scope&gt;SCIE;&lt;/_collection_scope&gt;&lt;_created&gt;62194986&lt;/_created&gt;&lt;_date&gt;2011-11-25&lt;/_date&gt;&lt;_date_display&gt;2011 Nov 25&lt;/_date_display&gt;&lt;_doi&gt;10.1186/1476-4598-10-145&lt;/_doi&gt;&lt;_impact_factor&gt;   6.204&lt;/_impact_factor&gt;&lt;_isbn&gt;1476-4598 (Electronic); 1476-4598 (Linking)&lt;/_isbn&gt;&lt;_journal&gt;Mol Cancer&lt;/_journal&gt;&lt;_keywords&gt;Adenocarcinoma/*drug therapy/genetics/metabolism; Antineoplastic Agents/*pharmacology/therapeutic use; Cell Line, Tumor; Colonic Neoplasms/*drug therapy/genetics/metabolism; Drug Resistance, Neoplasm; Heterogeneous-Nuclear Ribonucleoprotein Group C/*genetics/metabolism; Humans; Nuclear Matrix-Associated Proteins/*genetics/metabolism; Octamer Transcription Factors/*genetics/metabolism; Organoplatinum Compounds/*pharmacology/therapeutic use; RNA-Binding Proteins/*genetics/metabolism; Y-Box-Binding Protein 1/*genetics/metabolism&lt;/_keywords&gt;&lt;_language&gt;eng&lt;/_language&gt;&lt;_modified&gt;62317011&lt;/_modified&gt;&lt;_pages&gt;145&lt;/_pages&gt;&lt;_tertiary_title&gt;Molecular cancer&lt;/_tertiary_title&gt;&lt;_type_work&gt;Journal Article; Research Support, Non-U.S. Gov&amp;apos;t&lt;/_type_work&gt;&lt;_url&gt;http://www.ncbi.nlm.nih.gov/entrez/query.fcgi?cmd=Retrieve&amp;amp;db=pubmed&amp;amp;dopt=Abstract&amp;amp;list_uids=22118625&amp;amp;query_hl=1&lt;/_url&gt;&lt;_volume&gt;10&lt;/_volume&gt;&lt;/Details&gt;&lt;Extra&gt;&lt;DBUID&gt;{5F24E993-36DC-4BB8-9AF7-77EC08C6451A}&lt;/DBUID&gt;&lt;/Extra&gt;&lt;/Item&gt;&lt;/References&gt;&lt;/Group&gt;&lt;/Citation&gt;_x000a_"/>
    <w:docVar w:name="NE.Ref{9058D8E2-7E27-4677-AAEC-6046AD715E21}" w:val=" ADDIN NE.Ref.{9058D8E2-7E27-4677-AAEC-6046AD715E21}&lt;Citation&gt;&lt;Group&gt;&lt;References&gt;&lt;Item&gt;&lt;ID&gt;11&lt;/ID&gt;&lt;UID&gt;{12EB5D4B-5604-4E03-8C89-1BD49C63AC7F}&lt;/UID&gt;&lt;Title&gt;Hepatocellular carcinoma&lt;/Title&gt;&lt;Template&gt;Journal Article&lt;/Template&gt;&lt;Star&gt;0&lt;/Star&gt;&lt;Tag&gt;0&lt;/Tag&gt;&lt;Author&gt;Forner, A; Reig, M; Bruix, J&lt;/Author&gt;&lt;Year&gt;2018&lt;/Year&gt;&lt;Details&gt;&lt;_accession_num&gt;29307467&lt;/_accession_num&gt;&lt;_author_adr&gt;Barcelona Clinic Liver Cancer group, Liver Unit, IDIBAPS, Hospital Clinic, University of Barcelona, Barcelona, Spain; Centro de Investigacion Biomedica en Red de Enfermedades Hepaticas y Digestivas, Madrid, Spain. Electronic address: aforner@clinic.ub.es.; Barcelona Clinic Liver Cancer group, Liver Unit, IDIBAPS, Hospital Clinic, University of Barcelona, Barcelona, Spain; Centro de Investigacion Biomedica en Red de Enfermedades Hepaticas y Digestivas, Madrid, Spain.; Barcelona Clinic Liver Cancer group, Liver Unit, IDIBAPS, Hospital Clinic, University of Barcelona, Barcelona, Spain; Centro de Investigacion Biomedica en Red de Enfermedades Hepaticas y Digestivas, Madrid, Spain.&lt;/_author_adr&gt;&lt;_collection_scope&gt;SCI;SCIE;&lt;/_collection_scope&gt;&lt;_created&gt;62317019&lt;/_created&gt;&lt;_date&gt;2018-03-31&lt;/_date&gt;&lt;_date_display&gt;2018 Mar 31&lt;/_date_display&gt;&lt;_doi&gt;10.1016/S0140-6736(18)30010-2&lt;/_doi&gt;&lt;_impact_factor&gt;  53.254&lt;/_impact_factor&gt;&lt;_isbn&gt;1474-547X (Electronic); 0140-6736 (Linking)&lt;/_isbn&gt;&lt;_issue&gt;10127&lt;/_issue&gt;&lt;_journal&gt;Lancet&lt;/_journal&gt;&lt;_language&gt;eng&lt;/_language&gt;&lt;_modified&gt;62321106&lt;/_modified&gt;&lt;_ori_publication&gt;Copyright (c) 2018 Elsevier Ltd. All rights reserved.&lt;/_ori_publication&gt;&lt;_pages&gt;1301-1314&lt;/_pages&gt;&lt;_tertiary_title&gt;Lancet (London, England)&lt;/_tertiary_title&gt;&lt;_type_work&gt;Journal Article; Review&lt;/_type_work&gt;&lt;_url&gt;http://www.ncbi.nlm.nih.gov/entrez/query.fcgi?cmd=Retrieve&amp;amp;db=pubmed&amp;amp;dopt=Abstract&amp;amp;list_uids=29307467&amp;amp;query_hl=1&lt;/_url&gt;&lt;_volume&gt;391&lt;/_volume&gt;&lt;/Details&gt;&lt;Extra&gt;&lt;DBUID&gt;{5F24E993-36DC-4BB8-9AF7-77EC08C6451A}&lt;/DBUID&gt;&lt;/Extra&gt;&lt;/Item&gt;&lt;/References&gt;&lt;/Group&gt;&lt;/Citation&gt;_x000a_"/>
    <w:docVar w:name="NE.Ref{9675474A-795A-4F7F-A6C8-0DB063F3061D}" w:val=" ADDIN NE.Ref.{9675474A-795A-4F7F-A6C8-0DB063F3061D}&lt;Citation&gt;&lt;Group&gt;&lt;References&gt;&lt;Item&gt;&lt;ID&gt;3&lt;/ID&gt;&lt;UID&gt;{10B12E73-5812-4327-9448-ED80E2421B23}&lt;/UID&gt;&lt;Title&gt;Calcium-binding protein 39 promotes hepatocellular carcinoma growth and metastasis by activating extracellular signal-regulated kinase signaling pathway&lt;/Title&gt;&lt;Template&gt;Journal Article&lt;/Template&gt;&lt;Star&gt;0&lt;/Star&gt;&lt;Tag&gt;5&lt;/Tag&gt;&lt;Author&gt;Jiang, L; Yan, Q; Fang, S; Liu, M; Li, Y; Yuan, Y F; Li, Y; Zhu, Y; Qi, J; Yang, X; Kwong, DLW; Guan, X Y&lt;/Author&gt;&lt;Year&gt;2017&lt;/Year&gt;&lt;Details&gt;&lt;_accession_num&gt;28605041&lt;/_accession_num&gt;&lt;_author_adr&gt;Department of Clinical Oncology, The University of Hong Kong, Hong Kong, China.; State Key Laboratory for Liver Research, The University of Hong Kong, Hong Kong,  China.; Center for Cancer Research, The University of Hong Kong, Hong Kong, China.; Department of Clinical Oncology, The University of Hong Kong, Hong Kong, China.; State Key Laboratory for Liver Research, The University of Hong Kong, Hong Kong,  China.; Center for Cancer Research, The University of Hong Kong, Hong Kong, China.; Department of Clinical Oncology, The University of Hong Kong, Hong Kong, China.; State Key Laboratory for Liver Research, The University of Hong Kong, Hong Kong,  China.; Center for Cancer Research, The University of Hong Kong, Hong Kong, China.; Department of Clinical Oncology, The University of Hong Kong, Hong Kong, China.; Affiliated Cancer Hospital, Institute of Guangzhou Medical University, Key Laboratory of Protein Modification and Degradation, School of Basic Medical Sciences, Guangzhou Medical University, Guangzhou, China.; Department of Clinical Oncology, The University of Hong Kong, Hong Kong, China.; Department of Biology, Southern University of Science and Technology, Shenzhen, China.; State Key Laboratory of Oncology in Southern China, Sun Yat-sen University Cancer Center, Guangzhou, China.; State Key Laboratory of Oncology in Southern China, Sun Yat-sen University Cancer Center, Guangzhou, China.; State Key Laboratory of Oncology in Southern China, Sun Yat-sen University Cancer Center, Guangzhou, China.; Department of Clinical Oncology, The University of Hong Kong, Hong Kong, China.; State Key Laboratory for Liver Research, The University of Hong Kong, Hong Kong,  China.; Center for Cancer Research, The University of Hong Kong, Hong Kong, China.; Department of Clinical Oncology, The University of Hong Kong, Hong Kong, China.; State Key Laboratory for Liver Research, The University of Hong Kong, Hong Kong,  China.; Center for Cancer Research, The University of Hong Kong, Hong Kong, China.; Department of Clinical Oncology, The University of Hong Kong, Hong Kong, China.; Center for Cancer Research, The University of Hong Kong, Hong Kong, China.; Department of Clinical Oncology, The University of Hong Kong, Hong Kong, China.; State Key Laboratory for Liver Research, The University of Hong Kong, Hong Kong,  China.; Center for Cancer Research, The University of Hong Kong, Hong Kong, China.; State Key Laboratory of Oncology in Southern China, Sun Yat-sen University Cancer Center, Guangzhou, China.&lt;/_author_adr&gt;&lt;_collection_scope&gt;SCI;SCIE;&lt;/_collection_scope&gt;&lt;_created&gt;62181802&lt;/_created&gt;&lt;_date&gt;2017-11-01&lt;/_date&gt;&lt;_date_display&gt;2017 Nov&lt;/_date_display&gt;&lt;_doi&gt;10.1002/hep.29312&lt;/_doi&gt;&lt;_impact_factor&gt;  13.246&lt;/_impact_factor&gt;&lt;_isbn&gt;1527-3350 (Electronic); 0270-9139 (Linking)&lt;/_isbn&gt;&lt;_issue&gt;5&lt;/_issue&gt;&lt;_journal&gt;Hepatology&lt;/_journal&gt;&lt;_keywords&gt;Calcium-Binding Proteins/genetics/*metabolism; *Carcinogenesis; Carcinoma, Hepatocellular/*metabolism; Cohort Studies; Epithelial-Mesenchymal Transition; Female; Humans; Liver Neoplasms/*metabolism; *MAP Kinase Signaling System; Male; Matrix Metalloproteinase 9/metabolism; Middle Aged; Neoplasm Metastasis; beta Catenin/metabolism&lt;/_keywords&gt;&lt;_language&gt;eng&lt;/_language&gt;&lt;_modified&gt;62317010&lt;/_modified&gt;&lt;_ori_publication&gt;(c) 2017 by the American Association for the Study of Liver Diseases.&lt;/_ori_publication&gt;&lt;_pages&gt;1529-1545&lt;/_pages&gt;&lt;_tertiary_title&gt;Hepatology (Baltimore, Md.)&lt;/_tertiary_title&gt;&lt;_type_work&gt;Journal Article; Research Support, Non-U.S. Gov&amp;apos;t&lt;/_type_work&gt;&lt;_url&gt;http://www.ncbi.nlm.nih.gov/entrez/query.fcgi?cmd=Retrieve&amp;amp;db=pubmed&amp;amp;dopt=Abstract&amp;amp;list_uids=28605041&amp;amp;query_hl=1&lt;/_url&gt;&lt;_volume&gt;66&lt;/_volume&gt;&lt;/Details&gt;&lt;Extra&gt;&lt;DBUID&gt;{5F24E993-36DC-4BB8-9AF7-77EC08C6451A}&lt;/DBUID&gt;&lt;/Extra&gt;&lt;/Item&gt;&lt;/References&gt;&lt;/Group&gt;&lt;/Citation&gt;_x000a_"/>
    <w:docVar w:name="NE.Ref{9CFCB52F-961D-40D1-B842-A5898574298E}" w:val=" ADDIN NE.Ref.{9CFCB52F-961D-40D1-B842-A5898574298E}&lt;Citation&gt;&lt;Group&gt;&lt;References&gt;&lt;Item&gt;&lt;ID&gt;13&lt;/ID&gt;&lt;UID&gt;{55D28E5B-797D-4BF1-A5A9-A2FEA48D6E2D}&lt;/UID&gt;&lt;Title&gt;Genome-wide survey of recurrent HBV integration in hepatocellular carcinoma&lt;/Title&gt;&lt;Template&gt;Journal Article&lt;/Template&gt;&lt;Star&gt;0&lt;/Star&gt;&lt;Tag&gt;0&lt;/Tag&gt;&lt;Author&gt;Sung, W K; Zheng, H; Li, S; Chen, R; Liu, X; Li, Y; Lee, N P; Lee, W H; Ariyaratne, P N; Tennakoon, C; Mulawadi, F H; Wong, K F; Liu, A M; Poon, R T; Fan, S T; Chan, K L; Gong, Z; Hu, Y; Lin, Z; Wang, G; Zhang, Q; Barber, T D; Chou, W C; Aggarwal, A; Hao, K; Zhou, W; Zhang, C; Hardwick, J; Buser, C; Xu, J; Kan, Z; Dai, H; Mao, M; Reinhard, C; Wang, J; Luk, J M&lt;/Author&gt;&lt;Year&gt;2012&lt;/Year&gt;&lt;Details&gt;&lt;_accession_num&gt;22634754&lt;/_accession_num&gt;&lt;_author_adr&gt;Department of Surgery, University of Hong Kong, Hong Kong, China.&lt;/_author_adr&gt;&lt;_date_display&gt;2012 May 27&lt;/_date_display&gt;&lt;_date&gt;2012-05-27&lt;/_date&gt;&lt;_doi&gt;10.1038/ng.2295&lt;/_doi&gt;&lt;_isbn&gt;1546-1718 (Electronic); 1061-4036 (Linking)&lt;/_isbn&gt;&lt;_issue&gt;7&lt;/_issue&gt;&lt;_journal&gt;Nat Genet&lt;/_journal&gt;&lt;_keywords&gt;Base Sequence; Carcinoma, Hepatocellular/*genetics/*virology; Chromosomal Instability/genetics; Cyclin E/genetics; DNA Copy Number Variations/genetics; DNA, Viral/genetics; DNA-Binding Proteins/genetics; Female; Hepatitis B virus/*genetics; Humans; Liver Neoplasms/*genetics/*virology; Male; Middle Aged; Molecular Sequence Data; Oncogene Proteins/genetics; RNA, Viral/genetics; Survival Rate; Telomerase/genetics; Virus Integration/*genetics&lt;/_keywords&gt;&lt;_language&gt;eng&lt;/_language&gt;&lt;_pages&gt;765-9&lt;/_pages&gt;&lt;_tertiary_title&gt;Nature genetics&lt;/_tertiary_title&gt;&lt;_type_work&gt;Journal Article; Research Support, Non-U.S. Gov&amp;apos;t&lt;/_type_work&gt;&lt;_url&gt;http://www.ncbi.nlm.nih.gov/entrez/query.fcgi?cmd=Retrieve&amp;amp;db=pubmed&amp;amp;dopt=Abstract&amp;amp;list_uids=22634754&amp;amp;query_hl=1&lt;/_url&gt;&lt;_volume&gt;44&lt;/_volume&gt;&lt;_created&gt;62317350&lt;/_created&gt;&lt;_modified&gt;62317350&lt;/_modified&gt;&lt;_impact_factor&gt;  27.959&lt;/_impact_factor&gt;&lt;_collection_scope&gt;SCI;SCIE;&lt;/_collection_scope&gt;&lt;/Details&gt;&lt;Extra&gt;&lt;DBUID&gt;{5F24E993-36DC-4BB8-9AF7-77EC08C6451A}&lt;/DBUID&gt;&lt;/Extra&gt;&lt;/Item&gt;&lt;/References&gt;&lt;/Group&gt;&lt;/Citation&gt;_x000a_"/>
    <w:docVar w:name="NE.Ref{B1E163ED-6FF7-4B12-9886-86A124526F9D}" w:val=" ADDIN NE.Ref.{B1E163ED-6FF7-4B12-9886-86A124526F9D}&lt;Citation&gt;&lt;Group&gt;&lt;References&gt;&lt;Item&gt;&lt;ID&gt;4&lt;/ID&gt;&lt;UID&gt;{A8062380-B051-486D-97D0-DA0759523C8E}&lt;/UID&gt;&lt;Title&gt;RNA binding protein RALY promotes Protein Arginine Methyltransferase 1 alternatively spliced isoform v2 relative expression and metastatic potential in  breast cancer cells&lt;/Title&gt;&lt;Template&gt;Journal Article&lt;/Template&gt;&lt;Star&gt;0&lt;/Star&gt;&lt;Tag&gt;5&lt;/Tag&gt;&lt;Author&gt;Bondy-Chorney, E; Baldwin, R M; Didillon, A; Chabot, B; Jasmin, B J; Cote, J&lt;/Author&gt;&lt;Year&gt;2017&lt;/Year&gt;&lt;Details&gt;&lt;_accession_num&gt;28733251&lt;/_accession_num&gt;&lt;_author_adr&gt;Department of Cellular and Molecular Medicine, University of Ottawa, Centre for Neuromuscular Disease, Ottawa, Ontario, K1H 8L1, Canada.; Department of Cellular and Molecular Medicine, University of Ottawa, Centre for Neuromuscular Disease, Ottawa, Ontario, K1H 8L1, Canada.; Department of Cellular and Molecular Medicine, University of Ottawa, Centre for Neuromuscular Disease, Ottawa, Ontario, K1H 8L1, Canada.; Departement de microbiologie et d&amp;apos;infectiologie, Faculte de Medecine et des sciences de la sante, Universite de Sherbrooke, Sherbrooke, Quebec, J1 K 2R1, Canada.; Department of Cellular and Molecular Medicine, University of Ottawa, Centre for Neuromuscular Disease, Ottawa, Ontario, K1H 8L1, Canada.; Department of Cellular and Molecular Medicine, University of Ottawa, Centre for Neuromuscular Disease, Ottawa, Ontario, K1H 8L1, Canada. Electronic address: jcote@uottawa.ca.&lt;/_author_adr&gt;&lt;_created&gt;62194224&lt;/_created&gt;&lt;_date&gt;2017-10-01&lt;/_date&gt;&lt;_date_display&gt;2017 Oct&lt;/_date_display&gt;&lt;_doi&gt;10.1016/j.biocel.2017.07.008&lt;/_doi&gt;&lt;_impact_factor&gt;   3.505&lt;/_impact_factor&gt;&lt;_isbn&gt;1878-5875 (Electronic); 1357-2725 (Linking)&lt;/_isbn&gt;&lt;_issue&gt;Pt B&lt;/_issue&gt;&lt;_journal&gt;Int J Biochem Cell Biol&lt;/_journal&gt;&lt;_keywords&gt;*Alternative Splicing; Breast Neoplasms/*pathology; Exons/genetics; *Gene Expression Regulation, Neoplastic; Heterogeneous-Nuclear Ribonucleoprotein Group C/*metabolism; Humans; MCF-7 Cells; Neoplasm Metastasis; Protein Isoforms/genetics/metabolism; Protein-Arginine N-Methyltransferases/*genetics/*metabolism; Repressor Proteins/*genetics/*metabolism; Up-Regulation*Alternative splicing; *Breast cancer; *Disease; *PRMT1; *RNA-binding proteins&lt;/_keywords&gt;&lt;_language&gt;eng&lt;/_language&gt;&lt;_modified&gt;62239730&lt;/_modified&gt;&lt;_ori_publication&gt;Copyright (c) 2017 Elsevier Ltd. All rights reserved.&lt;/_ori_publication&gt;&lt;_pages&gt;124-135&lt;/_pages&gt;&lt;_tertiary_title&gt;The international journal of biochemistry &amp;amp; cell biology&lt;/_tertiary_title&gt;&lt;_type_work&gt;Journal Article; Research Support, Non-U.S. Gov&amp;apos;t&lt;/_type_work&gt;&lt;_url&gt;http://www.ncbi.nlm.nih.gov/entrez/query.fcgi?cmd=Retrieve&amp;amp;db=pubmed&amp;amp;dopt=Abstract&amp;amp;list_uids=28733251&amp;amp;query_hl=1&lt;/_url&gt;&lt;_volume&gt;91&lt;/_volume&gt;&lt;/Details&gt;&lt;Extra&gt;&lt;DBUID&gt;{5F24E993-36DC-4BB8-9AF7-77EC08C6451A}&lt;/DBUID&gt;&lt;/Extra&gt;&lt;/Item&gt;&lt;/References&gt;&lt;/Group&gt;&lt;/Citation&gt;_x000a_"/>
    <w:docVar w:name="NE.Ref{C86B7968-2CE7-478A-BD28-E9DE998DA3BC}" w:val=" ADDIN NE.Ref.{C86B7968-2CE7-478A-BD28-E9DE998DA3BC}&lt;Citation&gt;&lt;Group&gt;&lt;References&gt;&lt;Item&gt;&lt;ID&gt;10&lt;/ID&gt;&lt;UID&gt;{0E6E0FE6-82E0-4A0C-9DC6-B00363B5B5FC}&lt;/UID&gt;&lt;Title&gt;Hepatocellular carcinoma&lt;/Title&gt;&lt;Template&gt;Journal Article&lt;/Template&gt;&lt;Star&gt;0&lt;/Star&gt;&lt;Tag&gt;0&lt;/Tag&gt;&lt;Author&gt;Badvie, S&lt;/Author&gt;&lt;Year&gt;2000&lt;/Year&gt;&lt;Details&gt;&lt;_accession_num&gt;10622772&lt;/_accession_num&gt;&lt;_author_adr&gt;The Guy&amp;apos;s, King&amp;apos;s College &amp;amp; St Thomas&amp;apos; Medical School, London, UK.&lt;/_author_adr&gt;&lt;_date_display&gt;2000 Jan&lt;/_date_display&gt;&lt;_date&gt;2000-01-01&lt;/_date&gt;&lt;_isbn&gt;0032-5473 (Print); 0032-5473 (Linking)&lt;/_isbn&gt;&lt;_issue&gt;891&lt;/_issue&gt;&lt;_journal&gt;Postgrad Med J&lt;/_journal&gt;&lt;_keywords&gt;Antineoplastic Agents/therapeutic use; Biomarkers; Carcinoma, Hepatocellular/diagnosis/etiology/*therapy; Contrast Media; Hepatectomy/methods; Hepatitis, Viral, Human/complications; Humans; Liver Neoplasms/diagnosis/etiology/*therapy; Liver Transplantation/methods; Prognosis&lt;/_keywords&gt;&lt;_language&gt;eng&lt;/_language&gt;&lt;_pages&gt;4-11&lt;/_pages&gt;&lt;_tertiary_title&gt;Postgraduate medical journal&lt;/_tertiary_title&gt;&lt;_type_work&gt;Journal Article; Research Support, Non-U.S. Gov&amp;apos;t; Review&lt;/_type_work&gt;&lt;_url&gt;http://www.ncbi.nlm.nih.gov/entrez/query.fcgi?cmd=Retrieve&amp;amp;db=pubmed&amp;amp;dopt=Abstract&amp;amp;list_uids=10622772&amp;amp;query_hl=1&lt;/_url&gt;&lt;_volume&gt;76&lt;/_volume&gt;&lt;_created&gt;62317017&lt;/_created&gt;&lt;_modified&gt;62317017&lt;/_modified&gt;&lt;_impact_factor&gt;   1.874&lt;/_impact_factor&gt;&lt;_collection_scope&gt;SCI;SCIE;&lt;/_collection_scope&gt;&lt;/Details&gt;&lt;Extra&gt;&lt;DBUID&gt;{5F24E993-36DC-4BB8-9AF7-77EC08C6451A}&lt;/DBUID&gt;&lt;/Extra&gt;&lt;/Item&gt;&lt;/References&gt;&lt;/Group&gt;&lt;/Citation&gt;_x000a_"/>
    <w:docVar w:name="NE.Ref{DAF04E18-A71A-485A-B9A1-F47A5260A8D9}" w:val=" ADDIN NE.Ref.{DAF04E18-A71A-485A-B9A1-F47A5260A8D9}&lt;Citation&gt;&lt;Group&gt;&lt;References&gt;&lt;Item&gt;&lt;ID&gt;10&lt;/ID&gt;&lt;UID&gt;{0E6E0FE6-82E0-4A0C-9DC6-B00363B5B5FC}&lt;/UID&gt;&lt;Title&gt;Hepatocellular carcinoma&lt;/Title&gt;&lt;Template&gt;Journal Article&lt;/Template&gt;&lt;Star&gt;0&lt;/Star&gt;&lt;Tag&gt;0&lt;/Tag&gt;&lt;Author&gt;Badvie, S&lt;/Author&gt;&lt;Year&gt;2000&lt;/Year&gt;&lt;Details&gt;&lt;_accession_num&gt;10622772&lt;/_accession_num&gt;&lt;_author_adr&gt;The Guy&amp;apos;s, King&amp;apos;s College &amp;amp; St Thomas&amp;apos; Medical School, London, UK.&lt;/_author_adr&gt;&lt;_collection_scope&gt;SCI;SCIE;&lt;/_collection_scope&gt;&lt;_created&gt;62317017&lt;/_created&gt;&lt;_date&gt;2000-01-01&lt;/_date&gt;&lt;_date_display&gt;2000 Jan&lt;/_date_display&gt;&lt;_impact_factor&gt;   2.078&lt;/_impact_factor&gt;&lt;_isbn&gt;0032-5473 (Print); 0032-5473 (Linking)&lt;/_isbn&gt;&lt;_issue&gt;891&lt;/_issue&gt;&lt;_journal&gt;Postgrad Med J&lt;/_journal&gt;&lt;_keywords&gt;Antineoplastic Agents/therapeutic use; Biomarkers; Carcinoma, Hepatocellular/diagnosis/etiology/*therapy; Contrast Media; Hepatectomy/methods; Hepatitis, Viral, Human/complications; Humans; Liver Neoplasms/diagnosis/etiology/*therapy; Liver Transplantation/methods; Prognosis&lt;/_keywords&gt;&lt;_language&gt;eng&lt;/_language&gt;&lt;_modified&gt;62323233&lt;/_modified&gt;&lt;_pages&gt;4-11&lt;/_pages&gt;&lt;_tertiary_title&gt;Postgraduate medical journal&lt;/_tertiary_title&gt;&lt;_type_work&gt;Journal Article; Research Support, Non-U.S. Gov&amp;apos;t; Review&lt;/_type_work&gt;&lt;_url&gt;http://www.ncbi.nlm.nih.gov/entrez/query.fcgi?cmd=Retrieve&amp;amp;db=pubmed&amp;amp;dopt=Abstract&amp;amp;list_uids=10622772&amp;amp;query_hl=1&lt;/_url&gt;&lt;_volume&gt;76&lt;/_volume&gt;&lt;/Details&gt;&lt;Extra&gt;&lt;DBUID&gt;{5F24E993-36DC-4BB8-9AF7-77EC08C6451A}&lt;/DBUID&gt;&lt;/Extra&gt;&lt;/Item&gt;&lt;/References&gt;&lt;/Group&gt;&lt;/Citation&gt;_x000a_"/>
    <w:docVar w:name="NE.Ref{ED2D9ED4-B14C-458E-ACEC-9137BB52F2CA}" w:val=" ADDIN NE.Ref.{ED2D9ED4-B14C-458E-ACEC-9137BB52F2CA}&lt;Citation&gt;&lt;Group&gt;&lt;References&gt;&lt;Item&gt;&lt;ID&gt;15&lt;/ID&gt;&lt;UID&gt;{BC7C09A2-A854-457B-BFC8-EA1FBB91A6DD}&lt;/UID&gt;&lt;Title&gt;BTG2 Is Down-Regulated and Inhibits Cancer Stem Cell-Like Features of Side Population Cells in Hepatocellular Carcinoma&lt;/Title&gt;&lt;Template&gt;Journal Article&lt;/Template&gt;&lt;Star&gt;0&lt;/Star&gt;&lt;Tag&gt;0&lt;/Tag&gt;&lt;Author&gt;Huang, C S; Zhai, J M; Zhu, X X; Cai, J P; Chen, W; Li, J H; Yin, X Y&lt;/Author&gt;&lt;Year&gt;2017&lt;/Year&gt;&lt;Details&gt;&lt;_accession_num&gt;29098552&lt;/_accession_num&gt;&lt;_author_adr&gt;Department of Pancreato-Biliary Surgery, The First Affiliated Hospital, Sun Yat-Sen University, Guangzhou, 510080, China.; Department of General Surgery, The First Affiliated Hospital, Henan Science and Technology University, Luoyang, 471000, China.; Department of Pancreato-Biliary Surgery, The First Affiliated Hospital, Sun Yat-Sen University, Guangzhou, 510080, China.; Department of Pancreato-Biliary Surgery, The First Affiliated Hospital, Sun Yat-Sen University, Guangzhou, 510080, China.; Department of Pancreato-Biliary Surgery, The First Affiliated Hospital, Sun Yat-Sen University, Guangzhou, 510080, China.; Department of Pancreato-Biliary Surgery, The First Affiliated Hospital, Sun Yat-Sen University, Guangzhou, 510080, China.; Department of Pancreato-Biliary Surgery, The First Affiliated Hospital, Sun Yat-Sen University, Guangzhou, 510080, China. yinxy@medmail.com.cn.&lt;/_author_adr&gt;&lt;_date_display&gt;2017 Dec&lt;/_date_display&gt;&lt;_date&gt;2017-12-01&lt;/_date&gt;&lt;_doi&gt;10.1007/s10620-017-4829-y&lt;/_doi&gt;&lt;_isbn&gt;1573-2568 (Electronic); 0163-2116 (Linking)&lt;/_isbn&gt;&lt;_issue&gt;12&lt;/_issue&gt;&lt;_journal&gt;Dig Dis Sci&lt;/_journal&gt;&lt;_keywords&gt;Animals; Carcinogenesis; Carcinoma, Hepatocellular/*metabolism/mortality/pathology; Cell Line, Tumor; China/epidemiology; Female; Gene Expression Regulation, Neoplastic; Humans; Immediate-Early Proteins/*metabolism; Liver/pathology; Liver Neoplasms/*metabolism/mortality/pathology; Male; Middle Aged; Side-Population Cells/*physiology; Tumor Suppressor Proteins/*metabolism*B cell translocation gene 2; *Cancer stem cell; *Hepatocellular carcinoma; *Side population cells&lt;/_keywords&gt;&lt;_language&gt;eng&lt;/_language&gt;&lt;_pages&gt;3501-3510&lt;/_pages&gt;&lt;_tertiary_title&gt;Digestive diseases and sciences&lt;/_tertiary_title&gt;&lt;_type_work&gt;Journal Article&lt;/_type_work&gt;&lt;_url&gt;http://www.ncbi.nlm.nih.gov/entrez/query.fcgi?cmd=Retrieve&amp;amp;db=pubmed&amp;amp;dopt=Abstract&amp;amp;list_uids=29098552&amp;amp;query_hl=1&lt;/_url&gt;&lt;_volume&gt;62&lt;/_volume&gt;&lt;_created&gt;62317359&lt;/_created&gt;&lt;_modified&gt;62317359&lt;/_modified&gt;&lt;_impact_factor&gt;   2.875&lt;/_impact_factor&gt;&lt;/Details&gt;&lt;Extra&gt;&lt;DBUID&gt;{5F24E993-36DC-4BB8-9AF7-77EC08C6451A}&lt;/DBUID&gt;&lt;/Extra&gt;&lt;/Item&gt;&lt;/References&gt;&lt;/Group&gt;&lt;/Citation&gt;_x000a_"/>
    <w:docVar w:name="NE.Ref{F07F9BDA-FACF-4EB5-9F8F-338B1E9F06A7}" w:val=" ADDIN NE.Ref.{F07F9BDA-FACF-4EB5-9F8F-338B1E9F06A7}&lt;Citation&gt;&lt;Group&gt;&lt;References&gt;&lt;Item&gt;&lt;ID&gt;15&lt;/ID&gt;&lt;UID&gt;{BC7C09A2-A854-457B-BFC8-EA1FBB91A6DD}&lt;/UID&gt;&lt;Title&gt;BTG2 Is Down-Regulated and Inhibits Cancer Stem Cell-Like Features of Side Population Cells in Hepatocellular Carcinoma&lt;/Title&gt;&lt;Template&gt;Journal Article&lt;/Template&gt;&lt;Star&gt;0&lt;/Star&gt;&lt;Tag&gt;0&lt;/Tag&gt;&lt;Author&gt;Huang, C S; Zhai, J M; Zhu, X X; Cai, J P; Chen, W; Li, J H; Yin, X Y&lt;/Author&gt;&lt;Year&gt;2017&lt;/Year&gt;&lt;Details&gt;&lt;_accession_num&gt;29098552&lt;/_accession_num&gt;&lt;_author_adr&gt;Department of Pancreato-Biliary Surgery, The First Affiliated Hospital, Sun Yat-Sen University, Guangzhou, 510080, China.; Department of General Surgery, The First Affiliated Hospital, Henan Science and Technology University, Luoyang, 471000, China.; Department of Pancreato-Biliary Surgery, The First Affiliated Hospital, Sun Yat-Sen University, Guangzhou, 510080, China.; Department of Pancreato-Biliary Surgery, The First Affiliated Hospital, Sun Yat-Sen University, Guangzhou, 510080, China.; Department of Pancreato-Biliary Surgery, The First Affiliated Hospital, Sun Yat-Sen University, Guangzhou, 510080, China.; Department of Pancreato-Biliary Surgery, The First Affiliated Hospital, Sun Yat-Sen University, Guangzhou, 510080, China.; Department of Pancreato-Biliary Surgery, The First Affiliated Hospital, Sun Yat-Sen University, Guangzhou, 510080, China. yinxy@medmail.com.cn.&lt;/_author_adr&gt;&lt;_created&gt;62317359&lt;/_created&gt;&lt;_date&gt;2017-12-01&lt;/_date&gt;&lt;_date_display&gt;2017 Dec&lt;/_date_display&gt;&lt;_doi&gt;10.1007/s10620-017-4829-y&lt;/_doi&gt;&lt;_impact_factor&gt;   2.819&lt;/_impact_factor&gt;&lt;_isbn&gt;1573-2568 (Electronic); 0163-2116 (Linking)&lt;/_isbn&gt;&lt;_issue&gt;12&lt;/_issue&gt;&lt;_journal&gt;Dig Dis Sci&lt;/_journal&gt;&lt;_keywords&gt;Animals; Carcinogenesis; Carcinoma, Hepatocellular/*metabolism/mortality/pathology; Cell Line, Tumor; China/epidemiology; Female; Gene Expression Regulation, Neoplastic; Humans; Immediate-Early Proteins/*metabolism; Liver/pathology; Liver Neoplasms/*metabolism/mortality/pathology; Male; Middle Aged; Side-Population Cells/*physiology; Tumor Suppressor Proteins/*metabolism*B cell translocation gene 2; *Cancer stem cell; *Hepatocellular carcinoma; *Side population cells&lt;/_keywords&gt;&lt;_language&gt;eng&lt;/_language&gt;&lt;_modified&gt;62318336&lt;/_modified&gt;&lt;_pages&gt;3501-3510&lt;/_pages&gt;&lt;_tertiary_title&gt;Digestive diseases and sciences&lt;/_tertiary_title&gt;&lt;_type_work&gt;Journal Article&lt;/_type_work&gt;&lt;_url&gt;http://www.ncbi.nlm.nih.gov/entrez/query.fcgi?cmd=Retrieve&amp;amp;db=pubmed&amp;amp;dopt=Abstract&amp;amp;list_uids=29098552&amp;amp;query_hl=1&lt;/_url&gt;&lt;_volume&gt;62&lt;/_volume&gt;&lt;/Details&gt;&lt;Extra&gt;&lt;DBUID&gt;{5F24E993-36DC-4BB8-9AF7-77EC08C6451A}&lt;/DBUID&gt;&lt;/Extra&gt;&lt;/Item&gt;&lt;/References&gt;&lt;/Group&gt;&lt;/Citation&gt;_x000a_"/>
    <w:docVar w:name="NE.Ref{F168D4C1-9519-4320-A460-E55A88773E00}" w:val=" ADDIN NE.Ref.{F168D4C1-9519-4320-A460-E55A88773E00}&lt;Citation&gt;&lt;Group&gt;&lt;References&gt;&lt;Item&gt;&lt;ID&gt;8&lt;/ID&gt;&lt;UID&gt;{74D6633D-F2AD-4114-ABC5-643F902B7C0E}&lt;/UID&gt;&lt;Title&gt;Identification and dynamic changes of RNAs isolated from RALY-containing ribonucleoprotein complexes&lt;/Title&gt;&lt;Template&gt;Journal Article&lt;/Template&gt;&lt;Star&gt;0&lt;/Star&gt;&lt;Tag&gt;0&lt;/Tag&gt;&lt;Author&gt;Rossi, A; Moro, A; Tebaldi, T; Cornella, N; Gasperini, L; Lunelli, L; Quattrone, A; Viero, G; Macchi, P&lt;/Author&gt;&lt;Year&gt;2017&lt;/Year&gt;&lt;Details&gt;&lt;_accession_num&gt;28379492&lt;/_accession_num&gt;&lt;_author_adr&gt;Laboratory of Molecular and Cellular Neurobiology, Centre for Integrative Biology, University of Trento, via Sommarive 9, 38123 Trento (TN), Italy.; Laboratory of Molecular and Cellular Neurobiology, Centre for Integrative Biology, University of Trento, via Sommarive 9, 38123 Trento (TN), Italy.; Laboratory of Translational Genomics, CIBIO - Centre for Integrative Biology, University of Trento, Italy.; Laboratory of Molecular and Cellular Neurobiology, Centre for Integrative Biology, University of Trento, via Sommarive 9, 38123 Trento (TN), Italy.; Laboratory of Molecular and Cellular Neurobiology, Centre for Integrative Biology, University of Trento, via Sommarive 9, 38123 Trento (TN), Italy.; Laboratory of Biomolecular Sequence and Structure Analysis for Health, Fondazione Bruno Kessler, Via Sommarive 18, 38123 Povo (TN), Italy.; Laboratory of Translational Genomics, CIBIO - Centre for Integrative Biology, University of Trento, Italy.; Institute of Biophysics, CNR-Italian National Council for Research, via Sommarive 18, 38123 Trento (TN), Italy.; Laboratory of Molecular and Cellular Neurobiology, Centre for Integrative Biology, University of Trento, via Sommarive 9, 38123 Trento (TN), Italy.&lt;/_author_adr&gt;&lt;_collection_scope&gt;SCI;SCIE;&lt;/_collection_scope&gt;&lt;_created&gt;62239704&lt;/_created&gt;&lt;_date&gt;2017-06-20&lt;/_date&gt;&lt;_date_display&gt;2017 Jun 20&lt;/_date_display&gt;&lt;_doi&gt;10.1093/nar/gkx235&lt;/_doi&gt;&lt;_impact_factor&gt;  10.162&lt;/_impact_factor&gt;&lt;_isbn&gt;1362-4962 (Electronic); 0305-1048 (Linking)&lt;/_isbn&gt;&lt;_issue&gt;11&lt;/_issue&gt;&lt;_journal&gt;Nucleic Acids Res&lt;/_journal&gt;&lt;_keywords&gt;3&amp;apos; Untranslated Regions; Annexin A1/genetics/metabolism; Carcinogenesis/genetics/metabolism; Cell Cycle; Gene Expression Regulation, Neoplastic; HEK293 Cells; HeLa Cells; Heterogeneous-Nuclear Ribonucleoprotein Group C/*physiology; Humans; Jurkat Cells; MCF-7 Cells; Polyribosomes/metabolism; Protein Binding; RNA, Messenger/*metabolism&lt;/_keywords&gt;&lt;_language&gt;eng&lt;/_language&gt;&lt;_modified&gt;62239705&lt;/_modified&gt;&lt;_ori_publication&gt;(c) The Author(s) 2017. Published by Oxford University Press on behalf of Nucleic_x000d__x000a_      Acids Research.&lt;/_ori_publication&gt;&lt;_pages&gt;6775-6792&lt;/_pages&gt;&lt;_tertiary_title&gt;Nucleic acids research&lt;/_tertiary_title&gt;&lt;_type_work&gt;Journal Article&lt;/_type_work&gt;&lt;_url&gt;http://www.ncbi.nlm.nih.gov/entrez/query.fcgi?cmd=Retrieve&amp;amp;db=pubmed&amp;amp;dopt=Abstract&amp;amp;list_uids=28379492&amp;amp;query_hl=1&lt;/_url&gt;&lt;_volume&gt;45&lt;/_volume&gt;&lt;/Details&gt;&lt;Extra&gt;&lt;DBUID&gt;{5F24E993-36DC-4BB8-9AF7-77EC08C6451A}&lt;/DBUID&gt;&lt;/Extra&gt;&lt;/Item&gt;&lt;/References&gt;&lt;/Group&gt;&lt;/Citation&gt;_x000a_"/>
    <w:docVar w:name="ne_docsoft" w:val="MSWord"/>
    <w:docVar w:name="ne_docversion" w:val="NoteExpress 2.0"/>
    <w:docVar w:name="ne_stylename" w:val="Academic Medicine"/>
  </w:docVars>
  <w:rsids>
    <w:rsidRoot w:val="00F24A85"/>
    <w:rsid w:val="00000877"/>
    <w:rsid w:val="00001AEB"/>
    <w:rsid w:val="00001E3F"/>
    <w:rsid w:val="000032EC"/>
    <w:rsid w:val="00004EE0"/>
    <w:rsid w:val="00005356"/>
    <w:rsid w:val="000071A8"/>
    <w:rsid w:val="00010FA8"/>
    <w:rsid w:val="00011D77"/>
    <w:rsid w:val="00012251"/>
    <w:rsid w:val="000141CA"/>
    <w:rsid w:val="00015136"/>
    <w:rsid w:val="000257B0"/>
    <w:rsid w:val="000304C8"/>
    <w:rsid w:val="00030E53"/>
    <w:rsid w:val="00031417"/>
    <w:rsid w:val="000340F6"/>
    <w:rsid w:val="000342DF"/>
    <w:rsid w:val="000353F2"/>
    <w:rsid w:val="00041730"/>
    <w:rsid w:val="000418BF"/>
    <w:rsid w:val="00041F54"/>
    <w:rsid w:val="00042B54"/>
    <w:rsid w:val="00044D83"/>
    <w:rsid w:val="00050251"/>
    <w:rsid w:val="0005202A"/>
    <w:rsid w:val="000524A7"/>
    <w:rsid w:val="00052572"/>
    <w:rsid w:val="000555F6"/>
    <w:rsid w:val="000561DA"/>
    <w:rsid w:val="0006224B"/>
    <w:rsid w:val="0006340B"/>
    <w:rsid w:val="000640F0"/>
    <w:rsid w:val="00064DBB"/>
    <w:rsid w:val="000657BC"/>
    <w:rsid w:val="00065993"/>
    <w:rsid w:val="0007306F"/>
    <w:rsid w:val="00075359"/>
    <w:rsid w:val="0007632F"/>
    <w:rsid w:val="000815F5"/>
    <w:rsid w:val="000822E0"/>
    <w:rsid w:val="00083B51"/>
    <w:rsid w:val="00085D5B"/>
    <w:rsid w:val="00090606"/>
    <w:rsid w:val="000A547F"/>
    <w:rsid w:val="000A7F47"/>
    <w:rsid w:val="000B1939"/>
    <w:rsid w:val="000B3F2A"/>
    <w:rsid w:val="000C11EF"/>
    <w:rsid w:val="000C20CF"/>
    <w:rsid w:val="000C37CE"/>
    <w:rsid w:val="000C3DA2"/>
    <w:rsid w:val="000C4699"/>
    <w:rsid w:val="000D0129"/>
    <w:rsid w:val="000D2A60"/>
    <w:rsid w:val="000D69FC"/>
    <w:rsid w:val="000D6CC6"/>
    <w:rsid w:val="000D7C29"/>
    <w:rsid w:val="000E4027"/>
    <w:rsid w:val="000E4ABD"/>
    <w:rsid w:val="000F45FC"/>
    <w:rsid w:val="000F6824"/>
    <w:rsid w:val="00100650"/>
    <w:rsid w:val="00100BA8"/>
    <w:rsid w:val="00105365"/>
    <w:rsid w:val="00107AF3"/>
    <w:rsid w:val="00110080"/>
    <w:rsid w:val="0011272F"/>
    <w:rsid w:val="00113044"/>
    <w:rsid w:val="00115854"/>
    <w:rsid w:val="00115C16"/>
    <w:rsid w:val="00115C74"/>
    <w:rsid w:val="00116D51"/>
    <w:rsid w:val="001172CA"/>
    <w:rsid w:val="00117318"/>
    <w:rsid w:val="00117F95"/>
    <w:rsid w:val="001205C8"/>
    <w:rsid w:val="0012306E"/>
    <w:rsid w:val="00131EF3"/>
    <w:rsid w:val="0013315A"/>
    <w:rsid w:val="001338DA"/>
    <w:rsid w:val="001344BB"/>
    <w:rsid w:val="00134A9D"/>
    <w:rsid w:val="00135013"/>
    <w:rsid w:val="00135CD5"/>
    <w:rsid w:val="00135DFE"/>
    <w:rsid w:val="001410F8"/>
    <w:rsid w:val="0014266A"/>
    <w:rsid w:val="00142BF8"/>
    <w:rsid w:val="00143628"/>
    <w:rsid w:val="0014594E"/>
    <w:rsid w:val="00146A70"/>
    <w:rsid w:val="0015075E"/>
    <w:rsid w:val="00160B25"/>
    <w:rsid w:val="00163FDA"/>
    <w:rsid w:val="00171C2E"/>
    <w:rsid w:val="00173F95"/>
    <w:rsid w:val="00174E0D"/>
    <w:rsid w:val="001756AF"/>
    <w:rsid w:val="00176DA4"/>
    <w:rsid w:val="001801D3"/>
    <w:rsid w:val="001846FC"/>
    <w:rsid w:val="0018484F"/>
    <w:rsid w:val="00186FD7"/>
    <w:rsid w:val="001873FD"/>
    <w:rsid w:val="0019436F"/>
    <w:rsid w:val="00194990"/>
    <w:rsid w:val="00195CFE"/>
    <w:rsid w:val="001A0A08"/>
    <w:rsid w:val="001A1451"/>
    <w:rsid w:val="001A16F5"/>
    <w:rsid w:val="001C003E"/>
    <w:rsid w:val="001C378C"/>
    <w:rsid w:val="001C701B"/>
    <w:rsid w:val="001D1D90"/>
    <w:rsid w:val="001D3281"/>
    <w:rsid w:val="001D6FBD"/>
    <w:rsid w:val="001D75F5"/>
    <w:rsid w:val="001F096F"/>
    <w:rsid w:val="001F0E89"/>
    <w:rsid w:val="001F10DC"/>
    <w:rsid w:val="001F3907"/>
    <w:rsid w:val="001F3D34"/>
    <w:rsid w:val="001F5A25"/>
    <w:rsid w:val="001F5E1E"/>
    <w:rsid w:val="001F79BF"/>
    <w:rsid w:val="001F7FE1"/>
    <w:rsid w:val="00201F92"/>
    <w:rsid w:val="002054FA"/>
    <w:rsid w:val="00205FB9"/>
    <w:rsid w:val="00206164"/>
    <w:rsid w:val="00213AB7"/>
    <w:rsid w:val="002157F7"/>
    <w:rsid w:val="00216173"/>
    <w:rsid w:val="00220CBA"/>
    <w:rsid w:val="00222671"/>
    <w:rsid w:val="00225BCB"/>
    <w:rsid w:val="00226F4A"/>
    <w:rsid w:val="00230786"/>
    <w:rsid w:val="00231C4B"/>
    <w:rsid w:val="002354B6"/>
    <w:rsid w:val="002410F6"/>
    <w:rsid w:val="002451F3"/>
    <w:rsid w:val="0024575F"/>
    <w:rsid w:val="00245A66"/>
    <w:rsid w:val="00250D6A"/>
    <w:rsid w:val="00253C17"/>
    <w:rsid w:val="002576BF"/>
    <w:rsid w:val="00262081"/>
    <w:rsid w:val="00263DEE"/>
    <w:rsid w:val="00265108"/>
    <w:rsid w:val="002660BC"/>
    <w:rsid w:val="00270049"/>
    <w:rsid w:val="00270103"/>
    <w:rsid w:val="002714CF"/>
    <w:rsid w:val="002728C9"/>
    <w:rsid w:val="002728F3"/>
    <w:rsid w:val="00274799"/>
    <w:rsid w:val="002859DE"/>
    <w:rsid w:val="002867C9"/>
    <w:rsid w:val="0029344A"/>
    <w:rsid w:val="00295409"/>
    <w:rsid w:val="00296FA6"/>
    <w:rsid w:val="002A27A1"/>
    <w:rsid w:val="002A570B"/>
    <w:rsid w:val="002A625E"/>
    <w:rsid w:val="002A6874"/>
    <w:rsid w:val="002B0A1D"/>
    <w:rsid w:val="002B1568"/>
    <w:rsid w:val="002B2B08"/>
    <w:rsid w:val="002B4013"/>
    <w:rsid w:val="002B59BD"/>
    <w:rsid w:val="002B7C78"/>
    <w:rsid w:val="002C03E8"/>
    <w:rsid w:val="002C131F"/>
    <w:rsid w:val="002C141C"/>
    <w:rsid w:val="002C1A9B"/>
    <w:rsid w:val="002C1CF5"/>
    <w:rsid w:val="002C3E22"/>
    <w:rsid w:val="002C40E8"/>
    <w:rsid w:val="002C4F15"/>
    <w:rsid w:val="002C5630"/>
    <w:rsid w:val="002C7290"/>
    <w:rsid w:val="002D02B5"/>
    <w:rsid w:val="002D0CBB"/>
    <w:rsid w:val="002D233B"/>
    <w:rsid w:val="002D2B08"/>
    <w:rsid w:val="002D397A"/>
    <w:rsid w:val="002D78A4"/>
    <w:rsid w:val="002E3933"/>
    <w:rsid w:val="002E4327"/>
    <w:rsid w:val="002E5DC7"/>
    <w:rsid w:val="002E75BE"/>
    <w:rsid w:val="002E7DD1"/>
    <w:rsid w:val="002F1D81"/>
    <w:rsid w:val="002F5675"/>
    <w:rsid w:val="00300151"/>
    <w:rsid w:val="0030047F"/>
    <w:rsid w:val="00300583"/>
    <w:rsid w:val="0030127D"/>
    <w:rsid w:val="003017D8"/>
    <w:rsid w:val="00302658"/>
    <w:rsid w:val="00303128"/>
    <w:rsid w:val="003048EA"/>
    <w:rsid w:val="0031046A"/>
    <w:rsid w:val="0031114C"/>
    <w:rsid w:val="00312800"/>
    <w:rsid w:val="00313ADB"/>
    <w:rsid w:val="00314215"/>
    <w:rsid w:val="00315A65"/>
    <w:rsid w:val="00316D75"/>
    <w:rsid w:val="00320CB7"/>
    <w:rsid w:val="003224BA"/>
    <w:rsid w:val="00322C72"/>
    <w:rsid w:val="00327956"/>
    <w:rsid w:val="00327B38"/>
    <w:rsid w:val="00333233"/>
    <w:rsid w:val="0033359C"/>
    <w:rsid w:val="00341BF6"/>
    <w:rsid w:val="003428AB"/>
    <w:rsid w:val="00342EDE"/>
    <w:rsid w:val="00343C7C"/>
    <w:rsid w:val="00345743"/>
    <w:rsid w:val="00346E83"/>
    <w:rsid w:val="003474B3"/>
    <w:rsid w:val="00350B84"/>
    <w:rsid w:val="00352F8F"/>
    <w:rsid w:val="0035349D"/>
    <w:rsid w:val="00357570"/>
    <w:rsid w:val="0036092C"/>
    <w:rsid w:val="00360D95"/>
    <w:rsid w:val="00361765"/>
    <w:rsid w:val="003621D8"/>
    <w:rsid w:val="00364D0B"/>
    <w:rsid w:val="00365199"/>
    <w:rsid w:val="00365C30"/>
    <w:rsid w:val="00366CC1"/>
    <w:rsid w:val="0036752A"/>
    <w:rsid w:val="0036773A"/>
    <w:rsid w:val="00372361"/>
    <w:rsid w:val="00372A40"/>
    <w:rsid w:val="00375CDB"/>
    <w:rsid w:val="00376806"/>
    <w:rsid w:val="00380C87"/>
    <w:rsid w:val="0038103A"/>
    <w:rsid w:val="00383BC1"/>
    <w:rsid w:val="00386FC8"/>
    <w:rsid w:val="00392CEB"/>
    <w:rsid w:val="003945FE"/>
    <w:rsid w:val="00395D4C"/>
    <w:rsid w:val="0039662F"/>
    <w:rsid w:val="003A0938"/>
    <w:rsid w:val="003A2285"/>
    <w:rsid w:val="003A2D52"/>
    <w:rsid w:val="003A44E4"/>
    <w:rsid w:val="003A66F5"/>
    <w:rsid w:val="003B0F9C"/>
    <w:rsid w:val="003B2244"/>
    <w:rsid w:val="003B2F1C"/>
    <w:rsid w:val="003B3009"/>
    <w:rsid w:val="003C1B76"/>
    <w:rsid w:val="003C3CFC"/>
    <w:rsid w:val="003C4F96"/>
    <w:rsid w:val="003C5458"/>
    <w:rsid w:val="003C57DE"/>
    <w:rsid w:val="003C5FBA"/>
    <w:rsid w:val="003D0478"/>
    <w:rsid w:val="003D090B"/>
    <w:rsid w:val="003D0FF0"/>
    <w:rsid w:val="003D1918"/>
    <w:rsid w:val="003D2DDD"/>
    <w:rsid w:val="003D617D"/>
    <w:rsid w:val="003E266F"/>
    <w:rsid w:val="003E3BDD"/>
    <w:rsid w:val="003F51C1"/>
    <w:rsid w:val="003F56C3"/>
    <w:rsid w:val="003F5737"/>
    <w:rsid w:val="003F782D"/>
    <w:rsid w:val="0040056C"/>
    <w:rsid w:val="004026EC"/>
    <w:rsid w:val="00405D28"/>
    <w:rsid w:val="0040668A"/>
    <w:rsid w:val="00407215"/>
    <w:rsid w:val="00410C29"/>
    <w:rsid w:val="0041253A"/>
    <w:rsid w:val="00412587"/>
    <w:rsid w:val="00412FF7"/>
    <w:rsid w:val="004137E1"/>
    <w:rsid w:val="00413E34"/>
    <w:rsid w:val="0041479C"/>
    <w:rsid w:val="00416383"/>
    <w:rsid w:val="0042775C"/>
    <w:rsid w:val="004315EB"/>
    <w:rsid w:val="00433D27"/>
    <w:rsid w:val="004346B8"/>
    <w:rsid w:val="00435CF3"/>
    <w:rsid w:val="004416ED"/>
    <w:rsid w:val="00441CAF"/>
    <w:rsid w:val="00445D07"/>
    <w:rsid w:val="00450685"/>
    <w:rsid w:val="00450F4D"/>
    <w:rsid w:val="00452C06"/>
    <w:rsid w:val="00457B8A"/>
    <w:rsid w:val="00457C70"/>
    <w:rsid w:val="00461C94"/>
    <w:rsid w:val="00462A11"/>
    <w:rsid w:val="0046586A"/>
    <w:rsid w:val="0046750A"/>
    <w:rsid w:val="00470385"/>
    <w:rsid w:val="0047145D"/>
    <w:rsid w:val="00475292"/>
    <w:rsid w:val="00476F7D"/>
    <w:rsid w:val="00477032"/>
    <w:rsid w:val="00482736"/>
    <w:rsid w:val="00483107"/>
    <w:rsid w:val="00487888"/>
    <w:rsid w:val="004879DF"/>
    <w:rsid w:val="00487DAA"/>
    <w:rsid w:val="004911F0"/>
    <w:rsid w:val="0049253F"/>
    <w:rsid w:val="0049573F"/>
    <w:rsid w:val="00496B1A"/>
    <w:rsid w:val="004A2545"/>
    <w:rsid w:val="004B1B9B"/>
    <w:rsid w:val="004B327C"/>
    <w:rsid w:val="004B3610"/>
    <w:rsid w:val="004B48EC"/>
    <w:rsid w:val="004B5F47"/>
    <w:rsid w:val="004B6057"/>
    <w:rsid w:val="004C1BEA"/>
    <w:rsid w:val="004C21C7"/>
    <w:rsid w:val="004C26FB"/>
    <w:rsid w:val="004C335C"/>
    <w:rsid w:val="004C6F73"/>
    <w:rsid w:val="004C7150"/>
    <w:rsid w:val="004C797A"/>
    <w:rsid w:val="004C7E41"/>
    <w:rsid w:val="004D211A"/>
    <w:rsid w:val="004D40DC"/>
    <w:rsid w:val="004E14F6"/>
    <w:rsid w:val="004E1DA0"/>
    <w:rsid w:val="004E319A"/>
    <w:rsid w:val="004E332B"/>
    <w:rsid w:val="004E3BBF"/>
    <w:rsid w:val="004E4474"/>
    <w:rsid w:val="004E46BF"/>
    <w:rsid w:val="004E7942"/>
    <w:rsid w:val="004E7D95"/>
    <w:rsid w:val="004F2633"/>
    <w:rsid w:val="004F2E54"/>
    <w:rsid w:val="005000B7"/>
    <w:rsid w:val="00501B1A"/>
    <w:rsid w:val="005041BE"/>
    <w:rsid w:val="00504350"/>
    <w:rsid w:val="00504906"/>
    <w:rsid w:val="00504CD4"/>
    <w:rsid w:val="0050564F"/>
    <w:rsid w:val="00507802"/>
    <w:rsid w:val="005100E3"/>
    <w:rsid w:val="00511351"/>
    <w:rsid w:val="00511EB4"/>
    <w:rsid w:val="00512F29"/>
    <w:rsid w:val="00514B22"/>
    <w:rsid w:val="00520198"/>
    <w:rsid w:val="00521A09"/>
    <w:rsid w:val="00525F56"/>
    <w:rsid w:val="00527999"/>
    <w:rsid w:val="005374A7"/>
    <w:rsid w:val="00540284"/>
    <w:rsid w:val="005411BE"/>
    <w:rsid w:val="00543510"/>
    <w:rsid w:val="00543F88"/>
    <w:rsid w:val="005449DB"/>
    <w:rsid w:val="005527CC"/>
    <w:rsid w:val="0055356C"/>
    <w:rsid w:val="00554263"/>
    <w:rsid w:val="00563797"/>
    <w:rsid w:val="00566A8E"/>
    <w:rsid w:val="00567876"/>
    <w:rsid w:val="00571D15"/>
    <w:rsid w:val="005728D6"/>
    <w:rsid w:val="005742E8"/>
    <w:rsid w:val="005746A3"/>
    <w:rsid w:val="005768A5"/>
    <w:rsid w:val="005771FF"/>
    <w:rsid w:val="00585554"/>
    <w:rsid w:val="00587987"/>
    <w:rsid w:val="00587B0D"/>
    <w:rsid w:val="0059098B"/>
    <w:rsid w:val="00594A89"/>
    <w:rsid w:val="005956D9"/>
    <w:rsid w:val="00595FEE"/>
    <w:rsid w:val="005A0C13"/>
    <w:rsid w:val="005A14B9"/>
    <w:rsid w:val="005A25BA"/>
    <w:rsid w:val="005A4379"/>
    <w:rsid w:val="005A569B"/>
    <w:rsid w:val="005A573D"/>
    <w:rsid w:val="005A7AE2"/>
    <w:rsid w:val="005B7089"/>
    <w:rsid w:val="005C05C4"/>
    <w:rsid w:val="005C0A86"/>
    <w:rsid w:val="005C0AA5"/>
    <w:rsid w:val="005C32DE"/>
    <w:rsid w:val="005C5791"/>
    <w:rsid w:val="005D015F"/>
    <w:rsid w:val="005D2127"/>
    <w:rsid w:val="005D3181"/>
    <w:rsid w:val="005D3401"/>
    <w:rsid w:val="005D5986"/>
    <w:rsid w:val="005D65EE"/>
    <w:rsid w:val="005D7B6C"/>
    <w:rsid w:val="005D7F81"/>
    <w:rsid w:val="005E20BC"/>
    <w:rsid w:val="005E4C54"/>
    <w:rsid w:val="005E65F1"/>
    <w:rsid w:val="005F0CF4"/>
    <w:rsid w:val="005F16F7"/>
    <w:rsid w:val="005F252D"/>
    <w:rsid w:val="005F2593"/>
    <w:rsid w:val="005F399C"/>
    <w:rsid w:val="005F4332"/>
    <w:rsid w:val="005F52D3"/>
    <w:rsid w:val="00600BE9"/>
    <w:rsid w:val="00600E2C"/>
    <w:rsid w:val="00602247"/>
    <w:rsid w:val="006054BA"/>
    <w:rsid w:val="00605775"/>
    <w:rsid w:val="006069DD"/>
    <w:rsid w:val="00613AA5"/>
    <w:rsid w:val="00613C0C"/>
    <w:rsid w:val="00616A8E"/>
    <w:rsid w:val="00620C5B"/>
    <w:rsid w:val="006218AA"/>
    <w:rsid w:val="00621C9C"/>
    <w:rsid w:val="006224EB"/>
    <w:rsid w:val="00626088"/>
    <w:rsid w:val="00631039"/>
    <w:rsid w:val="00633EEB"/>
    <w:rsid w:val="00635F6C"/>
    <w:rsid w:val="00636949"/>
    <w:rsid w:val="0064206D"/>
    <w:rsid w:val="00650E21"/>
    <w:rsid w:val="00653DBA"/>
    <w:rsid w:val="00653F68"/>
    <w:rsid w:val="00656A64"/>
    <w:rsid w:val="00656DFA"/>
    <w:rsid w:val="006574F0"/>
    <w:rsid w:val="00657F68"/>
    <w:rsid w:val="006655C5"/>
    <w:rsid w:val="006701B6"/>
    <w:rsid w:val="00671C6D"/>
    <w:rsid w:val="006722F0"/>
    <w:rsid w:val="00674280"/>
    <w:rsid w:val="00674344"/>
    <w:rsid w:val="00674566"/>
    <w:rsid w:val="00683B8B"/>
    <w:rsid w:val="00684871"/>
    <w:rsid w:val="00685649"/>
    <w:rsid w:val="006859ED"/>
    <w:rsid w:val="00685BD5"/>
    <w:rsid w:val="006928AB"/>
    <w:rsid w:val="00695A27"/>
    <w:rsid w:val="006A12C1"/>
    <w:rsid w:val="006A2BD4"/>
    <w:rsid w:val="006A2D42"/>
    <w:rsid w:val="006A6A8B"/>
    <w:rsid w:val="006B20AA"/>
    <w:rsid w:val="006B4CC9"/>
    <w:rsid w:val="006B58B9"/>
    <w:rsid w:val="006B7CE6"/>
    <w:rsid w:val="006C05DA"/>
    <w:rsid w:val="006C166A"/>
    <w:rsid w:val="006C1F90"/>
    <w:rsid w:val="006D242D"/>
    <w:rsid w:val="006D2682"/>
    <w:rsid w:val="006D28AE"/>
    <w:rsid w:val="006D2F30"/>
    <w:rsid w:val="006D3C72"/>
    <w:rsid w:val="006D3EAC"/>
    <w:rsid w:val="006D4392"/>
    <w:rsid w:val="006E236D"/>
    <w:rsid w:val="006E43AA"/>
    <w:rsid w:val="006E626B"/>
    <w:rsid w:val="006E6838"/>
    <w:rsid w:val="006F28F7"/>
    <w:rsid w:val="006F3DEB"/>
    <w:rsid w:val="006F75C8"/>
    <w:rsid w:val="006F7B6E"/>
    <w:rsid w:val="007001BA"/>
    <w:rsid w:val="0070036C"/>
    <w:rsid w:val="007033E3"/>
    <w:rsid w:val="007045F5"/>
    <w:rsid w:val="00707162"/>
    <w:rsid w:val="00710600"/>
    <w:rsid w:val="007109E7"/>
    <w:rsid w:val="00710B58"/>
    <w:rsid w:val="00715D05"/>
    <w:rsid w:val="00717720"/>
    <w:rsid w:val="00726B06"/>
    <w:rsid w:val="00727DF7"/>
    <w:rsid w:val="00732D07"/>
    <w:rsid w:val="00733F8E"/>
    <w:rsid w:val="007362AF"/>
    <w:rsid w:val="0074363E"/>
    <w:rsid w:val="00743835"/>
    <w:rsid w:val="00744E40"/>
    <w:rsid w:val="0074549E"/>
    <w:rsid w:val="00745686"/>
    <w:rsid w:val="007501CD"/>
    <w:rsid w:val="00752DE9"/>
    <w:rsid w:val="00753C0C"/>
    <w:rsid w:val="00754C3A"/>
    <w:rsid w:val="00755F53"/>
    <w:rsid w:val="00757354"/>
    <w:rsid w:val="00762041"/>
    <w:rsid w:val="007630CA"/>
    <w:rsid w:val="007642FD"/>
    <w:rsid w:val="007654B7"/>
    <w:rsid w:val="00767802"/>
    <w:rsid w:val="00767E2F"/>
    <w:rsid w:val="00770886"/>
    <w:rsid w:val="007759A7"/>
    <w:rsid w:val="00775B2B"/>
    <w:rsid w:val="00776BF9"/>
    <w:rsid w:val="0078070A"/>
    <w:rsid w:val="00785A27"/>
    <w:rsid w:val="00785B57"/>
    <w:rsid w:val="00791DAE"/>
    <w:rsid w:val="00792F18"/>
    <w:rsid w:val="0079459E"/>
    <w:rsid w:val="00797710"/>
    <w:rsid w:val="007A2251"/>
    <w:rsid w:val="007A445F"/>
    <w:rsid w:val="007A7AF7"/>
    <w:rsid w:val="007B2CB9"/>
    <w:rsid w:val="007B3466"/>
    <w:rsid w:val="007B41D7"/>
    <w:rsid w:val="007B6983"/>
    <w:rsid w:val="007C039A"/>
    <w:rsid w:val="007C3FFA"/>
    <w:rsid w:val="007C4723"/>
    <w:rsid w:val="007C49F6"/>
    <w:rsid w:val="007C4E3D"/>
    <w:rsid w:val="007C5AAA"/>
    <w:rsid w:val="007D148D"/>
    <w:rsid w:val="007D633F"/>
    <w:rsid w:val="007D7DE9"/>
    <w:rsid w:val="007E127F"/>
    <w:rsid w:val="007E398D"/>
    <w:rsid w:val="007E6E0B"/>
    <w:rsid w:val="007F0592"/>
    <w:rsid w:val="007F1505"/>
    <w:rsid w:val="007F2961"/>
    <w:rsid w:val="00805FB8"/>
    <w:rsid w:val="00806CF2"/>
    <w:rsid w:val="00807082"/>
    <w:rsid w:val="008074D6"/>
    <w:rsid w:val="008076D0"/>
    <w:rsid w:val="00814DEB"/>
    <w:rsid w:val="00815E2B"/>
    <w:rsid w:val="008214A2"/>
    <w:rsid w:val="00822E80"/>
    <w:rsid w:val="00824688"/>
    <w:rsid w:val="00825944"/>
    <w:rsid w:val="00826EA6"/>
    <w:rsid w:val="0083129E"/>
    <w:rsid w:val="00832C7F"/>
    <w:rsid w:val="008339E8"/>
    <w:rsid w:val="008401C4"/>
    <w:rsid w:val="00841162"/>
    <w:rsid w:val="00841209"/>
    <w:rsid w:val="008463F1"/>
    <w:rsid w:val="00847384"/>
    <w:rsid w:val="0085044E"/>
    <w:rsid w:val="008508E1"/>
    <w:rsid w:val="008510C1"/>
    <w:rsid w:val="00852760"/>
    <w:rsid w:val="008565EA"/>
    <w:rsid w:val="008626A8"/>
    <w:rsid w:val="00863050"/>
    <w:rsid w:val="00872529"/>
    <w:rsid w:val="00873160"/>
    <w:rsid w:val="008741AC"/>
    <w:rsid w:val="00877E4C"/>
    <w:rsid w:val="00882561"/>
    <w:rsid w:val="008853CD"/>
    <w:rsid w:val="008877B3"/>
    <w:rsid w:val="0089124C"/>
    <w:rsid w:val="00891A9B"/>
    <w:rsid w:val="00895FAF"/>
    <w:rsid w:val="00896EDF"/>
    <w:rsid w:val="008A046B"/>
    <w:rsid w:val="008A2C7B"/>
    <w:rsid w:val="008A3448"/>
    <w:rsid w:val="008A35E7"/>
    <w:rsid w:val="008A3823"/>
    <w:rsid w:val="008A56B4"/>
    <w:rsid w:val="008A710F"/>
    <w:rsid w:val="008B0102"/>
    <w:rsid w:val="008B1D12"/>
    <w:rsid w:val="008B7E34"/>
    <w:rsid w:val="008C2DC5"/>
    <w:rsid w:val="008C57C4"/>
    <w:rsid w:val="008D249E"/>
    <w:rsid w:val="008D3C07"/>
    <w:rsid w:val="008D7D72"/>
    <w:rsid w:val="008E2303"/>
    <w:rsid w:val="008E70C6"/>
    <w:rsid w:val="008F0CD1"/>
    <w:rsid w:val="008F1509"/>
    <w:rsid w:val="008F427F"/>
    <w:rsid w:val="008F5442"/>
    <w:rsid w:val="008F66BF"/>
    <w:rsid w:val="00900220"/>
    <w:rsid w:val="00900E0B"/>
    <w:rsid w:val="0090101F"/>
    <w:rsid w:val="00902CB5"/>
    <w:rsid w:val="00903B20"/>
    <w:rsid w:val="00904A45"/>
    <w:rsid w:val="009069D9"/>
    <w:rsid w:val="00907902"/>
    <w:rsid w:val="00912FA1"/>
    <w:rsid w:val="009135BF"/>
    <w:rsid w:val="0091486B"/>
    <w:rsid w:val="00925A99"/>
    <w:rsid w:val="00925A9F"/>
    <w:rsid w:val="00925D6B"/>
    <w:rsid w:val="00931AEC"/>
    <w:rsid w:val="00932A34"/>
    <w:rsid w:val="0093330C"/>
    <w:rsid w:val="00934D6B"/>
    <w:rsid w:val="0093781E"/>
    <w:rsid w:val="00937865"/>
    <w:rsid w:val="009412EA"/>
    <w:rsid w:val="00950D9B"/>
    <w:rsid w:val="00951449"/>
    <w:rsid w:val="0095163E"/>
    <w:rsid w:val="0095325B"/>
    <w:rsid w:val="009555DA"/>
    <w:rsid w:val="0095690B"/>
    <w:rsid w:val="00963523"/>
    <w:rsid w:val="00963EBE"/>
    <w:rsid w:val="009664B4"/>
    <w:rsid w:val="00970199"/>
    <w:rsid w:val="0097055B"/>
    <w:rsid w:val="00974CE2"/>
    <w:rsid w:val="00975473"/>
    <w:rsid w:val="00975A0B"/>
    <w:rsid w:val="00981F0A"/>
    <w:rsid w:val="009823BF"/>
    <w:rsid w:val="00987F65"/>
    <w:rsid w:val="00991DCA"/>
    <w:rsid w:val="00991E2C"/>
    <w:rsid w:val="00993B9A"/>
    <w:rsid w:val="00997A44"/>
    <w:rsid w:val="00997D7E"/>
    <w:rsid w:val="009A16AB"/>
    <w:rsid w:val="009A236B"/>
    <w:rsid w:val="009A2851"/>
    <w:rsid w:val="009A5A93"/>
    <w:rsid w:val="009A6440"/>
    <w:rsid w:val="009B024E"/>
    <w:rsid w:val="009B47BC"/>
    <w:rsid w:val="009B578C"/>
    <w:rsid w:val="009C1799"/>
    <w:rsid w:val="009C3D8C"/>
    <w:rsid w:val="009C6C5F"/>
    <w:rsid w:val="009D0E58"/>
    <w:rsid w:val="009D19EB"/>
    <w:rsid w:val="009D1F88"/>
    <w:rsid w:val="009D48F7"/>
    <w:rsid w:val="009D6098"/>
    <w:rsid w:val="009E2F12"/>
    <w:rsid w:val="009E5061"/>
    <w:rsid w:val="009E551A"/>
    <w:rsid w:val="009E6281"/>
    <w:rsid w:val="009F0F25"/>
    <w:rsid w:val="009F3623"/>
    <w:rsid w:val="009F59A0"/>
    <w:rsid w:val="009F7545"/>
    <w:rsid w:val="009F78C0"/>
    <w:rsid w:val="00A01756"/>
    <w:rsid w:val="00A036AE"/>
    <w:rsid w:val="00A05301"/>
    <w:rsid w:val="00A116A4"/>
    <w:rsid w:val="00A1274D"/>
    <w:rsid w:val="00A1320E"/>
    <w:rsid w:val="00A151CD"/>
    <w:rsid w:val="00A151E4"/>
    <w:rsid w:val="00A20B3C"/>
    <w:rsid w:val="00A22C3B"/>
    <w:rsid w:val="00A243CE"/>
    <w:rsid w:val="00A25060"/>
    <w:rsid w:val="00A259A5"/>
    <w:rsid w:val="00A3301B"/>
    <w:rsid w:val="00A354F3"/>
    <w:rsid w:val="00A37C34"/>
    <w:rsid w:val="00A434E9"/>
    <w:rsid w:val="00A43F47"/>
    <w:rsid w:val="00A44CCC"/>
    <w:rsid w:val="00A54535"/>
    <w:rsid w:val="00A55105"/>
    <w:rsid w:val="00A569F5"/>
    <w:rsid w:val="00A61F12"/>
    <w:rsid w:val="00A636D2"/>
    <w:rsid w:val="00A641FD"/>
    <w:rsid w:val="00A7077C"/>
    <w:rsid w:val="00A70BBE"/>
    <w:rsid w:val="00A76FF6"/>
    <w:rsid w:val="00A771EE"/>
    <w:rsid w:val="00A803E4"/>
    <w:rsid w:val="00A808CB"/>
    <w:rsid w:val="00A809C3"/>
    <w:rsid w:val="00A81703"/>
    <w:rsid w:val="00A81E88"/>
    <w:rsid w:val="00A82C19"/>
    <w:rsid w:val="00A83773"/>
    <w:rsid w:val="00A840E3"/>
    <w:rsid w:val="00A84A31"/>
    <w:rsid w:val="00A93450"/>
    <w:rsid w:val="00A9468E"/>
    <w:rsid w:val="00A969DC"/>
    <w:rsid w:val="00AA255A"/>
    <w:rsid w:val="00AA3985"/>
    <w:rsid w:val="00AA5D61"/>
    <w:rsid w:val="00AB03AD"/>
    <w:rsid w:val="00AB116D"/>
    <w:rsid w:val="00AB1993"/>
    <w:rsid w:val="00AB4D62"/>
    <w:rsid w:val="00AB5F13"/>
    <w:rsid w:val="00AB610E"/>
    <w:rsid w:val="00AB696F"/>
    <w:rsid w:val="00AC3107"/>
    <w:rsid w:val="00AC4AA8"/>
    <w:rsid w:val="00AC5661"/>
    <w:rsid w:val="00AC665F"/>
    <w:rsid w:val="00AD0273"/>
    <w:rsid w:val="00AD1090"/>
    <w:rsid w:val="00AD1146"/>
    <w:rsid w:val="00AD3486"/>
    <w:rsid w:val="00AD387F"/>
    <w:rsid w:val="00AD3DCE"/>
    <w:rsid w:val="00AD7794"/>
    <w:rsid w:val="00AE271B"/>
    <w:rsid w:val="00AE3C4D"/>
    <w:rsid w:val="00AE49CA"/>
    <w:rsid w:val="00AE667D"/>
    <w:rsid w:val="00AE6A18"/>
    <w:rsid w:val="00AE70B9"/>
    <w:rsid w:val="00AF4281"/>
    <w:rsid w:val="00AF6632"/>
    <w:rsid w:val="00B02FB3"/>
    <w:rsid w:val="00B03BA7"/>
    <w:rsid w:val="00B04FD5"/>
    <w:rsid w:val="00B07441"/>
    <w:rsid w:val="00B074E8"/>
    <w:rsid w:val="00B1088F"/>
    <w:rsid w:val="00B1104F"/>
    <w:rsid w:val="00B13137"/>
    <w:rsid w:val="00B13A42"/>
    <w:rsid w:val="00B1472D"/>
    <w:rsid w:val="00B17F7F"/>
    <w:rsid w:val="00B217DF"/>
    <w:rsid w:val="00B21C4D"/>
    <w:rsid w:val="00B24346"/>
    <w:rsid w:val="00B26707"/>
    <w:rsid w:val="00B26968"/>
    <w:rsid w:val="00B315CB"/>
    <w:rsid w:val="00B31DDF"/>
    <w:rsid w:val="00B321BB"/>
    <w:rsid w:val="00B44924"/>
    <w:rsid w:val="00B45BA9"/>
    <w:rsid w:val="00B46951"/>
    <w:rsid w:val="00B46B3D"/>
    <w:rsid w:val="00B46F45"/>
    <w:rsid w:val="00B47889"/>
    <w:rsid w:val="00B501DA"/>
    <w:rsid w:val="00B50554"/>
    <w:rsid w:val="00B51A9D"/>
    <w:rsid w:val="00B54115"/>
    <w:rsid w:val="00B5634B"/>
    <w:rsid w:val="00B5708C"/>
    <w:rsid w:val="00B620AB"/>
    <w:rsid w:val="00B62B0B"/>
    <w:rsid w:val="00B73D1A"/>
    <w:rsid w:val="00B75211"/>
    <w:rsid w:val="00B83511"/>
    <w:rsid w:val="00B925E1"/>
    <w:rsid w:val="00B94110"/>
    <w:rsid w:val="00B94509"/>
    <w:rsid w:val="00B97921"/>
    <w:rsid w:val="00B9794D"/>
    <w:rsid w:val="00B97B8E"/>
    <w:rsid w:val="00BA55D3"/>
    <w:rsid w:val="00BB071D"/>
    <w:rsid w:val="00BB42B2"/>
    <w:rsid w:val="00BB464F"/>
    <w:rsid w:val="00BB4E70"/>
    <w:rsid w:val="00BB5E10"/>
    <w:rsid w:val="00BB6102"/>
    <w:rsid w:val="00BC00C1"/>
    <w:rsid w:val="00BC0B93"/>
    <w:rsid w:val="00BC2648"/>
    <w:rsid w:val="00BC28F1"/>
    <w:rsid w:val="00BC34FE"/>
    <w:rsid w:val="00BC5A9F"/>
    <w:rsid w:val="00BC794E"/>
    <w:rsid w:val="00BD03E6"/>
    <w:rsid w:val="00BD2D6A"/>
    <w:rsid w:val="00BD59C1"/>
    <w:rsid w:val="00BD64A4"/>
    <w:rsid w:val="00BD74A6"/>
    <w:rsid w:val="00BE1CCD"/>
    <w:rsid w:val="00BF0A03"/>
    <w:rsid w:val="00BF0B5C"/>
    <w:rsid w:val="00BF13CA"/>
    <w:rsid w:val="00BF1614"/>
    <w:rsid w:val="00BF3DE2"/>
    <w:rsid w:val="00BF7F5F"/>
    <w:rsid w:val="00C016E9"/>
    <w:rsid w:val="00C02C25"/>
    <w:rsid w:val="00C02CEE"/>
    <w:rsid w:val="00C044B4"/>
    <w:rsid w:val="00C04661"/>
    <w:rsid w:val="00C129A4"/>
    <w:rsid w:val="00C14F17"/>
    <w:rsid w:val="00C17B03"/>
    <w:rsid w:val="00C227EF"/>
    <w:rsid w:val="00C24CE6"/>
    <w:rsid w:val="00C27B25"/>
    <w:rsid w:val="00C27F3B"/>
    <w:rsid w:val="00C30808"/>
    <w:rsid w:val="00C3158A"/>
    <w:rsid w:val="00C31D9F"/>
    <w:rsid w:val="00C367A6"/>
    <w:rsid w:val="00C374C8"/>
    <w:rsid w:val="00C425CC"/>
    <w:rsid w:val="00C4335A"/>
    <w:rsid w:val="00C443D1"/>
    <w:rsid w:val="00C445A9"/>
    <w:rsid w:val="00C475EB"/>
    <w:rsid w:val="00C514DB"/>
    <w:rsid w:val="00C51EBC"/>
    <w:rsid w:val="00C52F2E"/>
    <w:rsid w:val="00C54B1A"/>
    <w:rsid w:val="00C54F34"/>
    <w:rsid w:val="00C751D7"/>
    <w:rsid w:val="00C77FAF"/>
    <w:rsid w:val="00C80A4B"/>
    <w:rsid w:val="00C81D1F"/>
    <w:rsid w:val="00C84A30"/>
    <w:rsid w:val="00C850D3"/>
    <w:rsid w:val="00C85CC3"/>
    <w:rsid w:val="00C874A9"/>
    <w:rsid w:val="00C907BE"/>
    <w:rsid w:val="00C90CB6"/>
    <w:rsid w:val="00C90D63"/>
    <w:rsid w:val="00CA123D"/>
    <w:rsid w:val="00CA4CF8"/>
    <w:rsid w:val="00CA5210"/>
    <w:rsid w:val="00CA54D1"/>
    <w:rsid w:val="00CB113B"/>
    <w:rsid w:val="00CB1ABF"/>
    <w:rsid w:val="00CB4212"/>
    <w:rsid w:val="00CB50E0"/>
    <w:rsid w:val="00CC1418"/>
    <w:rsid w:val="00CC24FB"/>
    <w:rsid w:val="00CC5CB2"/>
    <w:rsid w:val="00CC6E4C"/>
    <w:rsid w:val="00CD1A30"/>
    <w:rsid w:val="00CD713D"/>
    <w:rsid w:val="00CE5B3F"/>
    <w:rsid w:val="00CE61D7"/>
    <w:rsid w:val="00CE6E8F"/>
    <w:rsid w:val="00CF1164"/>
    <w:rsid w:val="00CF2D06"/>
    <w:rsid w:val="00CF4D4F"/>
    <w:rsid w:val="00CF507E"/>
    <w:rsid w:val="00CF5C9D"/>
    <w:rsid w:val="00CF7C67"/>
    <w:rsid w:val="00D004A3"/>
    <w:rsid w:val="00D017AD"/>
    <w:rsid w:val="00D0571C"/>
    <w:rsid w:val="00D138E7"/>
    <w:rsid w:val="00D13CF8"/>
    <w:rsid w:val="00D13F18"/>
    <w:rsid w:val="00D253A3"/>
    <w:rsid w:val="00D33B28"/>
    <w:rsid w:val="00D342CF"/>
    <w:rsid w:val="00D34D4E"/>
    <w:rsid w:val="00D41F96"/>
    <w:rsid w:val="00D438D0"/>
    <w:rsid w:val="00D44094"/>
    <w:rsid w:val="00D5042D"/>
    <w:rsid w:val="00D50926"/>
    <w:rsid w:val="00D55A41"/>
    <w:rsid w:val="00D57EAD"/>
    <w:rsid w:val="00D652FA"/>
    <w:rsid w:val="00D653CF"/>
    <w:rsid w:val="00D65ED9"/>
    <w:rsid w:val="00D66298"/>
    <w:rsid w:val="00D67BBF"/>
    <w:rsid w:val="00D71196"/>
    <w:rsid w:val="00D72423"/>
    <w:rsid w:val="00D8084B"/>
    <w:rsid w:val="00D84BA8"/>
    <w:rsid w:val="00D858F8"/>
    <w:rsid w:val="00D8743B"/>
    <w:rsid w:val="00D915F1"/>
    <w:rsid w:val="00DA1A2D"/>
    <w:rsid w:val="00DA6B5C"/>
    <w:rsid w:val="00DA778B"/>
    <w:rsid w:val="00DB1493"/>
    <w:rsid w:val="00DB321B"/>
    <w:rsid w:val="00DB3A68"/>
    <w:rsid w:val="00DB71A2"/>
    <w:rsid w:val="00DC2B5D"/>
    <w:rsid w:val="00DC2FB6"/>
    <w:rsid w:val="00DC6282"/>
    <w:rsid w:val="00DC7D53"/>
    <w:rsid w:val="00DD14EF"/>
    <w:rsid w:val="00DD4915"/>
    <w:rsid w:val="00DD65EF"/>
    <w:rsid w:val="00DD6BDC"/>
    <w:rsid w:val="00DE29AB"/>
    <w:rsid w:val="00DE333C"/>
    <w:rsid w:val="00DE4108"/>
    <w:rsid w:val="00DE4BFB"/>
    <w:rsid w:val="00DE564A"/>
    <w:rsid w:val="00DE595E"/>
    <w:rsid w:val="00DF274D"/>
    <w:rsid w:val="00DF3EEE"/>
    <w:rsid w:val="00DF5C79"/>
    <w:rsid w:val="00DF6BBE"/>
    <w:rsid w:val="00E0076E"/>
    <w:rsid w:val="00E03D9B"/>
    <w:rsid w:val="00E048E6"/>
    <w:rsid w:val="00E04B9C"/>
    <w:rsid w:val="00E04E3A"/>
    <w:rsid w:val="00E05E8C"/>
    <w:rsid w:val="00E11820"/>
    <w:rsid w:val="00E13A41"/>
    <w:rsid w:val="00E249D6"/>
    <w:rsid w:val="00E26992"/>
    <w:rsid w:val="00E30B01"/>
    <w:rsid w:val="00E30B41"/>
    <w:rsid w:val="00E30C96"/>
    <w:rsid w:val="00E31689"/>
    <w:rsid w:val="00E31F35"/>
    <w:rsid w:val="00E33D88"/>
    <w:rsid w:val="00E350AD"/>
    <w:rsid w:val="00E360D6"/>
    <w:rsid w:val="00E373EF"/>
    <w:rsid w:val="00E37BDD"/>
    <w:rsid w:val="00E42013"/>
    <w:rsid w:val="00E42FC8"/>
    <w:rsid w:val="00E43AD3"/>
    <w:rsid w:val="00E43DDE"/>
    <w:rsid w:val="00E4463D"/>
    <w:rsid w:val="00E44E22"/>
    <w:rsid w:val="00E504AB"/>
    <w:rsid w:val="00E51F4B"/>
    <w:rsid w:val="00E551CD"/>
    <w:rsid w:val="00E57A79"/>
    <w:rsid w:val="00E6531C"/>
    <w:rsid w:val="00E65765"/>
    <w:rsid w:val="00E67D57"/>
    <w:rsid w:val="00E70270"/>
    <w:rsid w:val="00E7086A"/>
    <w:rsid w:val="00E70C5C"/>
    <w:rsid w:val="00E71267"/>
    <w:rsid w:val="00E713F3"/>
    <w:rsid w:val="00E74EBB"/>
    <w:rsid w:val="00E75AA6"/>
    <w:rsid w:val="00E77F67"/>
    <w:rsid w:val="00E81D8B"/>
    <w:rsid w:val="00E827BD"/>
    <w:rsid w:val="00E8616B"/>
    <w:rsid w:val="00E90B08"/>
    <w:rsid w:val="00E9117F"/>
    <w:rsid w:val="00E9171E"/>
    <w:rsid w:val="00E924F4"/>
    <w:rsid w:val="00E9489C"/>
    <w:rsid w:val="00E95D35"/>
    <w:rsid w:val="00E97FFC"/>
    <w:rsid w:val="00EA1715"/>
    <w:rsid w:val="00EA232F"/>
    <w:rsid w:val="00EA3D35"/>
    <w:rsid w:val="00EA407C"/>
    <w:rsid w:val="00EA5ED4"/>
    <w:rsid w:val="00EA7228"/>
    <w:rsid w:val="00EB15E0"/>
    <w:rsid w:val="00EB3D65"/>
    <w:rsid w:val="00EC3EA4"/>
    <w:rsid w:val="00EC3ECA"/>
    <w:rsid w:val="00EC646E"/>
    <w:rsid w:val="00EC7599"/>
    <w:rsid w:val="00ED053F"/>
    <w:rsid w:val="00ED2FBF"/>
    <w:rsid w:val="00ED3844"/>
    <w:rsid w:val="00ED4AA8"/>
    <w:rsid w:val="00ED64A2"/>
    <w:rsid w:val="00ED79E1"/>
    <w:rsid w:val="00ED7ACB"/>
    <w:rsid w:val="00EE0805"/>
    <w:rsid w:val="00EE2D95"/>
    <w:rsid w:val="00EE4085"/>
    <w:rsid w:val="00EF1384"/>
    <w:rsid w:val="00EF2CB1"/>
    <w:rsid w:val="00EF3C41"/>
    <w:rsid w:val="00EF491D"/>
    <w:rsid w:val="00EF4B4B"/>
    <w:rsid w:val="00F0288C"/>
    <w:rsid w:val="00F0372F"/>
    <w:rsid w:val="00F107AA"/>
    <w:rsid w:val="00F1080D"/>
    <w:rsid w:val="00F11802"/>
    <w:rsid w:val="00F142A7"/>
    <w:rsid w:val="00F1476C"/>
    <w:rsid w:val="00F154C6"/>
    <w:rsid w:val="00F21B78"/>
    <w:rsid w:val="00F225DF"/>
    <w:rsid w:val="00F23A39"/>
    <w:rsid w:val="00F2478D"/>
    <w:rsid w:val="00F24A85"/>
    <w:rsid w:val="00F25B0E"/>
    <w:rsid w:val="00F27E0D"/>
    <w:rsid w:val="00F32921"/>
    <w:rsid w:val="00F368E8"/>
    <w:rsid w:val="00F3785C"/>
    <w:rsid w:val="00F4188F"/>
    <w:rsid w:val="00F4201A"/>
    <w:rsid w:val="00F4257C"/>
    <w:rsid w:val="00F4489F"/>
    <w:rsid w:val="00F449BC"/>
    <w:rsid w:val="00F53225"/>
    <w:rsid w:val="00F5365A"/>
    <w:rsid w:val="00F54E71"/>
    <w:rsid w:val="00F55D92"/>
    <w:rsid w:val="00F57E54"/>
    <w:rsid w:val="00F62B5C"/>
    <w:rsid w:val="00F70155"/>
    <w:rsid w:val="00F71190"/>
    <w:rsid w:val="00F715ED"/>
    <w:rsid w:val="00F71D2E"/>
    <w:rsid w:val="00F743FA"/>
    <w:rsid w:val="00F769DE"/>
    <w:rsid w:val="00F770CD"/>
    <w:rsid w:val="00F808A2"/>
    <w:rsid w:val="00F81463"/>
    <w:rsid w:val="00F81F2E"/>
    <w:rsid w:val="00F829E9"/>
    <w:rsid w:val="00F84251"/>
    <w:rsid w:val="00F848E1"/>
    <w:rsid w:val="00F8691B"/>
    <w:rsid w:val="00F9005A"/>
    <w:rsid w:val="00F907E6"/>
    <w:rsid w:val="00F919E7"/>
    <w:rsid w:val="00F95433"/>
    <w:rsid w:val="00FA346A"/>
    <w:rsid w:val="00FA5C14"/>
    <w:rsid w:val="00FA61A4"/>
    <w:rsid w:val="00FB0884"/>
    <w:rsid w:val="00FB2A66"/>
    <w:rsid w:val="00FB4AA9"/>
    <w:rsid w:val="00FB62DE"/>
    <w:rsid w:val="00FB7CB3"/>
    <w:rsid w:val="00FC000C"/>
    <w:rsid w:val="00FC57F5"/>
    <w:rsid w:val="00FC7EE2"/>
    <w:rsid w:val="00FD1E1E"/>
    <w:rsid w:val="00FD363A"/>
    <w:rsid w:val="00FD554A"/>
    <w:rsid w:val="00FD600A"/>
    <w:rsid w:val="00FE04E7"/>
    <w:rsid w:val="00FE1AE1"/>
    <w:rsid w:val="00FE25AA"/>
    <w:rsid w:val="00FE416D"/>
    <w:rsid w:val="00FF3705"/>
    <w:rsid w:val="00FF4FDA"/>
    <w:rsid w:val="00FF5867"/>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8BF8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7902"/>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24A8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F24A85"/>
    <w:rPr>
      <w:sz w:val="18"/>
      <w:szCs w:val="18"/>
    </w:rPr>
  </w:style>
  <w:style w:type="paragraph" w:styleId="Footer">
    <w:name w:val="footer"/>
    <w:basedOn w:val="Normal"/>
    <w:link w:val="FooterChar"/>
    <w:uiPriority w:val="99"/>
    <w:unhideWhenUsed/>
    <w:rsid w:val="00F24A85"/>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F24A85"/>
    <w:rPr>
      <w:sz w:val="18"/>
      <w:szCs w:val="18"/>
    </w:rPr>
  </w:style>
  <w:style w:type="character" w:customStyle="1" w:styleId="fontstyle01">
    <w:name w:val="fontstyle01"/>
    <w:basedOn w:val="DefaultParagraphFont"/>
    <w:rsid w:val="00F24A85"/>
    <w:rPr>
      <w:rFonts w:ascii="TimesNewRoman" w:hAnsi="TimesNewRoman" w:hint="default"/>
      <w:b w:val="0"/>
      <w:bCs w:val="0"/>
      <w:i w:val="0"/>
      <w:iCs w:val="0"/>
      <w:color w:val="000000"/>
      <w:sz w:val="24"/>
      <w:szCs w:val="24"/>
    </w:rPr>
  </w:style>
  <w:style w:type="character" w:customStyle="1" w:styleId="fontstyle21">
    <w:name w:val="fontstyle21"/>
    <w:basedOn w:val="DefaultParagraphFont"/>
    <w:rsid w:val="00FA5C14"/>
    <w:rPr>
      <w:rFonts w:ascii="AdvPTimesI" w:hAnsi="AdvPTimesI" w:hint="default"/>
      <w:b w:val="0"/>
      <w:bCs w:val="0"/>
      <w:i w:val="0"/>
      <w:iCs w:val="0"/>
      <w:color w:val="000000"/>
      <w:sz w:val="20"/>
      <w:szCs w:val="20"/>
    </w:rPr>
  </w:style>
  <w:style w:type="character" w:customStyle="1" w:styleId="fontstyle31">
    <w:name w:val="fontstyle31"/>
    <w:basedOn w:val="DefaultParagraphFont"/>
    <w:rsid w:val="00FA5C14"/>
    <w:rPr>
      <w:rFonts w:ascii="AdvPSMP4" w:hAnsi="AdvPSMP4" w:hint="default"/>
      <w:b w:val="0"/>
      <w:bCs w:val="0"/>
      <w:i w:val="0"/>
      <w:iCs w:val="0"/>
      <w:color w:val="000000"/>
      <w:sz w:val="20"/>
      <w:szCs w:val="20"/>
    </w:rPr>
  </w:style>
  <w:style w:type="character" w:customStyle="1" w:styleId="fontstyle41">
    <w:name w:val="fontstyle41"/>
    <w:basedOn w:val="DefaultParagraphFont"/>
    <w:rsid w:val="002451F3"/>
    <w:rPr>
      <w:rFonts w:ascii="AdvPSMP4" w:hAnsi="AdvPSMP4" w:hint="default"/>
      <w:b w:val="0"/>
      <w:bCs w:val="0"/>
      <w:i w:val="0"/>
      <w:iCs w:val="0"/>
      <w:color w:val="000000"/>
      <w:sz w:val="20"/>
      <w:szCs w:val="20"/>
    </w:rPr>
  </w:style>
  <w:style w:type="character" w:customStyle="1" w:styleId="fontstyle11">
    <w:name w:val="fontstyle11"/>
    <w:basedOn w:val="DefaultParagraphFont"/>
    <w:rsid w:val="009E6281"/>
    <w:rPr>
      <w:rFonts w:ascii="AdvTT6120e2aa+fb" w:hAnsi="AdvTT6120e2aa+fb" w:hint="default"/>
      <w:b w:val="0"/>
      <w:bCs w:val="0"/>
      <w:i w:val="0"/>
      <w:iCs w:val="0"/>
      <w:color w:val="231F20"/>
      <w:sz w:val="20"/>
      <w:szCs w:val="20"/>
    </w:rPr>
  </w:style>
  <w:style w:type="character" w:customStyle="1" w:styleId="A1">
    <w:name w:val="A1"/>
    <w:uiPriority w:val="99"/>
    <w:unhideWhenUsed/>
    <w:rsid w:val="006D2F30"/>
    <w:rPr>
      <w:rFonts w:hint="eastAsia"/>
      <w:sz w:val="19"/>
    </w:rPr>
  </w:style>
  <w:style w:type="paragraph" w:styleId="BalloonText">
    <w:name w:val="Balloon Text"/>
    <w:basedOn w:val="Normal"/>
    <w:link w:val="BalloonTextChar"/>
    <w:uiPriority w:val="99"/>
    <w:semiHidden/>
    <w:unhideWhenUsed/>
    <w:rsid w:val="00633EEB"/>
    <w:pPr>
      <w:jc w:val="left"/>
    </w:pPr>
    <w:rPr>
      <w:rFonts w:ascii="Tahoma" w:hAnsi="Tahoma" w:cs="Tahoma"/>
      <w:sz w:val="16"/>
      <w:szCs w:val="18"/>
    </w:rPr>
  </w:style>
  <w:style w:type="character" w:customStyle="1" w:styleId="BalloonTextChar">
    <w:name w:val="Balloon Text Char"/>
    <w:basedOn w:val="DefaultParagraphFont"/>
    <w:link w:val="BalloonText"/>
    <w:uiPriority w:val="99"/>
    <w:semiHidden/>
    <w:rsid w:val="00633EEB"/>
    <w:rPr>
      <w:rFonts w:ascii="Tahoma" w:hAnsi="Tahoma" w:cs="Tahoma"/>
      <w:sz w:val="16"/>
      <w:szCs w:val="18"/>
    </w:rPr>
  </w:style>
  <w:style w:type="character" w:customStyle="1" w:styleId="apple-converted-space">
    <w:name w:val="apple-converted-space"/>
    <w:basedOn w:val="DefaultParagraphFont"/>
    <w:rsid w:val="00F1476C"/>
  </w:style>
  <w:style w:type="paragraph" w:styleId="Revision">
    <w:name w:val="Revision"/>
    <w:hidden/>
    <w:uiPriority w:val="99"/>
    <w:semiHidden/>
    <w:rsid w:val="00015136"/>
  </w:style>
  <w:style w:type="character" w:styleId="Hyperlink">
    <w:name w:val="Hyperlink"/>
    <w:basedOn w:val="DefaultParagraphFont"/>
    <w:uiPriority w:val="99"/>
    <w:unhideWhenUsed/>
    <w:rsid w:val="006859ED"/>
    <w:rPr>
      <w:color w:val="0000FF" w:themeColor="hyperlink"/>
      <w:u w:val="single"/>
    </w:rPr>
  </w:style>
  <w:style w:type="paragraph" w:customStyle="1" w:styleId="EndNoteBibliographyTitle">
    <w:name w:val="EndNote Bibliography Title"/>
    <w:basedOn w:val="Normal"/>
    <w:link w:val="EndNoteBibliographyTitleChar"/>
    <w:rsid w:val="002B1568"/>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2B1568"/>
    <w:rPr>
      <w:rFonts w:ascii="Calibri" w:hAnsi="Calibri" w:cs="Calibri"/>
      <w:noProof/>
      <w:sz w:val="20"/>
    </w:rPr>
  </w:style>
  <w:style w:type="paragraph" w:customStyle="1" w:styleId="EndNoteBibliography">
    <w:name w:val="EndNote Bibliography"/>
    <w:basedOn w:val="Normal"/>
    <w:link w:val="EndNoteBibliographyChar"/>
    <w:rsid w:val="002B1568"/>
    <w:rPr>
      <w:rFonts w:ascii="Calibri" w:hAnsi="Calibri" w:cs="Calibri"/>
      <w:noProof/>
      <w:sz w:val="20"/>
    </w:rPr>
  </w:style>
  <w:style w:type="character" w:customStyle="1" w:styleId="EndNoteBibliographyChar">
    <w:name w:val="EndNote Bibliography Char"/>
    <w:basedOn w:val="DefaultParagraphFont"/>
    <w:link w:val="EndNoteBibliography"/>
    <w:rsid w:val="002B1568"/>
    <w:rPr>
      <w:rFonts w:ascii="Calibri" w:hAnsi="Calibri" w:cs="Calibri"/>
      <w:noProof/>
      <w:sz w:val="20"/>
    </w:rPr>
  </w:style>
  <w:style w:type="paragraph" w:styleId="NormalWeb">
    <w:name w:val="Normal (Web)"/>
    <w:basedOn w:val="Normal"/>
    <w:uiPriority w:val="99"/>
    <w:semiHidden/>
    <w:unhideWhenUsed/>
    <w:rsid w:val="000A547F"/>
    <w:pPr>
      <w:widowControl/>
      <w:spacing w:before="100" w:beforeAutospacing="1" w:after="100" w:afterAutospacing="1"/>
      <w:jc w:val="left"/>
    </w:pPr>
    <w:rPr>
      <w:rFonts w:ascii="SimSun" w:eastAsia="SimSun" w:hAnsi="SimSun" w:cs="SimSun"/>
      <w:kern w:val="0"/>
      <w:sz w:val="24"/>
      <w:szCs w:val="24"/>
    </w:rPr>
  </w:style>
  <w:style w:type="table" w:styleId="TableGrid">
    <w:name w:val="Table Grid"/>
    <w:basedOn w:val="TableNormal"/>
    <w:uiPriority w:val="59"/>
    <w:rsid w:val="006D439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401C4"/>
  </w:style>
  <w:style w:type="character" w:styleId="CommentReference">
    <w:name w:val="annotation reference"/>
    <w:basedOn w:val="DefaultParagraphFont"/>
    <w:uiPriority w:val="99"/>
    <w:semiHidden/>
    <w:unhideWhenUsed/>
    <w:rsid w:val="00E6531C"/>
    <w:rPr>
      <w:sz w:val="21"/>
      <w:szCs w:val="21"/>
    </w:rPr>
  </w:style>
  <w:style w:type="paragraph" w:styleId="CommentText">
    <w:name w:val="annotation text"/>
    <w:basedOn w:val="Normal"/>
    <w:link w:val="CommentTextChar"/>
    <w:uiPriority w:val="99"/>
    <w:unhideWhenUsed/>
    <w:rsid w:val="00E6531C"/>
    <w:pPr>
      <w:jc w:val="left"/>
    </w:pPr>
  </w:style>
  <w:style w:type="character" w:customStyle="1" w:styleId="CommentTextChar">
    <w:name w:val="Comment Text Char"/>
    <w:basedOn w:val="DefaultParagraphFont"/>
    <w:link w:val="CommentText"/>
    <w:uiPriority w:val="99"/>
    <w:rsid w:val="00E6531C"/>
  </w:style>
  <w:style w:type="paragraph" w:styleId="CommentSubject">
    <w:name w:val="annotation subject"/>
    <w:basedOn w:val="CommentText"/>
    <w:next w:val="CommentText"/>
    <w:link w:val="CommentSubjectChar"/>
    <w:uiPriority w:val="99"/>
    <w:semiHidden/>
    <w:unhideWhenUsed/>
    <w:rsid w:val="00E6531C"/>
    <w:rPr>
      <w:b/>
      <w:bCs/>
    </w:rPr>
  </w:style>
  <w:style w:type="character" w:customStyle="1" w:styleId="CommentSubjectChar">
    <w:name w:val="Comment Subject Char"/>
    <w:basedOn w:val="CommentTextChar"/>
    <w:link w:val="CommentSubject"/>
    <w:uiPriority w:val="99"/>
    <w:semiHidden/>
    <w:rsid w:val="00E6531C"/>
    <w:rPr>
      <w:b/>
      <w:bCs/>
    </w:rPr>
  </w:style>
  <w:style w:type="paragraph" w:styleId="ListParagraph">
    <w:name w:val="List Paragraph"/>
    <w:basedOn w:val="Normal"/>
    <w:uiPriority w:val="34"/>
    <w:qFormat/>
    <w:rsid w:val="00C90CB6"/>
    <w:pPr>
      <w:ind w:firstLineChars="200" w:firstLine="420"/>
    </w:pPr>
  </w:style>
  <w:style w:type="character" w:customStyle="1" w:styleId="1">
    <w:name w:val="未处理的提及1"/>
    <w:basedOn w:val="DefaultParagraphFont"/>
    <w:uiPriority w:val="99"/>
    <w:semiHidden/>
    <w:unhideWhenUsed/>
    <w:rsid w:val="002D0CBB"/>
    <w:rPr>
      <w:color w:val="605E5C"/>
      <w:shd w:val="clear" w:color="auto" w:fill="E1DFDD"/>
    </w:rPr>
  </w:style>
  <w:style w:type="paragraph" w:customStyle="1" w:styleId="src">
    <w:name w:val="src"/>
    <w:basedOn w:val="Normal"/>
    <w:rsid w:val="004E319A"/>
    <w:pPr>
      <w:widowControl/>
      <w:spacing w:before="100" w:beforeAutospacing="1" w:after="100" w:afterAutospacing="1"/>
      <w:jc w:val="left"/>
    </w:pPr>
    <w:rPr>
      <w:rFonts w:ascii="SimSun" w:eastAsia="SimSun" w:hAnsi="SimSun" w:cs="SimSun"/>
      <w:kern w:val="0"/>
      <w:sz w:val="24"/>
      <w:szCs w:val="24"/>
    </w:rPr>
  </w:style>
  <w:style w:type="character" w:styleId="UnresolvedMention">
    <w:name w:val="Unresolved Mention"/>
    <w:basedOn w:val="DefaultParagraphFont"/>
    <w:uiPriority w:val="99"/>
    <w:semiHidden/>
    <w:unhideWhenUsed/>
    <w:rsid w:val="0031114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177334">
      <w:bodyDiv w:val="1"/>
      <w:marLeft w:val="0"/>
      <w:marRight w:val="0"/>
      <w:marTop w:val="0"/>
      <w:marBottom w:val="0"/>
      <w:divBdr>
        <w:top w:val="none" w:sz="0" w:space="0" w:color="auto"/>
        <w:left w:val="none" w:sz="0" w:space="0" w:color="auto"/>
        <w:bottom w:val="none" w:sz="0" w:space="0" w:color="auto"/>
        <w:right w:val="none" w:sz="0" w:space="0" w:color="auto"/>
      </w:divBdr>
    </w:div>
    <w:div w:id="268045125">
      <w:bodyDiv w:val="1"/>
      <w:marLeft w:val="0"/>
      <w:marRight w:val="0"/>
      <w:marTop w:val="0"/>
      <w:marBottom w:val="0"/>
      <w:divBdr>
        <w:top w:val="none" w:sz="0" w:space="0" w:color="auto"/>
        <w:left w:val="none" w:sz="0" w:space="0" w:color="auto"/>
        <w:bottom w:val="none" w:sz="0" w:space="0" w:color="auto"/>
        <w:right w:val="none" w:sz="0" w:space="0" w:color="auto"/>
      </w:divBdr>
    </w:div>
    <w:div w:id="358971480">
      <w:bodyDiv w:val="1"/>
      <w:marLeft w:val="0"/>
      <w:marRight w:val="0"/>
      <w:marTop w:val="0"/>
      <w:marBottom w:val="0"/>
      <w:divBdr>
        <w:top w:val="none" w:sz="0" w:space="0" w:color="auto"/>
        <w:left w:val="none" w:sz="0" w:space="0" w:color="auto"/>
        <w:bottom w:val="none" w:sz="0" w:space="0" w:color="auto"/>
        <w:right w:val="none" w:sz="0" w:space="0" w:color="auto"/>
      </w:divBdr>
    </w:div>
    <w:div w:id="464812618">
      <w:bodyDiv w:val="1"/>
      <w:marLeft w:val="0"/>
      <w:marRight w:val="0"/>
      <w:marTop w:val="0"/>
      <w:marBottom w:val="0"/>
      <w:divBdr>
        <w:top w:val="none" w:sz="0" w:space="0" w:color="auto"/>
        <w:left w:val="none" w:sz="0" w:space="0" w:color="auto"/>
        <w:bottom w:val="none" w:sz="0" w:space="0" w:color="auto"/>
        <w:right w:val="none" w:sz="0" w:space="0" w:color="auto"/>
      </w:divBdr>
    </w:div>
    <w:div w:id="719404385">
      <w:bodyDiv w:val="1"/>
      <w:marLeft w:val="0"/>
      <w:marRight w:val="0"/>
      <w:marTop w:val="0"/>
      <w:marBottom w:val="0"/>
      <w:divBdr>
        <w:top w:val="none" w:sz="0" w:space="0" w:color="auto"/>
        <w:left w:val="none" w:sz="0" w:space="0" w:color="auto"/>
        <w:bottom w:val="none" w:sz="0" w:space="0" w:color="auto"/>
        <w:right w:val="none" w:sz="0" w:space="0" w:color="auto"/>
      </w:divBdr>
    </w:div>
    <w:div w:id="1019506659">
      <w:bodyDiv w:val="1"/>
      <w:marLeft w:val="0"/>
      <w:marRight w:val="0"/>
      <w:marTop w:val="0"/>
      <w:marBottom w:val="0"/>
      <w:divBdr>
        <w:top w:val="none" w:sz="0" w:space="0" w:color="auto"/>
        <w:left w:val="none" w:sz="0" w:space="0" w:color="auto"/>
        <w:bottom w:val="none" w:sz="0" w:space="0" w:color="auto"/>
        <w:right w:val="none" w:sz="0" w:space="0" w:color="auto"/>
      </w:divBdr>
    </w:div>
    <w:div w:id="1078676705">
      <w:bodyDiv w:val="1"/>
      <w:marLeft w:val="0"/>
      <w:marRight w:val="0"/>
      <w:marTop w:val="0"/>
      <w:marBottom w:val="0"/>
      <w:divBdr>
        <w:top w:val="none" w:sz="0" w:space="0" w:color="auto"/>
        <w:left w:val="none" w:sz="0" w:space="0" w:color="auto"/>
        <w:bottom w:val="none" w:sz="0" w:space="0" w:color="auto"/>
        <w:right w:val="none" w:sz="0" w:space="0" w:color="auto"/>
      </w:divBdr>
    </w:div>
    <w:div w:id="1492867260">
      <w:bodyDiv w:val="1"/>
      <w:marLeft w:val="0"/>
      <w:marRight w:val="0"/>
      <w:marTop w:val="0"/>
      <w:marBottom w:val="0"/>
      <w:divBdr>
        <w:top w:val="none" w:sz="0" w:space="0" w:color="auto"/>
        <w:left w:val="none" w:sz="0" w:space="0" w:color="auto"/>
        <w:bottom w:val="none" w:sz="0" w:space="0" w:color="auto"/>
        <w:right w:val="none" w:sz="0" w:space="0" w:color="auto"/>
      </w:divBdr>
    </w:div>
    <w:div w:id="1516534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dtrc@163.com" TargetMode="External"/><Relationship Id="rId13" Type="http://schemas.openxmlformats.org/officeDocument/2006/relationships/hyperlink" Target="mailto:maogen2000@163.com" TargetMode="External"/><Relationship Id="rId18" Type="http://schemas.openxmlformats.org/officeDocument/2006/relationships/hyperlink" Target="mailto:1030985212@qq.com"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mailto:1374417146@qq.com" TargetMode="External"/><Relationship Id="rId7" Type="http://schemas.openxmlformats.org/officeDocument/2006/relationships/endnotes" Target="endnotes.xml"/><Relationship Id="rId12" Type="http://schemas.openxmlformats.org/officeDocument/2006/relationships/hyperlink" Target="mailto:522511042@qq.com" TargetMode="External"/><Relationship Id="rId17" Type="http://schemas.openxmlformats.org/officeDocument/2006/relationships/hyperlink" Target="mailto:luckzzh993104@126.com" TargetMode="External"/><Relationship Id="rId25" Type="http://schemas.openxmlformats.org/officeDocument/2006/relationships/hyperlink" Target="mailto:gdtrc@163.com" TargetMode="External"/><Relationship Id="rId2" Type="http://schemas.openxmlformats.org/officeDocument/2006/relationships/numbering" Target="numbering.xml"/><Relationship Id="rId16" Type="http://schemas.openxmlformats.org/officeDocument/2006/relationships/hyperlink" Target="mailto:lw97002@163.com" TargetMode="External"/><Relationship Id="rId20" Type="http://schemas.openxmlformats.org/officeDocument/2006/relationships/hyperlink" Target="mailto:575932993@qq.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weiqiangju@163.com" TargetMode="External"/><Relationship Id="rId24" Type="http://schemas.openxmlformats.org/officeDocument/2006/relationships/hyperlink" Target="mailto:740803277@qq.com" TargetMode="External"/><Relationship Id="rId5" Type="http://schemas.openxmlformats.org/officeDocument/2006/relationships/webSettings" Target="webSettings.xml"/><Relationship Id="rId15" Type="http://schemas.openxmlformats.org/officeDocument/2006/relationships/hyperlink" Target="mailto:dpwangcn@163.com" TargetMode="External"/><Relationship Id="rId23" Type="http://schemas.openxmlformats.org/officeDocument/2006/relationships/hyperlink" Target="mailto:huab@mail.sysu.edu.cn" TargetMode="External"/><Relationship Id="rId10" Type="http://schemas.openxmlformats.org/officeDocument/2006/relationships/hyperlink" Target="mailto:hchjun@126.com" TargetMode="External"/><Relationship Id="rId19" Type="http://schemas.openxmlformats.org/officeDocument/2006/relationships/hyperlink" Target="mailto:867141061@qq.com" TargetMode="External"/><Relationship Id="rId4" Type="http://schemas.openxmlformats.org/officeDocument/2006/relationships/settings" Target="settings.xml"/><Relationship Id="rId9" Type="http://schemas.openxmlformats.org/officeDocument/2006/relationships/hyperlink" Target="mailto:" TargetMode="External"/><Relationship Id="rId14" Type="http://schemas.openxmlformats.org/officeDocument/2006/relationships/hyperlink" Target="mailto:646390804@qq.com" TargetMode="External"/><Relationship Id="rId22" Type="http://schemas.openxmlformats.org/officeDocument/2006/relationships/hyperlink" Target="mailto:417255760@qq.com" TargetMode="External"/><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2382386-76AA-4F3F-9510-D68276F2A5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4668</Words>
  <Characters>26612</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1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dc:description>NE.Ref</dc:description>
  <cp:lastModifiedBy/>
  <cp:revision>1</cp:revision>
  <cp:lastPrinted>2019-09-29T23:41:00Z</cp:lastPrinted>
  <dcterms:created xsi:type="dcterms:W3CDTF">2020-09-24T16:27:00Z</dcterms:created>
  <dcterms:modified xsi:type="dcterms:W3CDTF">2020-09-30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y fmtid="{D5CDD505-2E9C-101B-9397-08002B2CF9AE}" pid="3" name="LastTick">
    <vt:r8>43542.5505208333</vt:r8>
  </property>
</Properties>
</file>